
<file path=[Content_Types].xml><?xml version="1.0" encoding="utf-8"?>
<ns0:Types xmlns:ns0="http://schemas.openxmlformats.org/package/2006/content-types">
  <ns0:Default Extension="jpeg" ContentType="image/jpeg"/>
  <ns0:Default Extension="png" ContentType="image/png"/>
  <ns0:Default Extension="rels" ContentType="application/vnd.openxmlformats-package.relationships+xml"/>
  <ns0:Default Extension="xml" ContentType="application/xml"/>
  <ns0:Override PartName="/word/document.xml" ContentType="application/vnd.openxmlformats-officedocument.wordprocessingml.document.main+xml"/>
  <ns0:Override PartName="/customXml/itemProps1.xml" ContentType="application/vnd.openxmlformats-officedocument.customXmlProperties+xml"/>
  <ns0:Override PartName="/customXml/itemProps2.xml" ContentType="application/vnd.openxmlformats-officedocument.customXmlProperties+xml"/>
  <ns0:Override PartName="/customXml/itemProps3.xml" ContentType="application/vnd.openxmlformats-officedocument.customXmlProperties+xml"/>
  <ns0:Override PartName="/customXml/itemProps4.xml" ContentType="application/vnd.openxmlformats-officedocument.customXmlProperties+xml"/>
  <ns0:Override PartName="/customXml/itemProps5.xml" ContentType="application/vnd.openxmlformats-officedocument.customXmlProperties+xml"/>
  <ns0:Override PartName="/word/numbering.xml" ContentType="application/vnd.openxmlformats-officedocument.wordprocessingml.numbering+xml"/>
  <ns0:Override PartName="/word/styles.xml" ContentType="application/vnd.openxmlformats-officedocument.wordprocessingml.styles+xml"/>
  <ns0:Override PartName="/word/settings.xml" ContentType="application/vnd.openxmlformats-officedocument.wordprocessingml.settings+xml"/>
  <ns0:Override PartName="/word/webSettings.xml" ContentType="application/vnd.openxmlformats-officedocument.wordprocessingml.webSettings+xml"/>
  <ns0:Override PartName="/word/footnotes.xml" ContentType="application/vnd.openxmlformats-officedocument.wordprocessingml.footnotes+xml"/>
  <ns0:Override PartName="/word/endnotes.xml" ContentType="application/vnd.openxmlformats-officedocument.wordprocessingml.endnotes+xml"/>
  <ns0:Override PartName="/word/header1.xml" ContentType="application/vnd.openxmlformats-officedocument.wordprocessingml.header+xml"/>
  <ns0:Override PartName="/word/header2.xml" ContentType="application/vnd.openxmlformats-officedocument.wordprocessingml.header+xml"/>
  <ns0:Override PartName="/word/comments.xml" ContentType="application/vnd.openxmlformats-officedocument.wordprocessingml.comments+xml"/>
  <ns0:Override PartName="/word/commentsExtended.xml" ContentType="application/vnd.openxmlformats-officedocument.wordprocessingml.commentsExtended+xml"/>
  <ns0:Override PartName="/word/commentsIds.xml" ContentType="application/vnd.openxmlformats-officedocument.wordprocessingml.commentsIds+xml"/>
  <ns0:Override PartName="/word/commentsExtensible.xml" ContentType="application/vnd.openxmlformats-officedocument.wordprocessingml.commentsExtensible+xml"/>
  <ns0:Override PartName="/word/header3.xml" ContentType="application/vnd.openxmlformats-officedocument.wordprocessingml.header+xml"/>
  <ns0:Override PartName="/word/fontTable.xml" ContentType="application/vnd.openxmlformats-officedocument.wordprocessingml.fontTable+xml"/>
  <ns0:Override PartName="/word/people.xml" ContentType="application/vnd.openxmlformats-officedocument.wordprocessingml.people+xml"/>
  <ns0:Override PartName="/word/glossary/document.xml" ContentType="application/vnd.openxmlformats-officedocument.wordprocessingml.document.glossary+xml"/>
  <ns0:Override PartName="/word/glossary/styles.xml" ContentType="application/vnd.openxmlformats-officedocument.wordprocessingml.styles+xml"/>
  <ns0:Override PartName="/word/glossary/settings.xml" ContentType="application/vnd.openxmlformats-officedocument.wordprocessingml.settings+xml"/>
  <ns0:Override PartName="/word/glossary/webSettings.xml" ContentType="application/vnd.openxmlformats-officedocument.wordprocessingml.webSettings+xml"/>
  <ns0:Override PartName="/word/glossary/fontTable.xml" ContentType="application/vnd.openxmlformats-officedocument.wordprocessingml.fontTable+xml"/>
  <ns0:Override PartName="/word/theme/theme1.xml" ContentType="application/vnd.openxmlformats-officedocument.theme+xml"/>
  <ns0:Override PartName="/docProps/core.xml" ContentType="application/vnd.openxmlformats-package.core-properties+xml"/>
  <ns0:Override PartName="/docProps/app.xml" ContentType="application/vnd.openxmlformats-officedocument.extended-properties+xml"/>
  <ns0:Override PartName="/docProps/custom.xml" ContentType="application/vnd.openxmlformats-officedocument.custom-properties+xml"/>
  <ns0:Override PartName="/word/intelligence2.xml" ContentType="application/vnd.ms-office.intelligence2+xml"/>
  <Default Extension="comments" ContentType="application/vnd.openxmlformats-officedocument.wordprocessingml.comments+xml"/>
</ns0: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ns0:document xmlns:ns0="http://schemas.openxmlformats.org/wordprocessingml/2006/main" xmlns:ns1="http://schemas.openxmlformats.org/markup-compatibility/2006" xmlns:ns10="urn:schemas-microsoft-com:office:word" xmlns:ns11="http://schemas.openxmlformats.org/officeDocument/2006/relationships" xmlns:ns12="http://schemas.openxmlformats.org/drawingml/2006/picture" xmlns:ns13="http://schemas.microsoft.com/office/drawing/2018/sketchyshapes" xmlns:ns14="http://schemas.microsoft.com/office/drawing/2010/main" xmlns:ns2="http://schemas.microsoft.com/office/word/2010/wordml" xmlns:ns3="http://schemas.openxmlformats.org/drawingml/2006/wordprocessingDrawing" xmlns:ns4="http://schemas.microsoft.com/office/word/2010/wordprocessingDrawing" xmlns:ns5="http://schemas.openxmlformats.org/drawingml/2006/main" xmlns:ns6="http://schemas.microsoft.com/office/word/2010/wordprocessingShape" xmlns:ns7="http://schemas.microsoft.com/office/word/2012/wordml" xmlns:ns8="urn:schemas-microsoft-com:vml" xmlns:ns9="urn:schemas-microsoft-com:office:office" ns1:Ignorable="w14 w15 w16se w16cid w16 w16cex w16sdtdh wp14">
  <ns0:body>
    <ns0:sdt>
      <ns0:sdtPr>
        <ns0:id ns0:val="831343126"/>
        <ns0:docPartObj>
          <ns0:docPartGallery ns0:val="Cover Pages"/>
          <ns0:docPartUnique/>
        </ns0:docPartObj>
      </ns0:sdtPr>
      <ns0:sdtEndPr/>
      <ns0:sdtContent>
        <ns0:p ns2:paraId="568A6745" ns2:textId="113EC124" ns0:rsidR="004A11F0" ns0:rsidRDefault="00523977" ns0:rsidP="00C6096F">
          <ns0:commentRangeStart ns0:id="0"/>
          <ns0:r>
            <ns0:rPr>
              <ns0:noProof/>
            </ns0:rPr>
            <ns1:AlternateContent>
              <ns1:Choice Requires="wps">
                <ns0:drawing>
                  <ns3:anchor distT="45720" distB="45720" distL="114300" distR="114300" simplePos="0" relativeHeight="251658242" behindDoc="0" locked="0" layoutInCell="1" allowOverlap="1" ns4:anchorId="2EC701CB" ns4:editId="66AFC38D">
                    <ns3:simplePos x="0" y="0"/>
                    <ns3:positionH relativeFrom="margin">
                      <ns3:align>right</ns3:align>
                    </ns3:positionH>
                    <ns3:positionV relativeFrom="paragraph">
                      <ns3:posOffset>121435</ns3:posOffset>
                    </ns3:positionV>
                    <ns3:extent cx="5734685" cy="7823200"/>
                    <ns3:effectExtent l="0" t="0" r="18415" b="25400"/>
                    <ns3:wrapSquare wrapText="bothSides"/>
                    <ns3:docPr id="217" name="Textfeld 2"/>
                    <ns3:cNvGraphicFramePr>
                      <ns5:graphicFrameLocks/>
                    </ns3:cNvGraphicFramePr>
                    <ns5:graphic>
                      <ns5:graphicData uri="http://schemas.microsoft.com/office/word/2010/wordprocessingShape">
                        <ns6:wsp>
                          <ns6:cNvSpPr txBox="1">
                            <ns5:spLocks noChangeArrowheads="1"/>
                          </ns6:cNvSpPr>
                          <ns6:spPr bwMode="auto">
                            <ns5:xfrm>
                              <ns5:off x="0" y="0"/>
                              <ns5:ext cx="5734685" cy="7823801"/>
                            </ns5:xfrm>
                            <ns5:prstGeom prst="rect">
                              <ns5:avLst/>
                            </ns5:prstGeom>
                            <ns5:solidFill>
                              <ns5:srgbClr val="FFFFFF"/>
                            </ns5:solidFill>
                            <ns5:ln w="9525">
                              <ns5:solidFill>
                                <ns5:schemeClr val="bg1"/>
                              </ns5:solidFill>
                              <ns5:miter lim="800000"/>
                              <ns5:headEnd/>
                              <ns5:tailEnd/>
                            </ns5:ln>
                          </ns6:spPr>
                          <ns6:txbx>
                            <ns0:txbxContent>
                              <ns0:sdt>
                                <ns0:sdtPr>
                                  <ns0:rPr>
                                    <ns0:rFonts ns0:eastAsiaTheme="majorEastAsia" ns0:cs="Arial"/>
                                    <ns0:b/>
                                    <ns0:bCs/>
                                    <ns0:spacing ns0:val="-10"/>
                                    <ns0:kern ns0:val="28"/>
                                    <ns0:sz ns0:val="28"/>
                                    <ns0:szCs ns0:val="28"/>
                                    <ns0:lang ns0:val="de-DE"/>
                                  </ns0:rPr>
                                  <ns0:alias ns0:val="Titel"/>
                                  <ns0:tag ns0:val=""/>
                                  <ns0:id ns0:val="-1581513059"/>
                                  <ns0:dataBinding ns0:prefixMappings="xmlns:ns0='http://purl.org/dc/elements/1.1/' xmlns:ns1='http://schemas.openxmlformats.org/package/2006/metadata/core-properties' " ns0:xpath="/ns1:coreProperties[1]/ns0:title[1]" ns0:storeItemID="{6C3C8BC8-F283-45AE-878A-BAB7291924A1}"/>
                                  <ns7:appearance ns7:val="hidden"/>
                                  <ns0:text/>
                                </ns0:sdtPr>
                                <ns0:sdtEndPr/>
                                <ns0:sdtContent>
                                  <ns0:p ns2:paraId="50DFF2F7" ns2:textId="2DEA35F2" ns0:rsidR="006F4394" ns0:rsidRPr="006F4394" ns0:rsidRDefault="00414FEE" ns0:rsidP="00523977">
                                    <ns0:pPr>
                                      <ns0:pStyle ns0:val="KeinLeerraum"/>
                                      <ns0:spacing ns0:after="900"/>
                                      <ns0:rPr>
                                        <ns0:rFonts ns0:eastAsiaTheme="majorEastAsia" ns0:cs="Arial"/>
                                        <ns0:b/>
                                        <ns0:bCs/>
                                        <ns0:spacing ns0:val="-10"/>
                                        <ns0:kern ns0:val="28"/>
                                        <ns0:sz ns0:val="28"/>
                                        <ns0:szCs ns0:val="28"/>
                                        <ns0:lang ns0:val="de-DE"/>
                                      </ns0:rPr>
                                    </ns0:pPr>
                                    <ns0:r>
                                      <ns0:rPr>
                                        <ns0:rFonts ns0:eastAsiaTheme="majorEastAsia" ns0:cs="Arial"/>
                                        <ns0:b/>
                                        <ns0:bCs/>
                                        <ns0:spacing ns0:val="-10"/>
                                        <ns0:kern ns0:val="28"/>
                                        <ns0:sz ns0:val="28"/>
                                        <ns0:szCs ns0:val="28"/>
                                        <ns0:lang ns0:val="de-DE"/>
                                      </ns0:rPr>
                                      <ns0:t>Wie geeignet ist ein Large Language Model (LLM), um standardisierte IFC-basierte Planungsdaten im Holzbau semantisch zu interpretieren und praktisch nutzbar zu machen?</ns0:t>
                                    </ns0:r>
                                  </ns0:p>
                                </ns0:sdtContent>
                              </ns0:sdt>
                              <ns0:sdt>
                                <ns0:sdtPr>
                                  <ns0:rPr>
                                    <ns0:rFonts ns0:cs="Arial"/>
                                    <ns0:b/>
                                    <ns0:bCs/>
                                    <ns0:color ns0:val="262626" ns0:themeColor="text1" ns0:themeTint="D9"/>
                                    <ns0:szCs ns0:val="24"/>
                                  </ns0:rPr>
                                  <ns0:alias ns0:val="Untertitel"/>
                                  <ns0:tag ns0:val=""/>
                                  <ns0:id ns0:val="-136413673"/>
                                  <ns0:dataBinding ns0:prefixMappings="xmlns:ns0='http://purl.org/dc/elements/1.1/' xmlns:ns1='http://schemas.openxmlformats.org/package/2006/metadata/core-properties' " ns0:xpath="/ns1:coreProperties[1]/ns0:subject[1]" ns0:storeItemID="{6C3C8BC8-F283-45AE-878A-BAB7291924A1}"/>
                                  <ns7:appearance ns7:val="hidden"/>
                                  <ns0:text/>
                                </ns0:sdtPr>
                                <ns0:sdtEndPr/>
                                <ns0:sdtContent>
                                  <ns0:p ns2:paraId="2025D2CC" ns2:textId="20EC069E" ns0:rsidR="00A069C9" ns0:rsidRDefault="00414FEE"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Bachelorarbeit Max Thomsen</ns0:t>
                                    </ns0:r>
                                  </ns0:p>
                                </ns0:sdtContent>
                              </ns0:sdt>
                              <ns0:p ns2:paraId="10C64CA0" ns2:textId="6DD47BDB" ns0:rsidR="006F4394" ns0:rsidRDefault="006F4394"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 xml:space="preserve">Bachelor </ns0:t>
                                </ns0:r>
                                <ns0:r ns0:rsidR="008C7DCB">
                                  <ns0:rPr>
                                    <ns0:rFonts ns0:cs="Arial"/>
                                    <ns0:b/>
                                    <ns0:bCs/>
                                    <ns0:color ns0:val="262626" ns0:themeColor="text1" ns0:themeTint="D9"/>
                                    <ns0:szCs ns0:val="24"/>
                                  </ns0:rPr>
                                  <ns0:t>Projektmanagement</ns0:t>
                                </ns0:r>
                                <ns0:r>
                                  <ns0:rPr>
                                    <ns0:rFonts ns0:cs="Arial"/>
                                    <ns0:b/>
                                    <ns0:bCs/>
                                    <ns0:color ns0:val="262626" ns0:themeColor="text1" ns0:themeTint="D9"/>
                                    <ns0:szCs ns0:val="24"/>
                                  </ns0:rPr>
                                  <ns0:t xml:space="preserve"> (Bauingenieurwesen</ns0:t>
                                </ns0:r>
                                <ns0:r ns0:rsidR="008C7DCB">
                                  <ns0:rPr>
                                    <ns0:rFonts ns0:cs="Arial"/>
                                    <ns0:b/>
                                    <ns0:bCs/>
                                    <ns0:color ns0:val="262626" ns0:themeColor="text1" ns0:themeTint="D9"/>
                                    <ns0:szCs ns0:val="24"/>
                                  </ns0:rPr>
                                  <ns0:t>)</ns0:t>
                                </ns0:r>
                              </ns0:p>
                              <ns0:p ns2:paraId="100F6C65" ns2:textId="77777777" ns0:rsidR="00A824E5" ns0:rsidRDefault="00A824E5" ns0:rsidP="00523977">
                                <ns0:pPr>
                                  <ns0:rPr>
                                    <ns0:rFonts ns0:cs="Arial"/>
                                    <ns0:b/>
                                    <ns0:bCs/>
                                    <ns0:color ns0:val="262626" ns0:themeColor="text1" ns0:themeTint="D9"/>
                                    <ns0:szCs ns0:val="24"/>
                                  </ns0:rPr>
                                </ns0:pPr>
                              </ns0:p>
                              <ns0:p ns2:paraId="43782E3F" ns2:textId="77777777" ns0:rsidR="005434D1" ns0:rsidRDefault="005434D1" ns0:rsidP="00523977">
                                <ns0:pPr>
                                  <ns0:rPr>
                                    <ns0:rFonts ns0:cs="Arial"/>
                                    <ns0:b/>
                                    <ns0:bCs/>
                                    <ns0:color ns0:val="262626" ns0:themeColor="text1" ns0:themeTint="D9"/>
                                    <ns0:szCs ns0:val="24"/>
                                  </ns0:rPr>
                                </ns0:pPr>
                              </ns0:p>
                              <ns0:p ns2:paraId="2A800D19" ns2:textId="77777777" ns0:rsidR="005434D1" ns0:rsidRDefault="005434D1" ns0:rsidP="00523977">
                                <ns0:pPr>
                                  <ns0:rPr>
                                    <ns0:rFonts ns0:cs="Arial"/>
                                    <ns0:b/>
                                    <ns0:bCs/>
                                    <ns0:color ns0:val="262626" ns0:themeColor="text1" ns0:themeTint="D9"/>
                                    <ns0:szCs ns0:val="24"/>
                                  </ns0:rPr>
                                </ns0:pPr>
                              </ns0:p>
                              <ns0:p ns2:paraId="7D4491F2" ns2:textId="77777777" ns0:rsidR="005434D1" ns0:rsidRDefault="005434D1" ns0:rsidP="00523977">
                                <ns0:pPr>
                                  <ns0:rPr>
                                    <ns0:rFonts ns0:cs="Arial"/>
                                    <ns0:b/>
                                    <ns0:bCs/>
                                    <ns0:color ns0:val="262626" ns0:themeColor="text1" ns0:themeTint="D9"/>
                                    <ns0:szCs ns0:val="24"/>
                                  </ns0:rPr>
                                </ns0:pPr>
                              </ns0:p>
                              <ns0:p ns2:paraId="2B2DB176" ns2:textId="77777777" ns0:rsidR="005434D1" ns0:rsidRDefault="005434D1" ns0:rsidP="00523977">
                                <ns0:pPr>
                                  <ns0:rPr>
                                    <ns0:rFonts ns0:cs="Arial"/>
                                    <ns0:b/>
                                    <ns0:bCs/>
                                    <ns0:color ns0:val="262626" ns0:themeColor="text1" ns0:themeTint="D9"/>
                                    <ns0:szCs ns0:val="24"/>
                                  </ns0:rPr>
                                </ns0:pPr>
                              </ns0:p>
                              <ns0:p ns2:paraId="4DB13864" ns2:textId="77777777" ns0:rsidR="005434D1" ns0:rsidRDefault="005434D1" ns0:rsidP="00523977">
                                <ns0:pPr>
                                  <ns0:rPr>
                                    <ns0:rFonts ns0:cs="Arial"/>
                                    <ns0:b/>
                                    <ns0:bCs/>
                                    <ns0:color ns0:val="262626" ns0:themeColor="text1" ns0:themeTint="D9"/>
                                    <ns0:szCs ns0:val="24"/>
                                  </ns0:rPr>
                                </ns0:pPr>
                              </ns0:p>
                              <ns0:p ns2:paraId="34CFD507" ns2:textId="77777777" ns0:rsidR="005434D1" ns0:rsidRDefault="005434D1" ns0:rsidP="00523977">
                                <ns0:pPr>
                                  <ns0:rPr>
                                    <ns0:rFonts ns0:cs="Arial"/>
                                    <ns0:b/>
                                    <ns0:bCs/>
                                    <ns0:color ns0:val="262626" ns0:themeColor="text1" ns0:themeTint="D9"/>
                                    <ns0:szCs ns0:val="24"/>
                                  </ns0:rPr>
                                </ns0:pPr>
                              </ns0:p>
                              <ns0:p ns2:paraId="4E881121" ns2:textId="77777777" ns0:rsidR="005434D1" ns0:rsidRDefault="005434D1" ns0:rsidP="00523977">
                                <ns0:pPr>
                                  <ns0:rPr>
                                    <ns0:rFonts ns0:cs="Arial"/>
                                    <ns0:b/>
                                    <ns0:bCs/>
                                    <ns0:color ns0:val="262626" ns0:themeColor="text1" ns0:themeTint="D9"/>
                                    <ns0:szCs ns0:val="24"/>
                                  </ns0:rPr>
                                </ns0:pPr>
                              </ns0:p>
                              <ns0:p ns2:paraId="649FE6B9" ns2:textId="77777777" ns0:rsidR="005434D1" ns0:rsidRDefault="005434D1" ns0:rsidP="00523977">
                                <ns0:pPr>
                                  <ns0:rPr>
                                    <ns0:rFonts ns0:cs="Arial"/>
                                    <ns0:b/>
                                    <ns0:bCs/>
                                    <ns0:color ns0:val="262626" ns0:themeColor="text1" ns0:themeTint="D9"/>
                                    <ns0:szCs ns0:val="24"/>
                                  </ns0:rPr>
                                </ns0:pPr>
                              </ns0:p>
                              <ns0:p ns2:paraId="2B898666" ns2:textId="77777777" ns0:rsidR="005434D1" ns0:rsidRDefault="005434D1" ns0:rsidP="00523977">
                                <ns0:pPr>
                                  <ns0:rPr>
                                    <ns0:rFonts ns0:cs="Arial"/>
                                    <ns0:b/>
                                    <ns0:bCs/>
                                    <ns0:color ns0:val="262626" ns0:themeColor="text1" ns0:themeTint="D9"/>
                                    <ns0:szCs ns0:val="24"/>
                                  </ns0:rPr>
                                </ns0:pPr>
                              </ns0:p>
                              <ns0:p ns2:paraId="4E25C35C" ns2:textId="77777777" ns0:rsidR="005434D1" ns0:rsidRDefault="005434D1" ns0:rsidP="00523977">
                                <ns0:pPr>
                                  <ns0:rPr>
                                    <ns0:rFonts ns0:cs="Arial"/>
                                    <ns0:b/>
                                    <ns0:bCs/>
                                    <ns0:color ns0:val="262626" ns0:themeColor="text1" ns0:themeTint="D9"/>
                                    <ns0:szCs ns0:val="24"/>
                                  </ns0:rPr>
                                </ns0:pPr>
                              </ns0:p>
                              <ns0:p ns2:paraId="2322BC0A" ns2:textId="77777777" ns0:rsidR="005434D1" ns0:rsidRDefault="005434D1" ns0:rsidP="00523977">
                                <ns0:pPr>
                                  <ns0:rPr>
                                    <ns0:rFonts ns0:cs="Arial"/>
                                    <ns0:b/>
                                    <ns0:bCs/>
                                    <ns0:color ns0:val="262626" ns0:themeColor="text1" ns0:themeTint="D9"/>
                                    <ns0:szCs ns0:val="24"/>
                                  </ns0:rPr>
                                </ns0:pPr>
                              </ns0:p>
                              <ns0:p ns2:paraId="0A308319" ns2:textId="77777777" ns0:rsidR="005434D1" ns0:rsidRDefault="005434D1" ns0:rsidP="00523977">
                                <ns0:pPr>
                                  <ns0:rPr>
                                    <ns0:rFonts ns0:cs="Arial"/>
                                    <ns0:b/>
                                    <ns0:bCs/>
                                    <ns0:color ns0:val="262626" ns0:themeColor="text1" ns0:themeTint="D9"/>
                                    <ns0:szCs ns0:val="24"/>
                                  </ns0:rPr>
                                </ns0:pPr>
                              </ns0:p>
                              <ns0:p ns2:paraId="6E1AAD06" ns2:textId="77777777" ns0:rsidR="005434D1" ns0:rsidRDefault="005434D1" ns0:rsidP="00523977">
                                <ns0:pPr>
                                  <ns0:rPr>
                                    <ns0:rFonts ns0:cs="Arial"/>
                                    <ns0:b/>
                                    <ns0:bCs/>
                                    <ns0:color ns0:val="262626" ns0:themeColor="text1" ns0:themeTint="D9"/>
                                    <ns0:szCs ns0:val="24"/>
                                  </ns0:rPr>
                                </ns0:pPr>
                              </ns0:p>
                              <ns0:p ns2:paraId="36CBDD4B" ns2:textId="77777777" ns0:rsidR="005434D1" ns0:rsidRDefault="005434D1" ns0:rsidP="00523977">
                                <ns0:pPr>
                                  <ns0:rPr>
                                    <ns0:rFonts ns0:cs="Arial"/>
                                    <ns0:b/>
                                    <ns0:bCs/>
                                    <ns0:color ns0:val="262626" ns0:themeColor="text1" ns0:themeTint="D9"/>
                                    <ns0:szCs ns0:val="24"/>
                                  </ns0:rPr>
                                </ns0:pPr>
                              </ns0:p>
                              <ns0:p ns2:paraId="28A27208" ns2:textId="77777777" ns0:rsidR="00E54D25" ns0:rsidRDefault="00E54D25" ns0:rsidP="00523977">
                                <ns0:pPr>
                                  <ns0:rPr>
                                    <ns0:rFonts ns0:cs="Arial"/>
                                    <ns0:b/>
                                    <ns0:bCs/>
                                    <ns0:color ns0:val="262626" ns0:themeColor="text1" ns0:themeTint="D9"/>
                                    <ns0:szCs ns0:val="24"/>
                                  </ns0:rPr>
                                </ns0:pPr>
                              </ns0:p>
                              <ns0:p ns2:paraId="297B251B" ns2:textId="77777777" ns0:rsidR="005446DC" ns0:rsidRDefault="005446DC" ns0:rsidP="00523977">
                                <ns0:pPr>
                                  <ns0:rPr>
                                    <ns0:rFonts ns0:cs="Arial"/>
                                    <ns0:b/>
                                    <ns0:bCs/>
                                    <ns0:color ns0:val="262626" ns0:themeColor="text1" ns0:themeTint="D9"/>
                                    <ns0:szCs ns0:val="24"/>
                                  </ns0:rPr>
                                </ns0:pPr>
                              </ns0:p>
                              <ns0:p ns2:paraId="1E38E4E2" ns2:textId="381F7292" ns0:rsidR="00A824E5" ns0:rsidRPr="005434D1" ns0:rsidRDefault="00A824E5" ns0:rsidP="00523977">
                                <ns0:pPr>
                                  <ns0:rPr>
                                    <ns0:rFonts ns0:cs="Arial"/>
                                    <ns0:b/>
                                    <ns0:bCs/>
                                    <ns0:color ns0:val="262626" ns0:themeColor="text1" ns0:themeTint="D9"/>
                                    <ns0:szCs ns0:val="24"/>
                                  </ns0:rPr>
                                </ns0:pPr>
                                <ns0:r ns0:rsidRPr="005434D1">
                                  <ns0:rPr>
                                    <ns0:rFonts ns0:cs="Arial"/>
                                    <ns0:b/>
                                    <ns0:bCs/>
                                    <ns0:color ns0:val="262626" ns0:themeColor="text1" ns0:themeTint="D9"/>
                                    <ns0:szCs ns0:val="24"/>
                                  </ns0:rPr>
                                  <ns0:t>Abgabetermin: 19.12.2022</ns0:t>
                                </ns0:r>
                              </ns0:p>
                            </ns0:txbxContent>
                          </ns6:txbx>
                          <ns6:bodyPr rot="0" vert="horz" wrap="square" lIns="91440" tIns="45720" rIns="91440" bIns="45720" anchor="t" anchorCtr="0">
                            <ns5:noAutofit/>
                          </ns6:bodyPr>
                        </ns6:wsp>
                      </ns5:graphicData>
                    </ns5:graphic>
                    <ns4:sizeRelH relativeFrom="margin">
                      <ns4:pctWidth>0</ns4:pctWidth>
                    </ns4:sizeRelH>
                    <ns4:sizeRelV relativeFrom="margin">
                      <ns4:pctHeight>0</ns4:pctHeight>
                    </ns4:sizeRelV>
                  </ns3:anchor>
                </ns0:drawing>
              </ns1:Choice>
              <ns1:Fallback>
                <ns0:pict>
                  <ns8:shapetype ns2:anchorId="2EC701CB" id="_x0000_t202" coordsize="21600,21600" ns9:spt="202" path="m,l,21600r21600,l21600,xe">
                    <ns8:stroke joinstyle="miter"/>
                    <ns8:path gradientshapeok="t" ns9:connecttype="rect"/>
                  </ns8:shapetype>
                  <ns8:shape id="Textfeld 2" ns9: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ns8:textbox>
                      <ns0:txbxContent>
                        <ns0:sdt>
                          <ns0:sdtPr>
                            <ns0:rPr>
                              <ns0:rFonts ns0:eastAsiaTheme="majorEastAsia" ns0:cs="Arial"/>
                              <ns0:b/>
                              <ns0:bCs/>
                              <ns0:spacing ns0:val="-10"/>
                              <ns0:kern ns0:val="28"/>
                              <ns0:sz ns0:val="28"/>
                              <ns0:szCs ns0:val="28"/>
                              <ns0:lang ns0:val="de-DE"/>
                            </ns0:rPr>
                            <ns0:alias ns0:val="Titel"/>
                            <ns0:tag ns0:val=""/>
                            <ns0:id ns0:val="-1581513059"/>
                            <ns0:dataBinding ns0:prefixMappings="xmlns:ns0='http://purl.org/dc/elements/1.1/' xmlns:ns1='http://schemas.openxmlformats.org/package/2006/metadata/core-properties' " ns0:xpath="/ns1:coreProperties[1]/ns0:title[1]" ns0:storeItemID="{6C3C8BC8-F283-45AE-878A-BAB7291924A1}"/>
                            <ns7:appearance ns7:val="hidden"/>
                            <ns0:text/>
                          </ns0:sdtPr>
                          <ns0:sdtEndPr/>
                          <ns0:sdtContent>
                            <ns0:p ns2:paraId="50DFF2F7" ns2:textId="2DEA35F2" ns0:rsidR="006F4394" ns0:rsidRPr="006F4394" ns0:rsidRDefault="00414FEE" ns0:rsidP="00523977">
                              <ns0:pPr>
                                <ns0:pStyle ns0:val="KeinLeerraum"/>
                                <ns0:spacing ns0:after="900"/>
                                <ns0:rPr>
                                  <ns0:rFonts ns0:eastAsiaTheme="majorEastAsia" ns0:cs="Arial"/>
                                  <ns0:b/>
                                  <ns0:bCs/>
                                  <ns0:spacing ns0:val="-10"/>
                                  <ns0:kern ns0:val="28"/>
                                  <ns0:sz ns0:val="28"/>
                                  <ns0:szCs ns0:val="28"/>
                                  <ns0:lang ns0:val="de-DE"/>
                                </ns0:rPr>
                              </ns0:pPr>
                              <ns0:r>
                                <ns0:rPr>
                                  <ns0:rFonts ns0:eastAsiaTheme="majorEastAsia" ns0:cs="Arial"/>
                                  <ns0:b/>
                                  <ns0:bCs/>
                                  <ns0:spacing ns0:val="-10"/>
                                  <ns0:kern ns0:val="28"/>
                                  <ns0:sz ns0:val="28"/>
                                  <ns0:szCs ns0:val="28"/>
                                  <ns0:lang ns0:val="de-DE"/>
                                </ns0:rPr>
                                <ns0:t>Wie geeignet ist ein Large Language Model (LLM), um standardisierte IFC-basierte Planungsdaten im Holzbau semantisch zu interpretieren und praktisch nutzbar zu machen?</ns0:t>
                              </ns0:r>
                            </ns0:p>
                          </ns0:sdtContent>
                        </ns0:sdt>
                        <ns0:sdt>
                          <ns0:sdtPr>
                            <ns0:rPr>
                              <ns0:rFonts ns0:cs="Arial"/>
                              <ns0:b/>
                              <ns0:bCs/>
                              <ns0:color ns0:val="262626" ns0:themeColor="text1" ns0:themeTint="D9"/>
                              <ns0:szCs ns0:val="24"/>
                            </ns0:rPr>
                            <ns0:alias ns0:val="Untertitel"/>
                            <ns0:tag ns0:val=""/>
                            <ns0:id ns0:val="-136413673"/>
                            <ns0:dataBinding ns0:prefixMappings="xmlns:ns0='http://purl.org/dc/elements/1.1/' xmlns:ns1='http://schemas.openxmlformats.org/package/2006/metadata/core-properties' " ns0:xpath="/ns1:coreProperties[1]/ns0:subject[1]" ns0:storeItemID="{6C3C8BC8-F283-45AE-878A-BAB7291924A1}"/>
                            <ns7:appearance ns7:val="hidden"/>
                            <ns0:text/>
                          </ns0:sdtPr>
                          <ns0:sdtEndPr/>
                          <ns0:sdtContent>
                            <ns0:p ns2:paraId="2025D2CC" ns2:textId="20EC069E" ns0:rsidR="00A069C9" ns0:rsidRDefault="00414FEE"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Bachelorarbeit Max Thomsen</ns0:t>
                              </ns0:r>
                            </ns0:p>
                          </ns0:sdtContent>
                        </ns0:sdt>
                        <ns0:p ns2:paraId="10C64CA0" ns2:textId="6DD47BDB" ns0:rsidR="006F4394" ns0:rsidRDefault="006F4394"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 xml:space="preserve">Bachelor </ns0:t>
                          </ns0:r>
                          <ns0:r ns0:rsidR="008C7DCB">
                            <ns0:rPr>
                              <ns0:rFonts ns0:cs="Arial"/>
                              <ns0:b/>
                              <ns0:bCs/>
                              <ns0:color ns0:val="262626" ns0:themeColor="text1" ns0:themeTint="D9"/>
                              <ns0:szCs ns0:val="24"/>
                            </ns0:rPr>
                            <ns0:t>Projektmanagement</ns0:t>
                          </ns0:r>
                          <ns0:r>
                            <ns0:rPr>
                              <ns0:rFonts ns0:cs="Arial"/>
                              <ns0:b/>
                              <ns0:bCs/>
                              <ns0:color ns0:val="262626" ns0:themeColor="text1" ns0:themeTint="D9"/>
                              <ns0:szCs ns0:val="24"/>
                            </ns0:rPr>
                            <ns0:t xml:space="preserve"> (Bauingenieurwesen</ns0:t>
                          </ns0:r>
                          <ns0:r ns0:rsidR="008C7DCB">
                            <ns0:rPr>
                              <ns0:rFonts ns0:cs="Arial"/>
                              <ns0:b/>
                              <ns0:bCs/>
                              <ns0:color ns0:val="262626" ns0:themeColor="text1" ns0:themeTint="D9"/>
                              <ns0:szCs ns0:val="24"/>
                            </ns0:rPr>
                            <ns0:t>)</ns0:t>
                          </ns0:r>
                        </ns0:p>
                        <ns0:p ns2:paraId="100F6C65" ns2:textId="77777777" ns0:rsidR="00A824E5" ns0:rsidRDefault="00A824E5" ns0:rsidP="00523977">
                          <ns0:pPr>
                            <ns0:rPr>
                              <ns0:rFonts ns0:cs="Arial"/>
                              <ns0:b/>
                              <ns0:bCs/>
                              <ns0:color ns0:val="262626" ns0:themeColor="text1" ns0:themeTint="D9"/>
                              <ns0:szCs ns0:val="24"/>
                            </ns0:rPr>
                          </ns0:pPr>
                        </ns0:p>
                        <ns0:p ns2:paraId="43782E3F" ns2:textId="77777777" ns0:rsidR="005434D1" ns0:rsidRDefault="005434D1" ns0:rsidP="00523977">
                          <ns0:pPr>
                            <ns0:rPr>
                              <ns0:rFonts ns0:cs="Arial"/>
                              <ns0:b/>
                              <ns0:bCs/>
                              <ns0:color ns0:val="262626" ns0:themeColor="text1" ns0:themeTint="D9"/>
                              <ns0:szCs ns0:val="24"/>
                            </ns0:rPr>
                          </ns0:pPr>
                        </ns0:p>
                        <ns0:p ns2:paraId="2A800D19" ns2:textId="77777777" ns0:rsidR="005434D1" ns0:rsidRDefault="005434D1" ns0:rsidP="00523977">
                          <ns0:pPr>
                            <ns0:rPr>
                              <ns0:rFonts ns0:cs="Arial"/>
                              <ns0:b/>
                              <ns0:bCs/>
                              <ns0:color ns0:val="262626" ns0:themeColor="text1" ns0:themeTint="D9"/>
                              <ns0:szCs ns0:val="24"/>
                            </ns0:rPr>
                          </ns0:pPr>
                        </ns0:p>
                        <ns0:p ns2:paraId="7D4491F2" ns2:textId="77777777" ns0:rsidR="005434D1" ns0:rsidRDefault="005434D1" ns0:rsidP="00523977">
                          <ns0:pPr>
                            <ns0:rPr>
                              <ns0:rFonts ns0:cs="Arial"/>
                              <ns0:b/>
                              <ns0:bCs/>
                              <ns0:color ns0:val="262626" ns0:themeColor="text1" ns0:themeTint="D9"/>
                              <ns0:szCs ns0:val="24"/>
                            </ns0:rPr>
                          </ns0:pPr>
                        </ns0:p>
                        <ns0:p ns2:paraId="2B2DB176" ns2:textId="77777777" ns0:rsidR="005434D1" ns0:rsidRDefault="005434D1" ns0:rsidP="00523977">
                          <ns0:pPr>
                            <ns0:rPr>
                              <ns0:rFonts ns0:cs="Arial"/>
                              <ns0:b/>
                              <ns0:bCs/>
                              <ns0:color ns0:val="262626" ns0:themeColor="text1" ns0:themeTint="D9"/>
                              <ns0:szCs ns0:val="24"/>
                            </ns0:rPr>
                          </ns0:pPr>
                        </ns0:p>
                        <ns0:p ns2:paraId="4DB13864" ns2:textId="77777777" ns0:rsidR="005434D1" ns0:rsidRDefault="005434D1" ns0:rsidP="00523977">
                          <ns0:pPr>
                            <ns0:rPr>
                              <ns0:rFonts ns0:cs="Arial"/>
                              <ns0:b/>
                              <ns0:bCs/>
                              <ns0:color ns0:val="262626" ns0:themeColor="text1" ns0:themeTint="D9"/>
                              <ns0:szCs ns0:val="24"/>
                            </ns0:rPr>
                          </ns0:pPr>
                        </ns0:p>
                        <ns0:p ns2:paraId="34CFD507" ns2:textId="77777777" ns0:rsidR="005434D1" ns0:rsidRDefault="005434D1" ns0:rsidP="00523977">
                          <ns0:pPr>
                            <ns0:rPr>
                              <ns0:rFonts ns0:cs="Arial"/>
                              <ns0:b/>
                              <ns0:bCs/>
                              <ns0:color ns0:val="262626" ns0:themeColor="text1" ns0:themeTint="D9"/>
                              <ns0:szCs ns0:val="24"/>
                            </ns0:rPr>
                          </ns0:pPr>
                        </ns0:p>
                        <ns0:p ns2:paraId="4E881121" ns2:textId="77777777" ns0:rsidR="005434D1" ns0:rsidRDefault="005434D1" ns0:rsidP="00523977">
                          <ns0:pPr>
                            <ns0:rPr>
                              <ns0:rFonts ns0:cs="Arial"/>
                              <ns0:b/>
                              <ns0:bCs/>
                              <ns0:color ns0:val="262626" ns0:themeColor="text1" ns0:themeTint="D9"/>
                              <ns0:szCs ns0:val="24"/>
                            </ns0:rPr>
                          </ns0:pPr>
                        </ns0:p>
                        <ns0:p ns2:paraId="649FE6B9" ns2:textId="77777777" ns0:rsidR="005434D1" ns0:rsidRDefault="005434D1" ns0:rsidP="00523977">
                          <ns0:pPr>
                            <ns0:rPr>
                              <ns0:rFonts ns0:cs="Arial"/>
                              <ns0:b/>
                              <ns0:bCs/>
                              <ns0:color ns0:val="262626" ns0:themeColor="text1" ns0:themeTint="D9"/>
                              <ns0:szCs ns0:val="24"/>
                            </ns0:rPr>
                          </ns0:pPr>
                        </ns0:p>
                        <ns0:p ns2:paraId="2B898666" ns2:textId="77777777" ns0:rsidR="005434D1" ns0:rsidRDefault="005434D1" ns0:rsidP="00523977">
                          <ns0:pPr>
                            <ns0:rPr>
                              <ns0:rFonts ns0:cs="Arial"/>
                              <ns0:b/>
                              <ns0:bCs/>
                              <ns0:color ns0:val="262626" ns0:themeColor="text1" ns0:themeTint="D9"/>
                              <ns0:szCs ns0:val="24"/>
                            </ns0:rPr>
                          </ns0:pPr>
                        </ns0:p>
                        <ns0:p ns2:paraId="4E25C35C" ns2:textId="77777777" ns0:rsidR="005434D1" ns0:rsidRDefault="005434D1" ns0:rsidP="00523977">
                          <ns0:pPr>
                            <ns0:rPr>
                              <ns0:rFonts ns0:cs="Arial"/>
                              <ns0:b/>
                              <ns0:bCs/>
                              <ns0:color ns0:val="262626" ns0:themeColor="text1" ns0:themeTint="D9"/>
                              <ns0:szCs ns0:val="24"/>
                            </ns0:rPr>
                          </ns0:pPr>
                        </ns0:p>
                        <ns0:p ns2:paraId="2322BC0A" ns2:textId="77777777" ns0:rsidR="005434D1" ns0:rsidRDefault="005434D1" ns0:rsidP="00523977">
                          <ns0:pPr>
                            <ns0:rPr>
                              <ns0:rFonts ns0:cs="Arial"/>
                              <ns0:b/>
                              <ns0:bCs/>
                              <ns0:color ns0:val="262626" ns0:themeColor="text1" ns0:themeTint="D9"/>
                              <ns0:szCs ns0:val="24"/>
                            </ns0:rPr>
                          </ns0:pPr>
                        </ns0:p>
                        <ns0:p ns2:paraId="0A308319" ns2:textId="77777777" ns0:rsidR="005434D1" ns0:rsidRDefault="005434D1" ns0:rsidP="00523977">
                          <ns0:pPr>
                            <ns0:rPr>
                              <ns0:rFonts ns0:cs="Arial"/>
                              <ns0:b/>
                              <ns0:bCs/>
                              <ns0:color ns0:val="262626" ns0:themeColor="text1" ns0:themeTint="D9"/>
                              <ns0:szCs ns0:val="24"/>
                            </ns0:rPr>
                          </ns0:pPr>
                        </ns0:p>
                        <ns0:p ns2:paraId="6E1AAD06" ns2:textId="77777777" ns0:rsidR="005434D1" ns0:rsidRDefault="005434D1" ns0:rsidP="00523977">
                          <ns0:pPr>
                            <ns0:rPr>
                              <ns0:rFonts ns0:cs="Arial"/>
                              <ns0:b/>
                              <ns0:bCs/>
                              <ns0:color ns0:val="262626" ns0:themeColor="text1" ns0:themeTint="D9"/>
                              <ns0:szCs ns0:val="24"/>
                            </ns0:rPr>
                          </ns0:pPr>
                        </ns0:p>
                        <ns0:p ns2:paraId="36CBDD4B" ns2:textId="77777777" ns0:rsidR="005434D1" ns0:rsidRDefault="005434D1" ns0:rsidP="00523977">
                          <ns0:pPr>
                            <ns0:rPr>
                              <ns0:rFonts ns0:cs="Arial"/>
                              <ns0:b/>
                              <ns0:bCs/>
                              <ns0:color ns0:val="262626" ns0:themeColor="text1" ns0:themeTint="D9"/>
                              <ns0:szCs ns0:val="24"/>
                            </ns0:rPr>
                          </ns0:pPr>
                        </ns0:p>
                        <ns0:p ns2:paraId="28A27208" ns2:textId="77777777" ns0:rsidR="00E54D25" ns0:rsidRDefault="00E54D25" ns0:rsidP="00523977">
                          <ns0:pPr>
                            <ns0:rPr>
                              <ns0:rFonts ns0:cs="Arial"/>
                              <ns0:b/>
                              <ns0:bCs/>
                              <ns0:color ns0:val="262626" ns0:themeColor="text1" ns0:themeTint="D9"/>
                              <ns0:szCs ns0:val="24"/>
                            </ns0:rPr>
                          </ns0:pPr>
                        </ns0:p>
                        <ns0:p ns2:paraId="297B251B" ns2:textId="77777777" ns0:rsidR="005446DC" ns0:rsidRDefault="005446DC" ns0:rsidP="00523977">
                          <ns0:pPr>
                            <ns0:rPr>
                              <ns0:rFonts ns0:cs="Arial"/>
                              <ns0:b/>
                              <ns0:bCs/>
                              <ns0:color ns0:val="262626" ns0:themeColor="text1" ns0:themeTint="D9"/>
                              <ns0:szCs ns0:val="24"/>
                            </ns0:rPr>
                          </ns0:pPr>
                        </ns0:p>
                        <ns0:p ns2:paraId="1E38E4E2" ns2:textId="381F7292" ns0:rsidR="00A824E5" ns0:rsidRPr="005434D1" ns0:rsidRDefault="00A824E5" ns0:rsidP="00523977">
                          <ns0:pPr>
                            <ns0:rPr>
                              <ns0:rFonts ns0:cs="Arial"/>
                              <ns0:b/>
                              <ns0:bCs/>
                              <ns0:color ns0:val="262626" ns0:themeColor="text1" ns0:themeTint="D9"/>
                              <ns0:szCs ns0:val="24"/>
                            </ns0:rPr>
                          </ns0:pPr>
                          <ns0:r ns0:rsidRPr="005434D1">
                            <ns0:rPr>
                              <ns0:rFonts ns0:cs="Arial"/>
                              <ns0:b/>
                              <ns0:bCs/>
                              <ns0:color ns0:val="262626" ns0:themeColor="text1" ns0:themeTint="D9"/>
                              <ns0:szCs ns0:val="24"/>
                            </ns0:rPr>
                            <ns0:t>Abgabetermin: 19.12.2022</ns0:t>
                          </ns0:r>
                        </ns0:p>
                      </ns0:txbxContent>
                    </ns8:textbox>
                    <ns10:wrap type="square" anchorx="margin"/>
                  </ns8:shape>
                </ns0:pict>
              </ns1:Fallback>
            </ns1:AlternateContent>
          </ns0:r>
          <ns0:r ns0:rsidR="00440854">
            <ns0:rPr>
              <ns0:noProof/>
            </ns0:rPr>
            <ns1:AlternateContent>
              <ns1:Choice Requires="wps">
                <ns0:drawing>
                  <ns3:anchor distT="0" distB="0" distL="114300" distR="114300" simplePos="0" relativeHeight="251658240" behindDoc="1" locked="0" layoutInCell="1" allowOverlap="1" ns4:anchorId="440A43D4" ns4:editId="4E8FEE0B">
                    <ns3:simplePos x="0" y="0"/>
                    <ns3:positionH relativeFrom="page">
                      <ns3:posOffset>774424</ns3:posOffset>
                    </ns3:positionH>
                    <ns3:positionV relativeFrom="page">
                      <ns3:posOffset>1033671</ns3:posOffset>
                    </ns3:positionV>
                    <ns3:extent cx="0" cy="9046458"/>
                    <ns3:effectExtent l="19050" t="0" r="19050" b="21590"/>
                    <ns3:wrapNone/>
                    <ns3:docPr id="460" name="Gerader Verbinder 2"/>
                    <ns3:cNvGraphicFramePr/>
                    <ns5:graphic>
                      <ns5:graphicData uri="http://schemas.microsoft.com/office/word/2010/wordprocessingShape">
                        <ns6:wsp>
                          <ns6:cNvCnPr/>
                          <ns6:spPr>
                            <ns5:xfrm>
                              <ns5:off x="0" y="0"/>
                              <ns5:ext cx="0" cy="9046458"/>
                            </ns5:xfrm>
                            <ns5:prstGeom prst="line">
                              <ns5:avLst/>
                            </ns5:prstGeom>
                            <ns5:ln w="28575">
                              <ns5:solidFill>
                                <ns5:schemeClr val="tx1">
                                  <ns5:lumMod val="85000"/>
                                  <ns5:lumOff val="15000"/>
                                </ns5:schemeClr>
                              </ns5:solidFill>
                            </ns5:ln>
                          </ns6:spPr>
                          <ns6:style>
                            <ns5:lnRef idx="1">
                              <ns5:schemeClr val="accent1"/>
                            </ns5:lnRef>
                            <ns5:fillRef idx="0">
                              <ns5:schemeClr val="accent1"/>
                            </ns5:fillRef>
                            <ns5:effectRef idx="0">
                              <ns5:schemeClr val="accent1"/>
                            </ns5:effectRef>
                            <ns5:fontRef idx="minor">
                              <ns5:schemeClr val="tx1"/>
                            </ns5:fontRef>
                          </ns6:style>
                          <ns6:bodyPr/>
                        </ns6:wsp>
                      </ns5:graphicData>
                    </ns5:graphic>
                    <ns4:sizeRelV relativeFrom="page">
                      <ns4:pctHeight>0</ns4:pctHeight>
                    </ns4:sizeRelV>
                  </ns3:anchor>
                </ns0:drawing>
              </ns1:Choice>
              <ns1:Fallback>
                <ns0:pict ns2:anchorId="4A516BF8">
                  <ns8: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ns9:spid="_x0000_s1026" strokecolor="#272727 [2749]" strokeweight="2.25pt" from="61pt,81.4pt" to="61pt,793.7pt" ns2:anchorId="6B9DDBEB"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ns8:stroke joinstyle="miter"/>
                    <ns10:wrap anchorx="page" anchory="page"/>
                  </ns8:line>
                </ns0:pict>
              </ns1:Fallback>
            </ns1:AlternateContent>
          </ns0:r>
          <ns0:r ns0:rsidR="004A11F0">
            <ns0:rPr>
              <ns0:noProof/>
            </ns0:rPr>
            <ns1:AlternateContent>
              <ns1:Choice Requires="wps">
                <ns0:drawing>
                  <ns3:anchor distT="0" distB="0" distL="114300" distR="114300" simplePos="0" relativeHeight="251658241" behindDoc="0" locked="0" layoutInCell="1" allowOverlap="1" ns4:anchorId="16A8A187" ns4:editId="5E497B41">
                    <ns3:simplePos x="0" y="0"/>
                    <ns3:positionH relativeFrom="page">
                      <ns3:align>left</ns3:align>
                    </ns3:positionH>
                    <ns3:positionV relativeFrom="page">
                      <ns3:align>bottom</ns3:align>
                    </ns3:positionV>
                    <ns3:extent cx="5534025" cy="2724912"/>
                    <ns3:effectExtent l="0" t="0" r="0" b="0"/>
                    <ns3:wrapNone/>
                    <ns3:docPr id="459" name="Textfeld 3" title="Titel und Untertitel"/>
                    <ns3:cNvGraphicFramePr/>
                    <ns5:graphic>
                      <ns5:graphicData uri="http://schemas.microsoft.com/office/word/2010/wordprocessingShape">
                        <ns6:wsp>
                          <ns6:cNvSpPr txBox="1"/>
                          <ns6:spPr>
                            <ns5:xfrm>
                              <ns5:off x="0" y="0"/>
                              <ns5:ext cx="5534025" cy="2724912"/>
                            </ns5:xfrm>
                            <ns5:prstGeom prst="rect">
                              <ns5:avLst/>
                            </ns5:prstGeom>
                            <ns5:noFill/>
                            <ns5:ln w="6350">
                              <ns5:noFill/>
                            </ns5:ln>
                          </ns6:spPr>
                          <ns6:txbx>
                            <ns0:txbxContent>
                              <ns0:sdt>
                                <ns0:sdtPr>
                                  <ns0:rPr>
                                    <ns0:rFonts ns0:cs="Arial"/>
                                    <ns0:i/>
                                    <ns0:iCs/>
                                    <ns0:color ns0:val="262626" ns0:themeColor="text1" ns0:themeTint="D9"/>
                                    <ns0:szCs ns0:val="24"/>
                                    <ns0:lang ns0:val="de-DE"/>
                                  </ns0:rPr>
                                  <ns0:alias ns0:val="Autor"/>
                                  <ns0:tag ns0:val=""/>
                                  <ns0:id ns0:val="-1108739361"/>
                                  <ns0:dataBinding ns0:prefixMappings="xmlns:ns0='http://purl.org/dc/elements/1.1/' xmlns:ns1='http://schemas.openxmlformats.org/package/2006/metadata/core-properties' " ns0:xpath="/ns1:coreProperties[1]/ns0:creator[1]" ns0:storeItemID="{6C3C8BC8-F283-45AE-878A-BAB7291924A1}"/>
                                  <ns7:appearance ns7:val="hidden"/>
                                  <ns0:text/>
                                </ns0:sdtPr>
                                <ns0:sdtEndPr/>
                                <ns0:sdtContent>
                                  <ns0:p ns2:paraId="73F5053E" ns2:textId="10C2CBC4" ns0:rsidR="004A11F0" ns0:rsidRPr="00DA3D0E" ns0:rsidRDefault="00C21B00">
                                    <ns0:pPr>
                                      <ns0:pStyle ns0:val="KeinLeerraum"/>
                                      <ns0:spacing ns0:after="480"/>
                                      <ns0:rPr>
                                        <ns0:rFonts ns0:cs="Arial"/>
                                        <ns0:i/>
                                        <ns0:iCs/>
                                        <ns0:color ns0:val="262626" ns0:themeColor="text1" ns0:themeTint="D9"/>
                                        <ns0:szCs ns0:val="24"/>
                                        <ns0:lang ns0:val="de-DE"/>
                                      </ns0:rPr>
                                    </ns0:pPr>
                                    <ns0:r ns0:rsidRPr="00DA3D0E">
                                      <ns0:rPr>
                                        <ns0:rFonts ns0:cs="Arial"/>
                                        <ns0:i/>
                                        <ns0:iCs/>
                                        <ns0:color ns0:val="262626" ns0:themeColor="text1" ns0:themeTint="D9"/>
                                        <ns0:szCs ns0:val="24"/>
                                        <ns0:lang ns0:val="de-DE"/>
                                      </ns0:rPr>
                                      <ns0:t>Max Thomsen 54</ns0:t>
                                    </ns0:r>
                                    <ns0:r ns0:rsidR="00622578" ns0:rsidRPr="00DA3D0E">
                                      <ns0:rPr>
                                        <ns0:rFonts ns0:cs="Arial"/>
                                        <ns0:i/>
                                        <ns0:iCs/>
                                        <ns0:color ns0:val="262626" ns0:themeColor="text1" ns0:themeTint="D9"/>
                                        <ns0:szCs ns0:val="24"/>
                                        <ns0:lang ns0:val="de-DE"/>
                                      </ns0:rPr>
                                      <ns0:t>9914</ns0:t>
                                    </ns0:r>
                                  </ns0:p>
                                </ns0:sdtContent>
                              </ns0:sdt>
                              <ns0:p ns2:paraId="19D7016E" ns2:textId="0A525CCD" ns0:rsidR="004A11F0" ns0:rsidRPr="002551E9" ns0:rsidRDefault="00806B4B">
                                <ns0:pPr>
                                  <ns0:pStyle ns0:val="KeinLeerraum"/>
                                  <ns0:rPr>
                                    <ns0:rFonts ns0:cs="Arial"/>
                                    <ns0:i/>
                                    <ns0:color ns0:val="262626" ns0:themeColor="text1" ns0:themeTint="D9"/>
                                    <ns0:lang ns0:val="de-DE"/>
                                  </ns0:rPr>
                                </ns0:pPr>
                                <ns0:sdt>
                                  <ns0:sdtPr>
                                    <ns0:rPr>
                                      <ns0:rFonts ns0:cs="Arial"/>
                                      <ns0:i/>
                                      <ns0:color ns0:val="262626" ns0:themeColor="text1" ns0:themeTint="D9"/>
                                      <ns0:lang ns0:val="de-DE"/>
                                    </ns0:rPr>
                                    <ns0:alias ns0:val="Firma"/>
                                    <ns0:tag ns0:val=""/>
                                    <ns0:id ns0:val="-1557547439"/>
                                    <ns0:dataBinding ns0:prefixMappings="xmlns:ns0='http://schemas.openxmlformats.org/officeDocument/2006/extended-properties' " ns0:xpath="/ns0:Properties[1]/ns0:Company[1]" ns0:storeItemID="{6668398D-A668-4E3E-A5EB-62B293D839F1}"/>
                                    <ns7:appearance ns7:val="hidden"/>
                                    <ns0:text/>
                                  </ns0:sdtPr>
                                  <ns0:sdtEndPr/>
                                  <ns0:sdtContent>
                                    <ns0:r ns0:rsidR="00F87856" ns0:rsidRPr="002551E9">
                                      <ns0:rPr>
                                        <ns0:rFonts ns0:cs="Arial"/>
                                        <ns0:i/>
                                        <ns0:color ns0:val="262626" ns0:themeColor="text1" ns0:themeTint="D9"/>
                                        <ns0:lang ns0:val="de-DE"/>
                                      </ns0:rPr>
                                      <ns0:t>Hochschule Biberach</ns0:t>
                                    </ns0:r>
                                  </ns0:sdtContent>
                                </ns0:sdt>
                                <ns0:r ns0:rsidR="004A11F0" ns0:rsidRPr="002551E9">
                                  <ns0:rPr>
                                    <ns0:rFonts ns0:cs="Arial"/>
                                    <ns0:i/>
                                    <ns0:color ns0:val="262626" ns0:themeColor="text1" ns0:themeTint="D9"/>
                                    <ns0:lang ns0:val="de-DE"/>
                                  </ns0:rPr>
                                  <ns0:t xml:space="preserve"> | </ns0:t>
                                </ns0:r>
                                <ns0:sdt>
                                  <ns0:sdtPr>
                                    <ns0:rPr>
                                      <ns0:rFonts ns0:cs="Arial"/>
                                      <ns0:i/>
                                      <ns0:color ns0:val="262626" ns0:themeColor="text1" ns0:themeTint="D9"/>
                                      <ns0:lang ns0:val="de-DE"/>
                                    </ns0:rPr>
                                    <ns0:alias ns0:val="Firmenadresse"/>
                                    <ns0:tag ns0:val=""/>
                                    <ns0:id ns0:val="-92392518"/>
                                    <ns0:dataBinding ns0:prefixMappings="xmlns:ns0='http://schemas.microsoft.com/office/2006/coverPageProps' " ns0:xpath="/ns0:CoverPageProperties[1]/ns0:CompanyAddress[1]" ns0:storeItemID="{55AF091B-3C7A-41E3-B477-F2FDAA23CFDA}"/>
                                    <ns7:appearance ns7:val="hidden"/>
                                    <ns0:text/>
                                  </ns0:sdtPr>
                                  <ns0:sdtEndPr/>
                                  <ns0:sdtContent>
                                    <ns0:r ns0:rsidR="0077646A" ns0:rsidRPr="002551E9">
                                      <ns0:rPr>
                                        <ns0:rFonts ns0:cs="Arial"/>
                                        <ns0:i/>
                                        <ns0:color ns0:val="262626" ns0:themeColor="text1" ns0:themeTint="D9"/>
                                        <ns0:lang ns0:val="de-DE"/>
                                      </ns0:rPr>
                                      <ns0:t xml:space="preserve">Karlstraße 9-11, 88400 Biberach an der </ns0:t>
                                    </ns0:r>
                                    <ns0:proofErr ns0:type="spellStart"/>
                                    <ns0:r ns0:rsidR="0077646A" ns0:rsidRPr="002551E9">
                                      <ns0:rPr>
                                        <ns0:rFonts ns0:cs="Arial"/>
                                        <ns0:i/>
                                        <ns0:color ns0:val="262626" ns0:themeColor="text1" ns0:themeTint="D9"/>
                                        <ns0:lang ns0:val="de-DE"/>
                                      </ns0:rPr>
                                      <ns0:t>Riß</ns0:t>
                                    </ns0:r>
                                    <ns0:proofErr ns0:type="spellEnd"/>
                                  </ns0:sdtContent>
                                </ns0:sdt>
                              </ns0:p>
                            </ns0:txbxContent>
                          </ns6:txbx>
                          <ns6:bodyPr rot="0" spcFirstLastPara="0" vertOverflow="overflow" horzOverflow="overflow" vert="horz" wrap="square" lIns="1188720" tIns="91440" rIns="0" bIns="914400" numCol="1" spcCol="0" rtlCol="0" fromWordArt="0" anchor="b" anchorCtr="0" forceAA="0" compatLnSpc="1">
                            <ns5:prstTxWarp prst="textNoShape">
                              <ns5:avLst/>
                            </ns5:prstTxWarp>
                            <ns5:noAutofit/>
                          </ns6:bodyPr>
                        </ns6:wsp>
                      </ns5:graphicData>
                    </ns5:graphic>
                    <ns4:sizeRelH relativeFrom="page">
                      <ns4:pctWidth>89000</ns4:pctWidth>
                    </ns4:sizeRelH>
                    <ns4:sizeRelV relativeFrom="margin">
                      <ns4:pctHeight>0</ns4:pctHeight>
                    </ns4:sizeRelV>
                  </ns3:anchor>
                </ns0:drawing>
              </ns1:Choice>
              <ns1:Fallback>
                <ns0:pict>
                  <ns8:shape ns2:anchorId="16A8A187" id="Textfeld 3" ns9: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ns8:textbox inset="93.6pt,7.2pt,0,1in">
                      <ns0:txbxContent>
                        <ns0:sdt>
                          <ns0:sdtPr>
                            <ns0:rPr>
                              <ns0:rFonts ns0:cs="Arial"/>
                              <ns0:i/>
                              <ns0:iCs/>
                              <ns0:color ns0:val="262626" ns0:themeColor="text1" ns0:themeTint="D9"/>
                              <ns0:szCs ns0:val="24"/>
                              <ns0:lang ns0:val="de-DE"/>
                            </ns0:rPr>
                            <ns0:alias ns0:val="Autor"/>
                            <ns0:tag ns0:val=""/>
                            <ns0:id ns0:val="-1108739361"/>
                            <ns0:dataBinding ns0:prefixMappings="xmlns:ns0='http://purl.org/dc/elements/1.1/' xmlns:ns1='http://schemas.openxmlformats.org/package/2006/metadata/core-properties' " ns0:xpath="/ns1:coreProperties[1]/ns0:creator[1]" ns0:storeItemID="{6C3C8BC8-F283-45AE-878A-BAB7291924A1}"/>
                            <ns7:appearance ns7:val="hidden"/>
                            <ns0:text/>
                          </ns0:sdtPr>
                          <ns0:sdtEndPr/>
                          <ns0:sdtContent>
                            <ns0:p ns2:paraId="73F5053E" ns2:textId="10C2CBC4" ns0:rsidR="004A11F0" ns0:rsidRPr="00DA3D0E" ns0:rsidRDefault="00C21B00">
                              <ns0:pPr>
                                <ns0:pStyle ns0:val="KeinLeerraum"/>
                                <ns0:spacing ns0:after="480"/>
                                <ns0:rPr>
                                  <ns0:rFonts ns0:cs="Arial"/>
                                  <ns0:i/>
                                  <ns0:iCs/>
                                  <ns0:color ns0:val="262626" ns0:themeColor="text1" ns0:themeTint="D9"/>
                                  <ns0:szCs ns0:val="24"/>
                                  <ns0:lang ns0:val="de-DE"/>
                                </ns0:rPr>
                              </ns0:pPr>
                              <ns0:r ns0:rsidRPr="00DA3D0E">
                                <ns0:rPr>
                                  <ns0:rFonts ns0:cs="Arial"/>
                                  <ns0:i/>
                                  <ns0:iCs/>
                                  <ns0:color ns0:val="262626" ns0:themeColor="text1" ns0:themeTint="D9"/>
                                  <ns0:szCs ns0:val="24"/>
                                  <ns0:lang ns0:val="de-DE"/>
                                </ns0:rPr>
                                <ns0:t>Max Thomsen 54</ns0:t>
                              </ns0:r>
                              <ns0:r ns0:rsidR="00622578" ns0:rsidRPr="00DA3D0E">
                                <ns0:rPr>
                                  <ns0:rFonts ns0:cs="Arial"/>
                                  <ns0:i/>
                                  <ns0:iCs/>
                                  <ns0:color ns0:val="262626" ns0:themeColor="text1" ns0:themeTint="D9"/>
                                  <ns0:szCs ns0:val="24"/>
                                  <ns0:lang ns0:val="de-DE"/>
                                </ns0:rPr>
                                <ns0:t>9914</ns0:t>
                              </ns0:r>
                            </ns0:p>
                          </ns0:sdtContent>
                        </ns0:sdt>
                        <ns0:p ns2:paraId="19D7016E" ns2:textId="0A525CCD" ns0:rsidR="004A11F0" ns0:rsidRPr="002551E9" ns0:rsidRDefault="00806B4B">
                          <ns0:pPr>
                            <ns0:pStyle ns0:val="KeinLeerraum"/>
                            <ns0:rPr>
                              <ns0:rFonts ns0:cs="Arial"/>
                              <ns0:i/>
                              <ns0:color ns0:val="262626" ns0:themeColor="text1" ns0:themeTint="D9"/>
                              <ns0:lang ns0:val="de-DE"/>
                            </ns0:rPr>
                          </ns0:pPr>
                          <ns0:sdt>
                            <ns0:sdtPr>
                              <ns0:rPr>
                                <ns0:rFonts ns0:cs="Arial"/>
                                <ns0:i/>
                                <ns0:color ns0:val="262626" ns0:themeColor="text1" ns0:themeTint="D9"/>
                                <ns0:lang ns0:val="de-DE"/>
                              </ns0:rPr>
                              <ns0:alias ns0:val="Firma"/>
                              <ns0:tag ns0:val=""/>
                              <ns0:id ns0:val="-1557547439"/>
                              <ns0:dataBinding ns0:prefixMappings="xmlns:ns0='http://schemas.openxmlformats.org/officeDocument/2006/extended-properties' " ns0:xpath="/ns0:Properties[1]/ns0:Company[1]" ns0:storeItemID="{6668398D-A668-4E3E-A5EB-62B293D839F1}"/>
                              <ns7:appearance ns7:val="hidden"/>
                              <ns0:text/>
                            </ns0:sdtPr>
                            <ns0:sdtEndPr/>
                            <ns0:sdtContent>
                              <ns0:r ns0:rsidR="00F87856" ns0:rsidRPr="002551E9">
                                <ns0:rPr>
                                  <ns0:rFonts ns0:cs="Arial"/>
                                  <ns0:i/>
                                  <ns0:color ns0:val="262626" ns0:themeColor="text1" ns0:themeTint="D9"/>
                                  <ns0:lang ns0:val="de-DE"/>
                                </ns0:rPr>
                                <ns0:t>Hochschule Biberach</ns0:t>
                              </ns0:r>
                            </ns0:sdtContent>
                          </ns0:sdt>
                          <ns0:r ns0:rsidR="004A11F0" ns0:rsidRPr="002551E9">
                            <ns0:rPr>
                              <ns0:rFonts ns0:cs="Arial"/>
                              <ns0:i/>
                              <ns0:color ns0:val="262626" ns0:themeColor="text1" ns0:themeTint="D9"/>
                              <ns0:lang ns0:val="de-DE"/>
                            </ns0:rPr>
                            <ns0:t xml:space="preserve"> | </ns0:t>
                          </ns0:r>
                          <ns0:sdt>
                            <ns0:sdtPr>
                              <ns0:rPr>
                                <ns0:rFonts ns0:cs="Arial"/>
                                <ns0:i/>
                                <ns0:color ns0:val="262626" ns0:themeColor="text1" ns0:themeTint="D9"/>
                                <ns0:lang ns0:val="de-DE"/>
                              </ns0:rPr>
                              <ns0:alias ns0:val="Firmenadresse"/>
                              <ns0:tag ns0:val=""/>
                              <ns0:id ns0:val="-92392518"/>
                              <ns0:dataBinding ns0:prefixMappings="xmlns:ns0='http://schemas.microsoft.com/office/2006/coverPageProps' " ns0:xpath="/ns0:CoverPageProperties[1]/ns0:CompanyAddress[1]" ns0:storeItemID="{55AF091B-3C7A-41E3-B477-F2FDAA23CFDA}"/>
                              <ns7:appearance ns7:val="hidden"/>
                              <ns0:text/>
                            </ns0:sdtPr>
                            <ns0:sdtEndPr/>
                            <ns0:sdtContent>
                              <ns0:r ns0:rsidR="0077646A" ns0:rsidRPr="002551E9">
                                <ns0:rPr>
                                  <ns0:rFonts ns0:cs="Arial"/>
                                  <ns0:i/>
                                  <ns0:color ns0:val="262626" ns0:themeColor="text1" ns0:themeTint="D9"/>
                                  <ns0:lang ns0:val="de-DE"/>
                                </ns0:rPr>
                                <ns0:t xml:space="preserve">Karlstraße 9-11, 88400 Biberach an der </ns0:t>
                              </ns0:r>
                              <ns0:proofErr ns0:type="spellStart"/>
                              <ns0:r ns0:rsidR="0077646A" ns0:rsidRPr="002551E9">
                                <ns0:rPr>
                                  <ns0:rFonts ns0:cs="Arial"/>
                                  <ns0:i/>
                                  <ns0:color ns0:val="262626" ns0:themeColor="text1" ns0:themeTint="D9"/>
                                  <ns0:lang ns0:val="de-DE"/>
                                </ns0:rPr>
                                <ns0:t>Riß</ns0:t>
                              </ns0:r>
                              <ns0:proofErr ns0:type="spellEnd"/>
                            </ns0:sdtContent>
                          </ns0:sdt>
                        </ns0:p>
                      </ns0:txbxContent>
                    </ns8:textbox>
                    <ns10:wrap anchorx="page" anchory="page"/>
                  </ns8:shape>
                </ns0:pict>
              </ns1:Fallback>
            </ns1:AlternateContent>
          </ns0:r>
          <ns0:commentRangeEnd ns0:id="0"/>
          <ns0:r>
            <ns0:commentReference ns0:id="0"/>
          </ns0:r>
        </ns0:p>
      </ns0:sdtContent>
    </ns0:sdt>
    <ns0:p ns2:paraId="29405533" ns2:textId="218433CD" ns0:rsidR="00322C73" ns0:rsidRPr="008E51DA" ns0:rsidRDefault="004A11F0" ns0:rsidP="00D47907">
      <ns0:pPr>
        <ns0:rPr>
          <ns0:rFonts ns0:asciiTheme="majorHAnsi" ns0:eastAsiaTheme="majorEastAsia" ns0:hAnsiTheme="majorHAnsi" ns0:cstheme="majorBidi"/>
          <ns0:spacing ns0:val="-10"/>
          <ns0:kern ns0:val="28"/>
          <ns0:sz ns0:val="56"/>
          <ns0:szCs ns0:val="56"/>
        </ns0:rPr>
      </ns0:pPr>
      <ns0:r>
        <ns0:br ns0:type="page"/>
      </ns0:r>
    </ns0:p>
    <ns0:p ns2:paraId="16295A5E" ns2:textId="7D1A14DB" ns0:rsidR="004B13F8" ns0:rsidRDefault="004B13F8" ns0:rsidP="00AA39C2">
      <ns0:pPr>
        <ns0:pStyle ns0:val="berschrift1"/>
        <ns0:numPr>
          <ns0:ilvl ns0:val="0"/>
          <ns0:numId ns0:val="0"/>
        </ns0:numPr>
      </ns0:pPr>
      <ns0:bookmarkStart ns0:id="0" ns0:name="_Toc202445601"/>
      <ns0:r>
        <ns0:lastRenderedPageBreak/>
        <ns0:t>Ab</ns0:t>
      </ns0:r>
      <ns0:r ns0:rsidR="00F92A47">
        <ns0:t>kürzungsverzeichnis</ns0:t>
      </ns0:r>
      <ns0:bookmarkEnd ns0:id="0"/>
      <ns0:r ns0:rsidR="00F92A47">
        <ns0:t xml:space="preserve"> </ns0:t>
      </ns0:r>
    </ns0:p>
    <ns0:p ns2:paraId="76575A01" ns2:textId="4D5B7E69" ns0:rsidR="002055FD" ns0:rsidRDefault="001F786F" ns0:rsidP="002055FD">
      <ns0:r>
        <ns0:t>LLM</ns0:t>
      </ns0:r>
    </ns0:p>
    <ns0:p ns2:paraId="38FD2F4D" ns2:textId="5D3E53FE" ns0:rsidR="001F786F" ns0:rsidRDefault="001F786F" ns0:rsidP="002055FD">
      <ns0:r>
        <ns0:t>IFC</ns0:t>
      </ns0:r>
    </ns0:p>
    <ns0:p ns2:paraId="76CC7AF5" ns2:textId="11C4105E" ns0:rsidR="00B822F8" ns0:rsidRDefault="006A2598" ns0:rsidP="002055FD">
      <ns0:r>
        <ns0:t>OWL</ns0:t>
      </ns0:r>
    </ns0:p>
    <ns0:p ns2:paraId="7DDC883E" ns2:textId="5C6FFDB1" ns0:rsidR="00FE711D" ns0:rsidRDefault="00FE711D" ns0:rsidP="002055FD">
      <ns0:r>
        <ns0:t>NLP</ns0:t>
      </ns0:r>
    </ns0:p>
    <ns0:p ns2:paraId="7D012464" ns2:textId="2F3C5903" ns0:rsidR="00D05A33" ns0:rsidRDefault="00D05A33" ns0:rsidP="002055FD">
      <ns0:r>
        <ns0:t>CAD</ns0:t>
      </ns0:r>
    </ns0:p>
    <ns0:p ns2:paraId="3307954F" ns2:textId="513CDD79" ns0:rsidR="00D05A33" ns0:rsidRPr="00B3332C" ns0:rsidRDefault="00D05A33" ns0:rsidP="002055FD">
      <ns0:pPr>
        <ns0:rPr>
          <ns0:lang ns0:val="en-US"/>
        </ns0:rPr>
      </ns0:pPr>
      <ns0:r ns0:rsidRPr="00B3332C">
        <ns0:rPr>
          <ns0:lang ns0:val="en-US"/>
        </ns0:rPr>
        <ns0:t>GIS</ns0:t>
      </ns0:r>
    </ns0:p>
    <ns0:p ns2:paraId="3CCD44DB" ns2:textId="0B00DD65" ns0:rsidR="00475F10" ns0:rsidRPr="00B3332C" ns0:rsidRDefault="00475F10" ns0:rsidP="00470240">
      <ns0:pPr>
        <ns0:rPr>
          <ns0:lang ns0:val="en-US"/>
        </ns0:rPr>
      </ns0:pPr>
      <ns0:r ns0:rsidRPr="00B3332C">
        <ns0:rPr>
          <ns0:lang ns0:val="en-US"/>
        </ns0:rPr>
        <ns0:t>BIM</ns0:t>
      </ns0:r>
    </ns0:p>
    <ns0:p ns2:paraId="775CF796" ns2:textId="3CBDB58E" ns0:rsidR="001705BF" ns0:rsidRPr="00470240" ns0:rsidRDefault="0011175D" ns0:rsidP="00470240">
      <ns0:pPr>
        <ns0:rPr>
          <ns0:lang ns0:val="en-US"/>
        </ns0:rPr>
      </ns0:pPr>
      <ns0:r ns0:rsidRPr="00B3332C">
        <ns0:rPr>
          <ns0:lang ns0:val="en-US"/>
        </ns0:rPr>
        <ns0:t>I</ns0:t>
      </ns0:r>
      <ns0:r ns0:rsidR="00F222CD" ns0:rsidRPr="00B3332C">
        <ns0:rPr>
          <ns0:lang ns0:val="en-US"/>
        </ns0:rPr>
        <ns0:t>D</ns0:t>
      </ns0:r>
      <ns0:r ns0:rsidRPr="00B3332C">
        <ns0:rPr>
          <ns0:lang ns0:val="en-US"/>
        </ns0:rPr>
        <ns0:t>M</ns0:t>
      </ns0:r>
      <ns0:r ns0:rsidR="000003AC" ns0:rsidRPr="00B3332C">
        <ns0:rPr>
          <ns0:lang ns0:val="en-US"/>
        </ns0:rPr>
        <ns0:t xml:space="preserve"> – Information Delivery Manual</ns0:t>
      </ns0:r>
    </ns0:p>
    <ns0:p ns2:paraId="38BD2B4C" ns2:textId="77777777" ns0:rsidR="00470240" ns0:rsidRDefault="00470240" ns0:rsidP="00470240">
      <ns0:r>
        <ns0:t>ETA</ns0:t>
      </ns0:r>
    </ns0:p>
    <ns0:p ns2:paraId="607C62C0" ns2:textId="77777777" ns0:rsidR="00E447ED" ns0:rsidRDefault="00E447ED" ns0:rsidP="00470240">
      <ns0:r>
        <ns0:t>RAG</ns0:t>
      </ns0:r>
    </ns0:p>
    <ns0:p ns2:paraId="4DE851D9" ns2:textId="7CE352DA" ns0:rsidR="002412B1" ns0:rsidRDefault="002412B1" ns0:rsidP="00470240">
      <ns0:r>
        <ns0:t>TGA</ns0:t>
      </ns0:r>
    </ns0:p>
    <ns0:p ns2:paraId="52FB3817" ns2:textId="6ED583F8" ns0:rsidR="002412B1" ns0:rsidRPr="00470240" ns0:rsidRDefault="002412B1" ns0:rsidP="00470240">
      <ns0:pPr>
        <ns0:sectPr ns0:rsidR="002412B1" ns0:rsidRPr="00470240" ns0:rsidSect="006B2471">
          <ns0:headerReference ns0:type="default" ns11:id="rId12"/>
          <ns0:pgSz ns0:w="11906" ns0:h="16838"/>
          <ns0:pgMar ns0:top="1418" ns0:right="1134" ns0:bottom="1418" ns0:left="1701" ns0:header="709" ns0:footer="709" ns0:gutter="0"/>
          <ns0:pgNumType ns0:start="0"/>
          <ns0:cols ns0:space="708"/>
          <ns0:titlePg/>
          <ns0:docGrid ns0:linePitch="360"/>
        </ns0:sectPr>
      </ns0:pPr>
      <ns0:r>
        <ns0:t>VTT</ns0:t>
      </ns0:r>
    </ns0:p>
    <ns0:sdt>
      <ns0:sdtPr>
        <ns0:rPr>
          <ns0:rFonts ns0:eastAsiaTheme="minorEastAsia" ns0:cstheme="minorBidi"/>
          <ns0:b ns0:val="0"/>
          <ns0:color ns0:val="auto"/>
          <ns0:sz ns0:val="22"/>
          <ns0:szCs ns0:val="22"/>
          <ns0:lang ns0:eastAsia="en-US"/>
        </ns0:rPr>
        <ns0:id ns0:val="1297723656"/>
        <ns0:docPartObj>
          <ns0:docPartGallery ns0:val="Table of Contents"/>
          <ns0:docPartUnique/>
        </ns0:docPartObj>
      </ns0:sdtPr>
      <ns0:sdtEndPr/>
      <ns0:sdtContent>
        <ns0:p ns2:paraId="68BDC396" ns2:textId="471FB69A" ns0:rsidR="0040142F" ns0:rsidRDefault="0040142F" ns0:rsidP="003357AC">
          <ns0:pPr>
            <ns0:pStyle ns0:val="Inhaltsverzeichnisberschrift"/>
            <ns0:numPr>
              <ns0:ilvl ns0:val="0"/>
              <ns0:numId ns0:val="0"/>
            </ns0:numPr>
          </ns0:pPr>
          <ns0:r>
            <ns0:t>Inhaltsverzeichnis</ns0:t>
          </ns0:r>
        </ns0:p>
        <ns0:p ns2:paraId="130708F6" ns2:textId="36F92769" ns0:rsidR="00037A4B" ns0:rsidRDefault="0040142F">
          <ns0:pPr>
            <ns0:pStyle ns0:val="Verzeichnis1"/>
            <ns0:rPr>
              <ns0:rFonts ns0:asciiTheme="minorHAnsi" ns0:eastAsiaTheme="minorEastAsia" ns0:hAnsiTheme="minorHAnsi"/>
              <ns0:b ns0:val="0"/>
              <ns0:noProof/>
              <ns0:lang ns0:eastAsia="de-DE"/>
            </ns0:rPr>
          </ns0:pPr>
          <ns0:r>
            <ns0:fldChar ns0:fldCharType="begin"/>
          </ns0:r>
          <ns0:r>
            <ns0:instrText xml:space="preserve"> TOC \o "1-3" \h \z \u </ns0:instrText>
          </ns0:r>
          <ns0:r>
            <ns0:fldChar ns0:fldCharType="separate"/>
          </ns0:r>
          <ns0:hyperlink ns0:anchor="_Toc202445601" ns0:history="1">
            <ns0:r ns0:rsidR="00037A4B" ns0:rsidRPr="00D86BB3">
              <ns0:rPr>
                <ns0:rStyle ns0:val="Hyperlink"/>
                <ns0:noProof/>
              </ns0:rPr>
              <ns0:t>Abkürzungsverzeichn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1 \h </ns0:instrText>
            </ns0:r>
            <ns0:r ns0:rsidR="00037A4B">
              <ns0:rPr>
                <ns0:noProof/>
                <ns0:webHidden/>
              </ns0:rPr>
            </ns0:r>
            <ns0:r ns0:rsidR="00037A4B">
              <ns0:rPr>
                <ns0:noProof/>
                <ns0:webHidden/>
              </ns0:rPr>
              <ns0:fldChar ns0:fldCharType="separate"/>
            </ns0:r>
            <ns0:r ns0:rsidR="007E19F3">
              <ns0:rPr>
                <ns0:noProof/>
                <ns0:webHidden/>
              </ns0:rPr>
              <ns0:t>1</ns0:t>
            </ns0:r>
            <ns0:r ns0:rsidR="00037A4B">
              <ns0:rPr>
                <ns0:noProof/>
                <ns0:webHidden/>
              </ns0:rPr>
              <ns0:fldChar ns0:fldCharType="end"/>
            </ns0:r>
          </ns0:hyperlink>
        </ns0:p>
        <ns0:p ns2:paraId="0FEF941F" ns2:textId="649C520E" ns0:rsidR="00037A4B" ns0:rsidRDefault="00806B4B">
          <ns0:pPr>
            <ns0:pStyle ns0:val="Verzeichnis1"/>
            <ns0:rPr>
              <ns0:rFonts ns0:asciiTheme="minorHAnsi" ns0:eastAsiaTheme="minorEastAsia" ns0:hAnsiTheme="minorHAnsi"/>
              <ns0:b ns0:val="0"/>
              <ns0:noProof/>
              <ns0:lang ns0:eastAsia="de-DE"/>
            </ns0:rPr>
          </ns0:pPr>
          <ns0:hyperlink ns0:anchor="_Toc202445602" ns0:history="1">
            <ns0:r ns0:rsidR="00037A4B" ns0:rsidRPr="00D86BB3">
              <ns0:rPr>
                <ns0:rStyle ns0:val="Hyperlink"/>
                <ns0:noProof/>
              </ns0:rPr>
              <ns0:t>1</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Einleit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2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75121910" ns2:textId="423D034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3" ns0:history="1">
            <ns0:r ns0:rsidR="00037A4B" ns0:rsidRPr="00D86BB3">
              <ns0:rPr>
                <ns0:rStyle ns0:val="Hyperlink"/>
                <ns0:noProof/>
              </ns0:rPr>
              <ns0:t>1.1</ns0:t>
            </ns0:r>
            <ns0:r ns0:rsidR="00037A4B">
              <ns0:rPr>
                <ns0:rFonts ns0:asciiTheme="minorHAnsi" ns0:eastAsiaTheme="minorEastAsia" ns0:hAnsiTheme="minorHAnsi"/>
                <ns0:noProof/>
                <ns0:lang ns0:eastAsia="de-DE"/>
              </ns0:rPr>
              <ns0:tab/>
            </ns0:r>
            <ns0:r ns0:rsidR="00037A4B" ns0:rsidRPr="00D86BB3">
              <ns0:rPr>
                <ns0:rStyle ns0:val="Hyperlink"/>
                <ns0:noProof/>
              </ns0:rPr>
              <ns0:t>Relevanz von KI und standardisierten Planungsdat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3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525876AB" ns2:textId="6230662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4" ns0:history="1">
            <ns0:r ns0:rsidR="00037A4B" ns0:rsidRPr="00D86BB3">
              <ns0:rPr>
                <ns0:rStyle ns0:val="Hyperlink"/>
                <ns0:noProof/>
              </ns0:rPr>
              <ns0:t>1.2</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iffsabgrenzungen der Forschungsfrag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4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26CD61B4" ns2:textId="3783243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5" ns0:history="1">
            <ns0:r ns0:rsidR="00037A4B" ns0:rsidRPr="00D86BB3">
              <ns0:rPr>
                <ns0:rStyle ns0:val="Hyperlink"/>
                <ns0:noProof/>
              </ns0:rPr>
              <ns0:t>1.3</ns0:t>
            </ns0:r>
            <ns0:r ns0:rsidR="00037A4B">
              <ns0:rPr>
                <ns0:rFonts ns0:asciiTheme="minorHAnsi" ns0:eastAsiaTheme="minorEastAsia" ns0:hAnsiTheme="minorHAnsi"/>
                <ns0:noProof/>
                <ns0:lang ns0:eastAsia="de-DE"/>
              </ns0:rPr>
              <ns0:tab/>
            </ns0:r>
            <ns0:r ns0:rsidR="00037A4B" ns0:rsidRPr="00D86BB3">
              <ns0:rPr>
                <ns0:rStyle ns0:val="Hyperlink"/>
                <ns0:noProof/>
              </ns0:rPr>
              <ns0:t>Problemstellung: Herausforderungen aktueller Datenlage und KI-Nutz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5 \h </ns0:instrText>
            </ns0:r>
            <ns0:r ns0:rsidR="00037A4B">
              <ns0:rPr>
                <ns0:noProof/>
                <ns0:webHidden/>
              </ns0:rPr>
            </ns0:r>
            <ns0:r ns0:rsidR="00037A4B">
              <ns0:rPr>
                <ns0:noProof/>
                <ns0:webHidden/>
              </ns0:rPr>
              <ns0:fldChar ns0:fldCharType="separate"/>
            </ns0:r>
            <ns0:r ns0:rsidR="007E19F3">
              <ns0:rPr>
                <ns0:noProof/>
                <ns0:webHidden/>
              </ns0:rPr>
              <ns0:t>6</ns0:t>
            </ns0:r>
            <ns0:r ns0:rsidR="00037A4B">
              <ns0:rPr>
                <ns0:noProof/>
                <ns0:webHidden/>
              </ns0:rPr>
              <ns0:fldChar ns0:fldCharType="end"/>
            </ns0:r>
          </ns0:hyperlink>
        </ns0:p>
        <ns0:p ns2:paraId="3029F93A" ns2:textId="66B6F193"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6" ns0:history="1">
            <ns0:r ns0:rsidR="00037A4B" ns0:rsidRPr="00D86BB3">
              <ns0:rPr>
                <ns0:rStyle ns0:val="Hyperlink"/>
                <ns0:noProof/>
              </ns0:rPr>
              <ns0:t>1.3.1</ns0:t>
            </ns0:r>
            <ns0:r ns0:rsidR="00037A4B">
              <ns0:rPr>
                <ns0:rFonts ns0:asciiTheme="minorHAnsi" ns0:eastAsiaTheme="minorEastAsia" ns0:hAnsiTheme="minorHAnsi"/>
                <ns0:noProof/>
                <ns0:lang ns0:eastAsia="de-DE"/>
              </ns0:rPr>
              <ns0:tab/>
            </ns0:r>
            <ns0:r ns0:rsidR="00037A4B" ns0:rsidRPr="00D86BB3">
              <ns0:rPr>
                <ns0:rStyle ns0:val="Hyperlink"/>
                <ns0:noProof/>
              </ns0:rPr>
              <ns0:t>Komplexe, hierarchische Datenstruktur und Datenmeng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6 \h </ns0:instrText>
            </ns0:r>
            <ns0:r ns0:rsidR="00037A4B">
              <ns0:rPr>
                <ns0:noProof/>
                <ns0:webHidden/>
              </ns0:rPr>
            </ns0:r>
            <ns0:r ns0:rsidR="00037A4B">
              <ns0:rPr>
                <ns0:noProof/>
                <ns0:webHidden/>
              </ns0:rPr>
              <ns0:fldChar ns0:fldCharType="separate"/>
            </ns0:r>
            <ns0:r ns0:rsidR="007E19F3">
              <ns0:rPr>
                <ns0:noProof/>
                <ns0:webHidden/>
              </ns0:rPr>
              <ns0:t>7</ns0:t>
            </ns0:r>
            <ns0:r ns0:rsidR="00037A4B">
              <ns0:rPr>
                <ns0:noProof/>
                <ns0:webHidden/>
              </ns0:rPr>
              <ns0:fldChar ns0:fldCharType="end"/>
            </ns0:r>
          </ns0:hyperlink>
        </ns0:p>
        <ns0:p ns2:paraId="554B00CF" ns2:textId="2C89663A"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7" ns0:history="1">
            <ns0:r ns0:rsidR="00037A4B" ns0:rsidRPr="00D86BB3">
              <ns0:rPr>
                <ns0:rStyle ns0:val="Hyperlink"/>
                <ns0:noProof/>
              </ns0:rPr>
              <ns0:t>1.3.2</ns0:t>
            </ns0:r>
            <ns0:r ns0:rsidR="00037A4B">
              <ns0:rPr>
                <ns0:rFonts ns0:asciiTheme="minorHAnsi" ns0:eastAsiaTheme="minorEastAsia" ns0:hAnsiTheme="minorHAnsi"/>
                <ns0:noProof/>
                <ns0:lang ns0:eastAsia="de-DE"/>
              </ns0:rPr>
              <ns0:tab/>
            </ns0:r>
            <ns0:r ns0:rsidR="00037A4B" ns0:rsidRPr="00D86BB3">
              <ns0:rPr>
                <ns0:rStyle ns0:val="Hyperlink"/>
                <ns0:noProof/>
              </ns0:rPr>
              <ns0:t>Fehlende semantische Strukturier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7 \h </ns0:instrText>
            </ns0:r>
            <ns0:r ns0:rsidR="00037A4B">
              <ns0:rPr>
                <ns0:noProof/>
                <ns0:webHidden/>
              </ns0:rPr>
            </ns0:r>
            <ns0:r ns0:rsidR="00037A4B">
              <ns0:rPr>
                <ns0:noProof/>
                <ns0:webHidden/>
              </ns0:rPr>
              <ns0:fldChar ns0:fldCharType="separate"/>
            </ns0:r>
            <ns0:r ns0:rsidR="007E19F3">
              <ns0:rPr>
                <ns0:noProof/>
                <ns0:webHidden/>
              </ns0:rPr>
              <ns0:t>8</ns0:t>
            </ns0:r>
            <ns0:r ns0:rsidR="00037A4B">
              <ns0:rPr>
                <ns0:noProof/>
                <ns0:webHidden/>
              </ns0:rPr>
              <ns0:fldChar ns0:fldCharType="end"/>
            </ns0:r>
          </ns0:hyperlink>
        </ns0:p>
        <ns0:p ns2:paraId="396ADDC4" ns2:textId="239A57C1"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8" ns0:history="1">
            <ns0:r ns0:rsidR="00037A4B" ns0:rsidRPr="00D86BB3">
              <ns0:rPr>
                <ns0:rStyle ns0:val="Hyperlink"/>
                <ns0:noProof/>
              </ns0:rPr>
              <ns0:t>1.3.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enzte Modellarchitektur für Verknüpfun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8 \h </ns0:instrText>
            </ns0:r>
            <ns0:r ns0:rsidR="00037A4B">
              <ns0:rPr>
                <ns0:noProof/>
                <ns0:webHidden/>
              </ns0:rPr>
            </ns0:r>
            <ns0:r ns0:rsidR="00037A4B">
              <ns0:rPr>
                <ns0:noProof/>
                <ns0:webHidden/>
              </ns0:rPr>
              <ns0:fldChar ns0:fldCharType="separate"/>
            </ns0:r>
            <ns0:r ns0:rsidR="007E19F3">
              <ns0:rPr>
                <ns0:noProof/>
                <ns0:webHidden/>
              </ns0:rPr>
              <ns0:t>10</ns0:t>
            </ns0:r>
            <ns0:r ns0:rsidR="00037A4B">
              <ns0:rPr>
                <ns0:noProof/>
                <ns0:webHidden/>
              </ns0:rPr>
              <ns0:fldChar ns0:fldCharType="end"/>
            </ns0:r>
          </ns0:hyperlink>
        </ns0:p>
        <ns0:p ns2:paraId="53CA7681" ns2:textId="78B26897"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9" ns0:history="1">
            <ns0:r ns0:rsidR="00037A4B" ns0:rsidRPr="00D86BB3">
              <ns0:rPr>
                <ns0:rStyle ns0:val="Hyperlink"/>
                <ns0:noProof/>
              </ns0:rPr>
              <ns0:t>1.4</ns0:t>
            </ns0:r>
            <ns0:r ns0:rsidR="00037A4B">
              <ns0:rPr>
                <ns0:rFonts ns0:asciiTheme="minorHAnsi" ns0:eastAsiaTheme="minorEastAsia" ns0:hAnsiTheme="minorHAnsi"/>
                <ns0:noProof/>
                <ns0:lang ns0:eastAsia="de-DE"/>
              </ns0:rPr>
              <ns0:tab/>
            </ns0:r>
            <ns0:r ns0:rsidR="00037A4B" ns0:rsidRPr="00D86BB3">
              <ns0:rPr>
                <ns0:rStyle ns0:val="Hyperlink"/>
                <ns0:noProof/>
              </ns0:rPr>
              <ns0:t>Ziele der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9 \h </ns0:instrText>
            </ns0:r>
            <ns0:r ns0:rsidR="00037A4B">
              <ns0:rPr>
                <ns0:noProof/>
                <ns0:webHidden/>
              </ns0:rPr>
            </ns0:r>
            <ns0:r ns0:rsidR="00037A4B">
              <ns0:rPr>
                <ns0:noProof/>
                <ns0:webHidden/>
              </ns0:rPr>
              <ns0:fldChar ns0:fldCharType="separate"/>
            </ns0:r>
            <ns0:r ns0:rsidR="007E19F3">
              <ns0:rPr>
                <ns0:noProof/>
                <ns0:webHidden/>
              </ns0:rPr>
              <ns0:t>11</ns0:t>
            </ns0:r>
            <ns0:r ns0:rsidR="00037A4B">
              <ns0:rPr>
                <ns0:noProof/>
                <ns0:webHidden/>
              </ns0:rPr>
              <ns0:fldChar ns0:fldCharType="end"/>
            </ns0:r>
          </ns0:hyperlink>
        </ns0:p>
        <ns0:p ns2:paraId="19310596" ns2:textId="528BC42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0" ns0:history="1">
            <ns0:r ns0:rsidR="00037A4B" ns0:rsidRPr="00D86BB3">
              <ns0:rPr>
                <ns0:rStyle ns0:val="Hyperlink"/>
                <ns0:noProof/>
              </ns0:rPr>
              <ns0:t>1.5</ns0:t>
            </ns0:r>
            <ns0:r ns0:rsidR="00037A4B">
              <ns0:rPr>
                <ns0:rFonts ns0:asciiTheme="minorHAnsi" ns0:eastAsiaTheme="minorEastAsia" ns0:hAnsiTheme="minorHAnsi"/>
                <ns0:noProof/>
                <ns0:lang ns0:eastAsia="de-DE"/>
              </ns0:rPr>
              <ns0:tab/>
            </ns0:r>
            <ns0:r ns0:rsidR="00037A4B" ns0:rsidRPr="00D86BB3">
              <ns0:rPr>
                <ns0:rStyle ns0:val="Hyperlink"/>
                <ns0:noProof/>
              </ns0:rPr>
              <ns0:t>Aufbau und Vorgehen der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0 \h </ns0:instrText>
            </ns0:r>
            <ns0:r ns0:rsidR="00037A4B">
              <ns0:rPr>
                <ns0:noProof/>
                <ns0:webHidden/>
              </ns0:rPr>
            </ns0:r>
            <ns0:r ns0:rsidR="00037A4B">
              <ns0:rPr>
                <ns0:noProof/>
                <ns0:webHidden/>
              </ns0:rPr>
              <ns0:fldChar ns0:fldCharType="separate"/>
            </ns0:r>
            <ns0:r ns0:rsidR="007E19F3">
              <ns0:rPr>
                <ns0:noProof/>
                <ns0:webHidden/>
              </ns0:rPr>
              <ns0:t>11</ns0:t>
            </ns0:r>
            <ns0:r ns0:rsidR="00037A4B">
              <ns0:rPr>
                <ns0:noProof/>
                <ns0:webHidden/>
              </ns0:rPr>
              <ns0:fldChar ns0:fldCharType="end"/>
            </ns0:r>
          </ns0:hyperlink>
        </ns0:p>
        <ns0:p ns2:paraId="08B0135A" ns2:textId="02A674C2" ns0:rsidR="00037A4B" ns0:rsidRDefault="00806B4B">
          <ns0:pPr>
            <ns0:pStyle ns0:val="Verzeichnis1"/>
            <ns0:rPr>
              <ns0:rFonts ns0:asciiTheme="minorHAnsi" ns0:eastAsiaTheme="minorEastAsia" ns0:hAnsiTheme="minorHAnsi"/>
              <ns0:b ns0:val="0"/>
              <ns0:noProof/>
              <ns0:lang ns0:eastAsia="de-DE"/>
            </ns0:rPr>
          </ns0:pPr>
          <ns0:hyperlink ns0:anchor="_Toc202445611" ns0:history="1">
            <ns0:r ns0:rsidR="00037A4B" ns0:rsidRPr="00D86BB3">
              <ns0:rPr>
                <ns0:rStyle ns0:val="Hyperlink"/>
                <ns0:noProof/>
              </ns0:rPr>
              <ns0:t>2</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Hintergrund: Standardisierte Planungsdat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1 \h </ns0:instrText>
            </ns0:r>
            <ns0:r ns0:rsidR="00037A4B">
              <ns0:rPr>
                <ns0:noProof/>
                <ns0:webHidden/>
              </ns0:rPr>
            </ns0:r>
            <ns0:r ns0:rsidR="00037A4B">
              <ns0:rPr>
                <ns0:noProof/>
                <ns0:webHidden/>
              </ns0:rPr>
              <ns0:fldChar ns0:fldCharType="separate"/>
            </ns0:r>
            <ns0:r ns0:rsidR="007E19F3">
              <ns0:rPr>
                <ns0:noProof/>
                <ns0:webHidden/>
              </ns0:rPr>
              <ns0:t>12</ns0:t>
            </ns0:r>
            <ns0:r ns0:rsidR="00037A4B">
              <ns0:rPr>
                <ns0:noProof/>
                <ns0:webHidden/>
              </ns0:rPr>
              <ns0:fldChar ns0:fldCharType="end"/>
            </ns0:r>
          </ns0:hyperlink>
        </ns0:p>
        <ns0:p ns2:paraId="65E31E96" ns2:textId="33862992"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2" ns0:history="1">
            <ns0:r ns0:rsidR="00037A4B" ns0:rsidRPr="00D86BB3">
              <ns0:rPr>
                <ns0:rStyle ns0:val="Hyperlink"/>
                <ns0:noProof/>
              </ns0:rPr>
              <ns0:t>2.1</ns0:t>
            </ns0:r>
            <ns0:r ns0:rsidR="00037A4B">
              <ns0:rPr>
                <ns0:rFonts ns0:asciiTheme="minorHAnsi" ns0:eastAsiaTheme="minorEastAsia" ns0:hAnsiTheme="minorHAnsi"/>
                <ns0:noProof/>
                <ns0:lang ns0:eastAsia="de-DE"/>
              </ns0:rPr>
              <ns0:tab/>
            </ns0:r>
            <ns0:r ns0:rsidR="00037A4B" ns0:rsidRPr="00D86BB3">
              <ns0:rPr>
                <ns0:rStyle ns0:val="Hyperlink"/>
                <ns0:noProof/>
              </ns0:rPr>
              <ns0:t>Bedeutung von Standardisierung und Maschinenlesbark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2 \h </ns0:instrText>
            </ns0:r>
            <ns0:r ns0:rsidR="00037A4B">
              <ns0:rPr>
                <ns0:noProof/>
                <ns0:webHidden/>
              </ns0:rPr>
            </ns0:r>
            <ns0:r ns0:rsidR="00037A4B">
              <ns0:rPr>
                <ns0:noProof/>
                <ns0:webHidden/>
              </ns0:rPr>
              <ns0:fldChar ns0:fldCharType="separate"/>
            </ns0:r>
            <ns0:r ns0:rsidR="007E19F3">
              <ns0:rPr>
                <ns0:noProof/>
                <ns0:webHidden/>
              </ns0:rPr>
              <ns0:t>12</ns0:t>
            </ns0:r>
            <ns0:r ns0:rsidR="00037A4B">
              <ns0:rPr>
                <ns0:noProof/>
                <ns0:webHidden/>
              </ns0:rPr>
              <ns0:fldChar ns0:fldCharType="end"/>
            </ns0:r>
          </ns0:hyperlink>
        </ns0:p>
        <ns0:p ns2:paraId="551957DA" ns2:textId="3553F44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3" ns0:history="1">
            <ns0:r ns0:rsidR="00037A4B" ns0:rsidRPr="00D86BB3">
              <ns0:rPr>
                <ns0:rStyle ns0:val="Hyperlink"/>
                <ns0:noProof/>
              </ns0:rPr>
              <ns0:t>2.2</ns0:t>
            </ns0:r>
            <ns0:r ns0:rsidR="00037A4B">
              <ns0:rPr>
                <ns0:rFonts ns0:asciiTheme="minorHAnsi" ns0:eastAsiaTheme="minorEastAsia" ns0:hAnsiTheme="minorHAnsi"/>
                <ns0:noProof/>
                <ns0:lang ns0:eastAsia="de-DE"/>
              </ns0:rPr>
              <ns0:tab/>
            </ns0:r>
            <ns0:r ns0:rsidR="00037A4B" ns0:rsidRPr="00D86BB3">
              <ns0:rPr>
                <ns0:rStyle ns0:val="Hyperlink"/>
                <ns0:noProof/>
              </ns0:rPr>
              <ns0:t>Standardisierte Attribute und ihre Rolle in der Automatisier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3 \h </ns0:instrText>
            </ns0:r>
            <ns0:r ns0:rsidR="00037A4B">
              <ns0:rPr>
                <ns0:noProof/>
                <ns0:webHidden/>
              </ns0:rPr>
            </ns0:r>
            <ns0:r ns0:rsidR="00037A4B">
              <ns0:rPr>
                <ns0:noProof/>
                <ns0:webHidden/>
              </ns0:rPr>
              <ns0:fldChar ns0:fldCharType="separate"/>
            </ns0:r>
            <ns0:r ns0:rsidR="007E19F3">
              <ns0:rPr>
                <ns0:noProof/>
                <ns0:webHidden/>
              </ns0:rPr>
              <ns0:t>17</ns0:t>
            </ns0:r>
            <ns0:r ns0:rsidR="00037A4B">
              <ns0:rPr>
                <ns0:noProof/>
                <ns0:webHidden/>
              </ns0:rPr>
              <ns0:fldChar ns0:fldCharType="end"/>
            </ns0:r>
          </ns0:hyperlink>
        </ns0:p>
        <ns0:p ns2:paraId="484C2D99" ns2:textId="7525069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4" ns0:history="1">
            <ns0:r ns0:rsidR="00037A4B" ns0:rsidRPr="00D86BB3">
              <ns0:rPr>
                <ns0:rStyle ns0:val="Hyperlink"/>
                <ns0:noProof/>
              </ns0:rPr>
              <ns0:t>2.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ispielhafte Attribute und Ausprägung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4 \h </ns0:instrText>
            </ns0:r>
            <ns0:r ns0:rsidR="00037A4B">
              <ns0:rPr>
                <ns0:noProof/>
                <ns0:webHidden/>
              </ns0:rPr>
            </ns0:r>
            <ns0:r ns0:rsidR="00037A4B">
              <ns0:rPr>
                <ns0:noProof/>
                <ns0:webHidden/>
              </ns0:rPr>
              <ns0:fldChar ns0:fldCharType="separate"/>
            </ns0:r>
            <ns0:r ns0:rsidR="007E19F3">
              <ns0:rPr>
                <ns0:noProof/>
                <ns0:webHidden/>
              </ns0:rPr>
              <ns0:t>18</ns0:t>
            </ns0:r>
            <ns0:r ns0:rsidR="00037A4B">
              <ns0:rPr>
                <ns0:noProof/>
                <ns0:webHidden/>
              </ns0:rPr>
              <ns0:fldChar ns0:fldCharType="end"/>
            </ns0:r>
          </ns0:hyperlink>
        </ns0:p>
        <ns0:p ns2:paraId="2D7E1389" ns2:textId="27F2F58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5" ns0:history="1">
            <ns0:r ns0:rsidR="00037A4B" ns0:rsidRPr="00D86BB3">
              <ns0:rPr>
                <ns0:rStyle ns0:val="Hyperlink"/>
                <ns0:noProof/>
              </ns0:rPr>
              <ns0:t>2.4</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gleich mit dem ISTIC-Fachmodell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5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8C03726" ns2:textId="136D8ED6" ns0:rsidR="00037A4B" ns0:rsidRDefault="00806B4B">
          <ns0:pPr>
            <ns0:pStyle ns0:val="Verzeichnis1"/>
            <ns0:rPr>
              <ns0:rFonts ns0:asciiTheme="minorHAnsi" ns0:eastAsiaTheme="minorEastAsia" ns0:hAnsiTheme="minorHAnsi"/>
              <ns0:b ns0:val="0"/>
              <ns0:noProof/>
              <ns0:lang ns0:eastAsia="de-DE"/>
            </ns0:rPr>
          </ns0:pPr>
          <ns0:hyperlink ns0:anchor="_Toc202445616" ns0:history="1">
            <ns0:r ns0:rsidR="00037A4B" ns0:rsidRPr="00D86BB3">
              <ns0:rPr>
                <ns0:rStyle ns0:val="Hyperlink"/>
                <ns0:noProof/>
              </ns0:rPr>
              <ns0:t>3</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uswahl eines geeignete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6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6110987A" ns2:textId="34FB3EC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7" ns0:history="1">
            <ns0:r ns0:rsidR="00037A4B" ns0:rsidRPr="00D86BB3">
              <ns0:rPr>
                <ns0:rStyle ns0:val="Hyperlink"/>
                <ns0:noProof/>
              </ns0:rPr>
              <ns0:t>3.1</ns0:t>
            </ns0:r>
            <ns0:r ns0:rsidR="00037A4B">
              <ns0:rPr>
                <ns0:rFonts ns0:asciiTheme="minorHAnsi" ns0:eastAsiaTheme="minorEastAsia" ns0:hAnsiTheme="minorHAnsi"/>
                <ns0:noProof/>
                <ns0:lang ns0:eastAsia="de-DE"/>
              </ns0:rPr>
              <ns0:tab/>
            </ns0:r>
            <ns0:r ns0:rsidR="00037A4B" ns0:rsidRPr="00D86BB3">
              <ns0:rPr>
                <ns0:rStyle ns0:val="Hyperlink"/>
                <ns0:noProof/>
              </ns0:rPr>
              <ns0:t>Überblick aktueller Modelle (ChatGPT, Mistral, Claude, LLaMA)</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7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54B65AD5" ns2:textId="54308D2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8" ns0:history="1">
            <ns0:r ns0:rsidR="00037A4B" ns0:rsidRPr="00D86BB3">
              <ns0:rPr>
                <ns0:rStyle ns0:val="Hyperlink"/>
                <ns0:noProof/>
              </ns0:rPr>
              <ns0:t>3.2</ns0:t>
            </ns0:r>
            <ns0:r ns0:rsidR="00037A4B">
              <ns0:rPr>
                <ns0:rFonts ns0:asciiTheme="minorHAnsi" ns0:eastAsiaTheme="minorEastAsia" ns0:hAnsiTheme="minorHAnsi"/>
                <ns0:noProof/>
                <ns0:lang ns0:eastAsia="de-DE"/>
              </ns0:rPr>
              <ns0:tab/>
            </ns0:r>
            <ns0:r ns0:rsidR="00037A4B" ns0:rsidRPr="00D86BB3">
              <ns0:rPr>
                <ns0:rStyle ns0:val="Hyperlink"/>
                <ns0:noProof/>
              </ns0:rPr>
              <ns0:t>Kriterien für die Modellauswahl</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8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72C78766" ns2:textId="517C26D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19" ns0:history="1">
            <ns0:r ns0:rsidR="00037A4B" ns0:rsidRPr="00D86BB3">
              <ns0:rPr>
                <ns0:rStyle ns0:val="Hyperlink"/>
                <ns0:noProof/>
              </ns0:rPr>
              <ns0:t>3.2.1</ns0:t>
            </ns0:r>
            <ns0:r ns0:rsidR="00037A4B">
              <ns0:rPr>
                <ns0:rFonts ns0:asciiTheme="minorHAnsi" ns0:eastAsiaTheme="minorEastAsia" ns0:hAnsiTheme="minorHAnsi"/>
                <ns0:noProof/>
                <ns0:lang ns0:eastAsia="de-DE"/>
              </ns0:rPr>
              <ns0:tab/>
            </ns0:r>
            <ns0:r ns0:rsidR="00037A4B" ns0:rsidRPr="00D86BB3">
              <ns0:rPr>
                <ns0:rStyle ns0:val="Hyperlink"/>
                <ns0:noProof/>
              </ns0:rPr>
              <ns0:t>Semantisches Verständnis technischer Begriff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9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6BA25514" ns2:textId="4E77D91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0" ns0:history="1">
            <ns0:r ns0:rsidR="00037A4B" ns0:rsidRPr="00D86BB3">
              <ns0:rPr>
                <ns0:rStyle ns0:val="Hyperlink"/>
                <ns0:noProof/>
              </ns0:rPr>
              <ns0:t>3.2.2</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arbeitungskapazität und Tokenlim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0 \h </ns0:instrText>
            </ns0:r>
            <ns0:r ns0:rsidR="00037A4B">
              <ns0:rPr>
                <ns0:noProof/>
                <ns0:webHidden/>
              </ns0:rPr>
            </ns0:r>
            <ns0:r ns0:rsidR="00037A4B">
              <ns0:rPr>
                <ns0:noProof/>
                <ns0:webHidden/>
              </ns0:rPr>
              <ns0:fldChar ns0:fldCharType="separate"/>
            </ns0:r>
            <ns0:r ns0:rsidR="007E19F3">
              <ns0:rPr>
                <ns0:noProof/>
                <ns0:webHidden/>
              </ns0:rPr>
              <ns0:t>38</ns0:t>
            </ns0:r>
            <ns0:r ns0:rsidR="00037A4B">
              <ns0:rPr>
                <ns0:noProof/>
                <ns0:webHidden/>
              </ns0:rPr>
              <ns0:fldChar ns0:fldCharType="end"/>
            </ns0:r>
          </ns0:hyperlink>
        </ns0:p>
        <ns0:p ns2:paraId="4DA6D860" ns2:textId="5F4E59F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1" ns0:history="1">
            <ns0:r ns0:rsidR="00037A4B" ns0:rsidRPr="00D86BB3">
              <ns0:rPr>
                <ns0:rStyle ns0:val="Hyperlink"/>
                <ns0:noProof/>
              </ns0:rPr>
              <ns0:t>3.2.3</ns0:t>
            </ns0:r>
            <ns0:r ns0:rsidR="00037A4B">
              <ns0:rPr>
                <ns0:rFonts ns0:asciiTheme="minorHAnsi" ns0:eastAsiaTheme="minorEastAsia" ns0:hAnsiTheme="minorHAnsi"/>
                <ns0:noProof/>
                <ns0:lang ns0:eastAsia="de-DE"/>
              </ns0:rPr>
              <ns0:tab/>
            </ns0:r>
            <ns0:r ns0:rsidR="00037A4B" ns0:rsidRPr="00D86BB3">
              <ns0:rPr>
                <ns0:rStyle ns0:val="Hyperlink"/>
                <ns0:noProof/>
              </ns0:rPr>
              <ns0:t>Anpassbarkeit und Datenschutz</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1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14C7BB50" ns2:textId="6D2D643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2" ns0:history="1">
            <ns0:r ns0:rsidR="00037A4B" ns0:rsidRPr="00D86BB3">
              <ns0:rPr>
                <ns0:rStyle ns0:val="Hyperlink"/>
                <ns0:noProof/>
              </ns0:rPr>
              <ns0:t>3.3</ns0:t>
            </ns0:r>
            <ns0:r ns0:rsidR="00037A4B">
              <ns0:rPr>
                <ns0:rFonts ns0:asciiTheme="minorHAnsi" ns0:eastAsiaTheme="minorEastAsia" ns0:hAnsiTheme="minorHAnsi"/>
                <ns0:noProof/>
                <ns0:lang ns0:eastAsia="de-DE"/>
              </ns0:rPr>
              <ns0:tab/>
            </ns0:r>
            <ns0:r ns0:rsidR="00037A4B" ns0:rsidRPr="00D86BB3">
              <ns0:rPr>
                <ns0:rStyle ns0:val="Hyperlink"/>
                <ns0:noProof/>
              </ns0:rPr>
              <ns0:t>Ergebnisse relevanter Benchmark-Test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2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4D6996C5" ns2:textId="4D62FAD6"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3" ns0:history="1">
            <ns0:r ns0:rsidR="00037A4B" ns0:rsidRPr="00D86BB3">
              <ns0:rPr>
                <ns0:rStyle ns0:val="Hyperlink"/>
                <ns0:noProof/>
              </ns0:rPr>
              <ns0:t>3.4</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ündung der Modellwahl für diese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3 \h </ns0:instrText>
            </ns0:r>
            <ns0:r ns0:rsidR="00037A4B">
              <ns0:rPr>
                <ns0:noProof/>
                <ns0:webHidden/>
              </ns0:rPr>
            </ns0:r>
            <ns0:r ns0:rsidR="00037A4B">
              <ns0:rPr>
                <ns0:noProof/>
                <ns0:webHidden/>
              </ns0:rPr>
              <ns0:fldChar ns0:fldCharType="separate"/>
            </ns0:r>
            <ns0:r ns0:rsidR="007E19F3">
              <ns0:rPr>
                <ns0:noProof/>
                <ns0:webHidden/>
              </ns0:rPr>
              <ns0:t>41</ns0:t>
            </ns0:r>
            <ns0:r ns0:rsidR="00037A4B">
              <ns0:rPr>
                <ns0:noProof/>
                <ns0:webHidden/>
              </ns0:rPr>
              <ns0:fldChar ns0:fldCharType="end"/>
            </ns0:r>
          </ns0:hyperlink>
        </ns0:p>
        <ns0:p ns2:paraId="66C9F1EF" ns2:textId="10C67FBF" ns0:rsidR="00037A4B" ns0:rsidRDefault="00806B4B">
          <ns0:pPr>
            <ns0:pStyle ns0:val="Verzeichnis1"/>
            <ns0:rPr>
              <ns0:rFonts ns0:asciiTheme="minorHAnsi" ns0:eastAsiaTheme="minorEastAsia" ns0:hAnsiTheme="minorHAnsi"/>
              <ns0:b ns0:val="0"/>
              <ns0:noProof/>
              <ns0:lang ns0:eastAsia="de-DE"/>
            </ns0:rPr>
          </ns0:pPr>
          <ns0:hyperlink ns0:anchor="_Toc202445624" ns0:history="1">
            <ns0:r ns0:rsidR="00037A4B" ns0:rsidRPr="00D86BB3">
              <ns0:rPr>
                <ns0:rStyle ns0:val="Hyperlink"/>
                <ns0:noProof/>
              </ns0:rPr>
              <ns0:t>4</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Methodisches Vorgeh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4 \h </ns0:instrText>
            </ns0:r>
            <ns0:r ns0:rsidR="00037A4B">
              <ns0:rPr>
                <ns0:noProof/>
                <ns0:webHidden/>
              </ns0:rPr>
              <ns0:fldChar ns0:fldCharType="separate"/>
            </ns0:r>
            <ns0:r ns0:rsidR="007E19F3">
              <ns0:rPr>
                <ns0:b ns0:val="0"/>
                <ns0:bCs/>
                <ns0:noProof/>
                <ns0:webHidden/>
              </ns0:rPr>
              <ns0:t>Fehler! Textmarke nicht definiert.</ns0:t>
            </ns0:r>
            <ns0:r ns0:rsidR="00037A4B">
              <ns0:rPr>
                <ns0:noProof/>
                <ns0:webHidden/>
              </ns0:rPr>
              <ns0:fldChar ns0:fldCharType="end"/>
            </ns0:r>
          </ns0:hyperlink>
        </ns0:p>
        <ns0:p ns2:paraId="6C534D04" ns2:textId="5D7C59F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5" ns0:history="1">
            <ns0:r ns0:rsidR="00037A4B" ns0:rsidRPr="00D86BB3">
              <ns0:rPr>
                <ns0:rStyle ns0:val="Hyperlink"/>
                <ns0:noProof/>
              </ns0:rPr>
              <ns0:t>4.1</ns0:t>
            </ns0:r>
            <ns0:r ns0:rsidR="00037A4B">
              <ns0:rPr>
                <ns0:rFonts ns0:asciiTheme="minorHAnsi" ns0:eastAsiaTheme="minorEastAsia" ns0:hAnsiTheme="minorHAnsi"/>
                <ns0:noProof/>
                <ns0:lang ns0:eastAsia="de-DE"/>
              </ns0:rPr>
              <ns0:tab/>
            </ns0:r>
            <ns0:r ns0:rsidR="00037A4B" ns0:rsidRPr="00D86BB3">
              <ns0:rPr>
                <ns0:rStyle ns0:val="Hyperlink"/>
                <ns0:noProof/>
              </ns0:rPr>
              <ns0:t>Modellierung eines Holzbaus mit Cadwork</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5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2BE8192" ns2:textId="690A1E8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6" ns0:history="1">
            <ns0:r ns0:rsidR="00037A4B" ns0:rsidRPr="00D86BB3">
              <ns0:rPr>
                <ns0:rStyle ns0:val="Hyperlink"/>
                <ns0:noProof/>
              </ns0:rPr>
              <ns0:t>4.2</ns0:t>
            </ns0:r>
            <ns0:r ns0:rsidR="00037A4B">
              <ns0:rPr>
                <ns0:rFonts ns0:asciiTheme="minorHAnsi" ns0:eastAsiaTheme="minorEastAsia" ns0:hAnsiTheme="minorHAnsi"/>
                <ns0:noProof/>
                <ns0:lang ns0:eastAsia="de-DE"/>
              </ns0:rPr>
              <ns0:tab/>
            </ns0:r>
            <ns0:r ns0:rsidR="00037A4B" ns0:rsidRPr="00D86BB3">
              <ns0:rPr>
                <ns0:rStyle ns0:val="Hyperlink"/>
                <ns0:noProof/>
              </ns0:rPr>
              <ns0:t>Auswahl und Verwendung spezifischer IFC-Attribut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6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717DA643" ns2:textId="4ABCE7D8"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7" ns0:history="1">
            <ns0:r ns0:rsidR="00037A4B" ns0:rsidRPr="00D86BB3">
              <ns0:rPr>
                <ns0:rStyle ns0:val="Hyperlink"/>
                <ns0:noProof/>
              </ns0:rPr>
              <ns0:t>4.3</ns0:t>
            </ns0:r>
            <ns0:r ns0:rsidR="00037A4B">
              <ns0:rPr>
                <ns0:rFonts ns0:asciiTheme="minorHAnsi" ns0:eastAsiaTheme="minorEastAsia" ns0:hAnsiTheme="minorHAnsi"/>
                <ns0:noProof/>
                <ns0:lang ns0:eastAsia="de-DE"/>
              </ns0:rPr>
              <ns0:tab/>
            </ns0:r>
            <ns0:r ns0:rsidR="00037A4B" ns0:rsidRPr="00D86BB3">
              <ns0:rPr>
                <ns0:rStyle ns0:val="Hyperlink"/>
                <ns0:noProof/>
              </ns0:rPr>
              <ns0:t>Datenaufbereitung zur Übergabe an ei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7 \h </ns0:instrText>
            </ns0:r>
            <ns0:r ns0:rsidR="00037A4B">
              <ns0:rPr>
                <ns0:noProof/>
                <ns0:webHidden/>
              </ns0:rPr>
            </ns0:r>
            <ns0:r ns0:rsidR="00037A4B">
              <ns0:rPr>
                <ns0:noProof/>
                <ns0:webHidden/>
              </ns0:rPr>
              <ns0:fldChar ns0:fldCharType="separate"/>
            </ns0:r>
            <ns0:r ns0:rsidR="007E19F3">
              <ns0:rPr>
                <ns0:noProof/>
                <ns0:webHidden/>
              </ns0:rPr>
              <ns0:t>45</ns0:t>
            </ns0:r>
            <ns0:r ns0:rsidR="00037A4B">
              <ns0:rPr>
                <ns0:noProof/>
                <ns0:webHidden/>
              </ns0:rPr>
              <ns0:fldChar ns0:fldCharType="end"/>
            </ns0:r>
          </ns0:hyperlink>
        </ns0:p>
        <ns0:p ns2:paraId="7C604B94" ns2:textId="550D0F9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8" ns0:history="1">
            <ns0:r ns0:rsidR="00037A4B" ns0:rsidRPr="00D86BB3">
              <ns0:rPr>
                <ns0:rStyle ns0:val="Hyperlink"/>
                <ns0:noProof/>
              </ns0:rPr>
              <ns0:t>4.4</ns0:t>
            </ns0:r>
            <ns0:r ns0:rsidR="00037A4B">
              <ns0:rPr>
                <ns0:rFonts ns0:asciiTheme="minorHAnsi" ns0:eastAsiaTheme="minorEastAsia" ns0:hAnsiTheme="minorHAnsi"/>
                <ns0:noProof/>
                <ns0:lang ns0:eastAsia="de-DE"/>
              </ns0:rPr>
              <ns0:tab/>
            </ns0:r>
            <ns0:r ns0:rsidR="00037A4B" ns0:rsidRPr="00D86BB3">
              <ns0:rPr>
                <ns0:rStyle ns0:val="Hyperlink"/>
                <ns0:noProof/>
              </ns0:rPr>
              <ns0:t>Technische Umsetzung eines Custom LLM (z. B. Custom GP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8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154054B2" ns2:textId="24420C63"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9" ns0:history="1">
            <ns0:r ns0:rsidR="00037A4B" ns0:rsidRPr="00D86BB3">
              <ns0:rPr>
                <ns0:rStyle ns0:val="Hyperlink"/>
                <ns0:noProof/>
              </ns0:rPr>
              <ns0:t>4.4.1</ns0:t>
            </ns0:r>
            <ns0:r ns0:rsidR="00037A4B">
              <ns0:rPr>
                <ns0:rFonts ns0:asciiTheme="minorHAnsi" ns0:eastAsiaTheme="minorEastAsia" ns0:hAnsiTheme="minorHAnsi"/>
                <ns0:noProof/>
                <ns0:lang ns0:eastAsia="de-DE"/>
              </ns0:rPr>
              <ns0:tab/>
            </ns0:r>
            <ns0:r ns0:rsidR="00037A4B" ns0:rsidRPr="00D86BB3">
              <ns0:rPr>
                <ns0:rStyle ns0:val="Hyperlink"/>
                <ns0:noProof/>
              </ns0:rPr>
              <ns0:t>Promptstruktur und Systemgrenz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9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FFDE1BE" ns2:textId="43DC6304"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30" ns0:history="1">
            <ns0:r ns0:rsidR="00037A4B" ns0:rsidRPr="00D86BB3">
              <ns0:rPr>
                <ns0:rStyle ns0:val="Hyperlink"/>
                <ns0:noProof/>
              </ns0:rPr>
              <ns0:t>4.4.2</ns0:t>
            </ns0:r>
            <ns0:r ns0:rsidR="00037A4B">
              <ns0:rPr>
                <ns0:rFonts ns0:asciiTheme="minorHAnsi" ns0:eastAsiaTheme="minorEastAsia" ns0:hAnsiTheme="minorHAnsi"/>
                <ns0:noProof/>
                <ns0:lang ns0:eastAsia="de-DE"/>
              </ns0:rPr>
              <ns0:tab/>
            </ns0:r>
            <ns0:r ns0:rsidR="00037A4B" ns0:rsidRPr="00D86BB3">
              <ns0:rPr>
                <ns0:rStyle ns0:val="Hyperlink"/>
                <ns0:noProof/>
              </ns0:rPr>
              <ns0:t>Umgang mit dem Tokenlim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0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29CA0EE4" ns2:textId="45EBCAEA" ns0:rsidR="00037A4B" ns0:rsidRDefault="00806B4B">
          <ns0:pPr>
            <ns0:pStyle ns0:val="Verzeichnis1"/>
            <ns0:rPr>
              <ns0:rFonts ns0:asciiTheme="minorHAnsi" ns0:eastAsiaTheme="minorEastAsia" ns0:hAnsiTheme="minorHAnsi"/>
              <ns0:b ns0:val="0"/>
              <ns0:noProof/>
              <ns0:lang ns0:eastAsia="de-DE"/>
            </ns0:rPr>
          </ns0:pPr>
          <ns0:hyperlink ns0:anchor="_Toc202445631" ns0:history="1">
            <ns0:r ns0:rsidR="00037A4B" ns0:rsidRPr="00D86BB3">
              <ns0:rPr>
                <ns0:rStyle ns0:val="Hyperlink"/>
                <ns0:noProof/>
              </ns0:rPr>
              <ns0:t>5</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Praktische Umsetzung und Anwendung mit dem gewählte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1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47AA04A3" ns2:textId="462DCE2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2" ns0:history="1">
            <ns0:r ns0:rsidR="00037A4B" ns0:rsidRPr="00D86BB3">
              <ns0:rPr>
                <ns0:rStyle ns0:val="Hyperlink"/>
                <ns0:noProof/>
              </ns0:rPr>
              <ns0:t>5.1</ns0:t>
            </ns0:r>
            <ns0:r ns0:rsidR="00037A4B">
              <ns0:rPr>
                <ns0:rFonts ns0:asciiTheme="minorHAnsi" ns0:eastAsiaTheme="minorEastAsia" ns0:hAnsiTheme="minorHAnsi"/>
                <ns0:noProof/>
                <ns0:lang ns0:eastAsia="de-DE"/>
              </ns0:rPr>
              <ns0:tab/>
            </ns0:r>
            <ns0:r ns0:rsidR="00037A4B" ns0:rsidRPr="00D86BB3">
              <ns0:rPr>
                <ns0:rStyle ns0:val="Hyperlink"/>
                <ns0:noProof/>
              </ns0:rPr>
              <ns0:t>Durchführung der LLM-gestützten Analy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2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6080C9D0" ns2:textId="7C6C4F72"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3" ns0:history="1">
            <ns0:r ns0:rsidR="00037A4B" ns0:rsidRPr="00D86BB3">
              <ns0:rPr>
                <ns0:rStyle ns0:val="Hyperlink"/>
                <ns0:noProof/>
              </ns0:rPr>
              <ns0:t>5.2</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gleich mit manuell ermittelten Ergebniss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3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47CB2048" ns2:textId="04C9845C"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4" ns0:history="1">
            <ns0:r ns0:rsidR="00037A4B" ns0:rsidRPr="00D86BB3">
              <ns0:rPr>
                <ns0:rStyle ns0:val="Hyperlink"/>
                <ns0:noProof/>
              </ns0:rPr>
              <ns0:t>5.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wertung von Genauigkeit, Vollständigkeit, Verständlichk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4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56A23D53" ns2:textId="65592AF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5" ns0:history="1">
            <ns0:r ns0:rsidR="00037A4B" ns0:rsidRPr="00D86BB3">
              <ns0:rPr>
                <ns0:rStyle ns0:val="Hyperlink"/>
                <ns0:noProof/>
              </ns0:rPr>
              <ns0:t>5.4</ns0:t>
            </ns0:r>
            <ns0:r ns0:rsidR="00037A4B">
              <ns0:rPr>
                <ns0:rFonts ns0:asciiTheme="minorHAnsi" ns0:eastAsiaTheme="minorEastAsia" ns0:hAnsiTheme="minorHAnsi"/>
                <ns0:noProof/>
                <ns0:lang ns0:eastAsia="de-DE"/>
              </ns0:rPr>
              <ns0:tab/>
            </ns0:r>
            <ns0:r ns0:rsidR="00037A4B" ns0:rsidRPr="00D86BB3">
              <ns0:rPr>
                <ns0:rStyle ns0:val="Hyperlink"/>
                <ns0:noProof/>
              </ns0:rPr>
              <ns0:t>Typische Fehlerquellen und Missverständ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5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29178AD2" ns2:textId="01A13451" ns0:rsidR="00037A4B" ns0:rsidRDefault="00806B4B">
          <ns0:pPr>
            <ns0:pStyle ns0:val="Verzeichnis1"/>
            <ns0:rPr>
              <ns0:rFonts ns0:asciiTheme="minorHAnsi" ns0:eastAsiaTheme="minorEastAsia" ns0:hAnsiTheme="minorHAnsi"/>
              <ns0:b ns0:val="0"/>
              <ns0:noProof/>
              <ns0:lang ns0:eastAsia="de-DE"/>
            </ns0:rPr>
          </ns0:pPr>
          <ns0:hyperlink ns0:anchor="_Toc202445636" ns0:history="1">
            <ns0:r ns0:rsidR="00037A4B" ns0:rsidRPr="00D86BB3">
              <ns0:rPr>
                <ns0:rStyle ns0:val="Hyperlink"/>
                <ns0:noProof/>
              </ns0:rPr>
              <ns0:t>6</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nalyse der Ergebnisse und Diskussio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6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073562D3" ns2:textId="3B2293C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7" ns0:history="1">
            <ns0:r ns0:rsidR="00037A4B" ns0:rsidRPr="00D86BB3">
              <ns0:rPr>
                <ns0:rStyle ns0:val="Hyperlink"/>
                <ns0:noProof/>
              </ns0:rPr>
              <ns0:t>6.1</ns0:t>
            </ns0:r>
            <ns0:r ns0:rsidR="00037A4B">
              <ns0:rPr>
                <ns0:rFonts ns0:asciiTheme="minorHAnsi" ns0:eastAsiaTheme="minorEastAsia" ns0:hAnsiTheme="minorHAnsi"/>
                <ns0:noProof/>
                <ns0:lang ns0:eastAsia="de-DE"/>
              </ns0:rPr>
              <ns0:tab/>
            </ns0:r>
            <ns0:r ns0:rsidR="00037A4B" ns0:rsidRPr="00D86BB3">
              <ns0:rPr>
                <ns0:rStyle ns0:val="Hyperlink"/>
                <ns0:noProof/>
              </ns0:rPr>
              <ns0:t>Erfolgreiche Anwendungsfäll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7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261CE589" ns2:textId="4D191BE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8" ns0:history="1">
            <ns0:r ns0:rsidR="00037A4B" ns0:rsidRPr="00D86BB3">
              <ns0:rPr>
                <ns0:rStyle ns0:val="Hyperlink"/>
                <ns0:noProof/>
              </ns0:rPr>
              <ns0:t>6.2</ns0:t>
            </ns0:r>
            <ns0:r ns0:rsidR="00037A4B">
              <ns0:rPr>
                <ns0:rFonts ns0:asciiTheme="minorHAnsi" ns0:eastAsiaTheme="minorEastAsia" ns0:hAnsiTheme="minorHAnsi"/>
                <ns0:noProof/>
                <ns0:lang ns0:eastAsia="de-DE"/>
              </ns0:rPr>
              <ns0:tab/>
            </ns0:r>
            <ns0:r ns0:rsidR="00037A4B" ns0:rsidRPr="00D86BB3">
              <ns0:rPr>
                <ns0:rStyle ns0:val="Hyperlink"/>
                <ns0:noProof/>
              </ns0:rPr>
              <ns0:t>Identifizierte Herausforderungen und Missverständ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8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3D9E8B0B" ns2:textId="56097A07"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9" ns0:history="1">
            <ns0:r ns0:rsidR="00037A4B" ns0:rsidRPr="00D86BB3">
              <ns0:rPr>
                <ns0:rStyle ns0:val="Hyperlink"/>
                <ns0:noProof/>
              </ns0:rPr>
              <ns0:t>6.3</ns0:t>
            </ns0:r>
            <ns0:r ns0:rsidR="00037A4B">
              <ns0:rPr>
                <ns0:rFonts ns0:asciiTheme="minorHAnsi" ns0:eastAsiaTheme="minorEastAsia" ns0:hAnsiTheme="minorHAnsi"/>
                <ns0:noProof/>
                <ns0:lang ns0:eastAsia="de-DE"/>
              </ns0:rPr>
              <ns0:tab/>
            </ns0:r>
            <ns0:r ns0:rsidR="00037A4B" ns0:rsidRPr="00D86BB3">
              <ns0:rPr>
                <ns0:rStyle ns0:val="Hyperlink"/>
                <ns0:noProof/>
              </ns0:rPr>
              <ns0:t>Diskussion: Einordnung, Grenzen, Potenzial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9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0648E969" ns2:textId="139AC496" ns0:rsidR="00037A4B" ns0:rsidRDefault="00806B4B">
          <ns0:pPr>
            <ns0:pStyle ns0:val="Verzeichnis1"/>
            <ns0:rPr>
              <ns0:rFonts ns0:asciiTheme="minorHAnsi" ns0:eastAsiaTheme="minorEastAsia" ns0:hAnsiTheme="minorHAnsi"/>
              <ns0:b ns0:val="0"/>
              <ns0:noProof/>
              <ns0:lang ns0:eastAsia="de-DE"/>
            </ns0:rPr>
          </ns0:pPr>
          <ns0:hyperlink ns0:anchor="_Toc202445640" ns0:history="1">
            <ns0:r ns0:rsidR="00037A4B" ns0:rsidRPr="00D86BB3">
              <ns0:rPr>
                <ns0:rStyle ns0:val="Hyperlink"/>
                <ns0:noProof/>
              </ns0:rPr>
              <ns0:t>7</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nforderungen für zukünftige Planungsdaten und Schnittstell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0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362F0E67" ns2:textId="11BA05F6"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1" ns0:history="1">
            <ns0:r ns0:rsidR="00037A4B" ns0:rsidRPr="00D86BB3">
              <ns0:rPr>
                <ns0:rStyle ns0:val="Hyperlink"/>
                <ns0:noProof/>
              </ns0:rPr>
              <ns0:t>7.1</ns0:t>
            </ns0:r>
            <ns0:r ns0:rsidR="00037A4B">
              <ns0:rPr>
                <ns0:rFonts ns0:asciiTheme="minorHAnsi" ns0:eastAsiaTheme="minorEastAsia" ns0:hAnsiTheme="minorHAnsi"/>
                <ns0:noProof/>
                <ns0:lang ns0:eastAsia="de-DE"/>
              </ns0:rPr>
              <ns0:tab/>
            </ns0:r>
            <ns0:r ns0:rsidR="00037A4B" ns0:rsidRPr="00D86BB3">
              <ns0:rPr>
                <ns0:rStyle ns0:val="Hyperlink"/>
                <ns0:noProof/>
              </ns0:rPr>
              <ns0:t>Anforderungen an die Struktur IFC-basierter Planungsdat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1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4648542B" ns2:textId="52FCF0C3"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2" ns0:history="1">
            <ns0:r ns0:rsidR="00037A4B" ns0:rsidRPr="00D86BB3">
              <ns0:rPr>
                <ns0:rStyle ns0:val="Hyperlink"/>
                <ns0:noProof/>
                <ns0:lang ns0:val="en-US"/>
              </ns0:rPr>
              <ns0:t>7.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Schnittstellen zur LLM-basierten Datenverarbeit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2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5FD1CBC9" ns2:textId="2DDE1F25"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3" ns0:history="1">
            <ns0:r ns0:rsidR="00037A4B" ns0:rsidRPr="00D86BB3">
              <ns0:rPr>
                <ns0:rStyle ns0:val="Hyperlink"/>
                <ns0:noProof/>
                <ns0:lang ns0:val="en-US"/>
              </ns0:rPr>
              <ns0:t>7.3</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Perspektiven auf neue digitale Standard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3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0E83D9E1" ns2:textId="4878D898" ns0:rsidR="00037A4B" ns0:rsidRDefault="00806B4B">
          <ns0:pPr>
            <ns0:pStyle ns0:val="Verzeichnis1"/>
            <ns0:rPr>
              <ns0:rFonts ns0:asciiTheme="minorHAnsi" ns0:eastAsiaTheme="minorEastAsia" ns0:hAnsiTheme="minorHAnsi"/>
              <ns0:b ns0:val="0"/>
              <ns0:noProof/>
              <ns0:lang ns0:eastAsia="de-DE"/>
            </ns0:rPr>
          </ns0:pPr>
          <ns0:hyperlink ns0:anchor="_Toc202445644" ns0:history="1">
            <ns0:r ns0:rsidR="00037A4B" ns0:rsidRPr="00D86BB3">
              <ns0:rPr>
                <ns0:rStyle ns0:val="Hyperlink"/>
                <ns0:noProof/>
                <ns0:lang ns0:val="en-US"/>
              </ns0:rPr>
              <ns0:t>8</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lang ns0:val="en-US"/>
              </ns0:rPr>
              <ns0:t>Ausblick</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4 \h </ns0:instrText>
            </ns0:r>
            <ns0:r ns0:rsidR="00037A4B">
              <ns0:rPr>
                <ns0:noProof/>
                <ns0:webHidden/>
              </ns0:rPr>
            </ns0:r>
            <ns0:r ns0:rsidR="00037A4B">
              <ns0:rPr>
                <ns0:noProof/>
                <ns0:webHidden/>
              </ns0:rPr>
              <ns0:fldChar ns0:fldCharType="separate"/>
            </ns0:r>
            <ns0:r ns0:rsidR="007E19F3">
              <ns0:rPr>
                <ns0:noProof/>
                <ns0:webHidden/>
              </ns0:rPr>
              <ns0:t>58</ns0:t>
            </ns0:r>
            <ns0:r ns0:rsidR="00037A4B">
              <ns0:rPr>
                <ns0:noProof/>
                <ns0:webHidden/>
              </ns0:rPr>
              <ns0:fldChar ns0:fldCharType="end"/>
            </ns0:r>
          </ns0:hyperlink>
        </ns0:p>
        <ns0:p ns2:paraId="734A49E1" ns2:textId="0631F248"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5" ns0:history="1">
            <ns0:r ns0:rsidR="00037A4B" ns0:rsidRPr="00D86BB3">
              <ns0:rPr>
                <ns0:rStyle ns0:val="Hyperlink"/>
                <ns0:noProof/>
              </ns0:rPr>
              <ns0:t>8.1</ns0:t>
            </ns0:r>
            <ns0:r ns0:rsidR="00037A4B">
              <ns0:rPr>
                <ns0:rFonts ns0:asciiTheme="minorHAnsi" ns0:eastAsiaTheme="minorEastAsia" ns0:hAnsiTheme="minorHAnsi"/>
                <ns0:noProof/>
                <ns0:lang ns0:eastAsia="de-DE"/>
              </ns0:rPr>
              <ns0:tab/>
            </ns0:r>
            <ns0:r ns0:rsidR="00037A4B" ns0:rsidRPr="00D86BB3">
              <ns0:rPr>
                <ns0:rStyle ns0:val="Hyperlink"/>
                <ns0:noProof/>
              </ns0:rPr>
              <ns0:t>Potenzial von LLMs in der Planungs- und Bauprax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5 \h </ns0:instrText>
            </ns0:r>
            <ns0:r ns0:rsidR="00037A4B">
              <ns0:rPr>
                <ns0:noProof/>
                <ns0:webHidden/>
              </ns0:rPr>
            </ns0:r>
            <ns0:r ns0:rsidR="00037A4B">
              <ns0:rPr>
                <ns0:noProof/>
                <ns0:webHidden/>
              </ns0:rPr>
              <ns0:fldChar ns0:fldCharType="separate"/>
            </ns0:r>
            <ns0:r ns0:rsidR="007E19F3">
              <ns0:rPr>
                <ns0:noProof/>
                <ns0:webHidden/>
              </ns0:rPr>
              <ns0:t>58</ns0:t>
            </ns0:r>
            <ns0:r ns0:rsidR="00037A4B">
              <ns0:rPr>
                <ns0:noProof/>
                <ns0:webHidden/>
              </ns0:rPr>
              <ns0:fldChar ns0:fldCharType="end"/>
            </ns0:r>
          </ns0:hyperlink>
        </ns0:p>
        <ns0:p ns2:paraId="04011EF9" ns2:textId="3A9AFDD5"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6" ns0:history="1">
            <ns0:r ns0:rsidR="00037A4B" ns0:rsidRPr="00D86BB3">
              <ns0:rPr>
                <ns0:rStyle ns0:val="Hyperlink"/>
                <ns0:noProof/>
                <ns0:lang ns0:val="en-US"/>
              </ns0:rPr>
              <ns0:t>8.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Technologische und methodische Entwicklungsperspektiv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6 \h </ns0:instrText>
            </ns0:r>
            <ns0:r ns0:rsidR="00037A4B">
              <ns0:rPr>
                <ns0:noProof/>
                <ns0:webHidden/>
              </ns0:rPr>
            </ns0:r>
            <ns0:r ns0:rsidR="00037A4B">
              <ns0:rPr>
                <ns0:noProof/>
                <ns0:webHidden/>
              </ns0:rPr>
              <ns0:fldChar ns0:fldCharType="separate"/>
            </ns0:r>
            <ns0:r ns0:rsidR="007E19F3">
              <ns0:rPr>
                <ns0:noProof/>
                <ns0:webHidden/>
              </ns0:rPr>
              <ns0:t>59</ns0:t>
            </ns0:r>
            <ns0:r ns0:rsidR="00037A4B">
              <ns0:rPr>
                <ns0:noProof/>
                <ns0:webHidden/>
              </ns0:rPr>
              <ns0:fldChar ns0:fldCharType="end"/>
            </ns0:r>
          </ns0:hyperlink>
        </ns0:p>
        <ns0:p ns2:paraId="3A0DEF07" ns2:textId="54919AA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7" ns0:history="1">
            <ns0:r ns0:rsidR="00037A4B" ns0:rsidRPr="00D86BB3">
              <ns0:rPr>
                <ns0:rStyle ns0:val="Hyperlink"/>
                <ns0:noProof/>
                <ns0:lang ns0:val="en-US"/>
              </ns0:rPr>
              <ns0:t>8.3</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Offene Forschungsfra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7 \h </ns0:instrText>
            </ns0:r>
            <ns0:r ns0:rsidR="00037A4B">
              <ns0:rPr>
                <ns0:noProof/>
                <ns0:webHidden/>
              </ns0:rPr>
            </ns0:r>
            <ns0:r ns0:rsidR="00037A4B">
              <ns0:rPr>
                <ns0:noProof/>
                <ns0:webHidden/>
              </ns0:rPr>
              <ns0:fldChar ns0:fldCharType="separate"/>
            </ns0:r>
            <ns0:r ns0:rsidR="007E19F3">
              <ns0:rPr>
                <ns0:noProof/>
                <ns0:webHidden/>
              </ns0:rPr>
              <ns0:t>63</ns0:t>
            </ns0:r>
            <ns0:r ns0:rsidR="00037A4B">
              <ns0:rPr>
                <ns0:noProof/>
                <ns0:webHidden/>
              </ns0:rPr>
              <ns0:fldChar ns0:fldCharType="end"/>
            </ns0:r>
          </ns0:hyperlink>
        </ns0:p>
        <ns0:p ns2:paraId="4397BEB4" ns2:textId="138E5DDE" ns0:rsidR="00037A4B" ns0:rsidRDefault="00806B4B">
          <ns0:pPr>
            <ns0:pStyle ns0:val="Verzeichnis1"/>
            <ns0:rPr>
              <ns0:rFonts ns0:asciiTheme="minorHAnsi" ns0:eastAsiaTheme="minorEastAsia" ns0:hAnsiTheme="minorHAnsi"/>
              <ns0:b ns0:val="0"/>
              <ns0:noProof/>
              <ns0:lang ns0:eastAsia="de-DE"/>
            </ns0:rPr>
          </ns0:pPr>
          <ns0:hyperlink ns0:anchor="_Toc202445648" ns0:history="1">
            <ns0:r ns0:rsidR="00037A4B" ns0:rsidRPr="00D86BB3">
              <ns0:rPr>
                <ns0:rStyle ns0:val="Hyperlink"/>
                <ns0:noProof/>
                <ns0:lang ns0:val="en-US"/>
              </ns0:rPr>
              <ns0:t>9</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lang ns0:val="en-US"/>
              </ns0:rPr>
              <ns0:t>Faz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8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2F7BCD18" ns2:textId="27F3240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9" ns0:history="1">
            <ns0:r ns0:rsidR="00037A4B" ns0:rsidRPr="00D86BB3">
              <ns0:rPr>
                <ns0:rStyle ns0:val="Hyperlink"/>
                <ns0:noProof/>
                <ns0:lang ns0:val="en-US"/>
              </ns0:rPr>
              <ns0:t>9.1</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Zusammenfassung der Ergeb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9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3B77D30F" ns2:textId="6036E419"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50" ns0:history="1">
            <ns0:r ns0:rsidR="00037A4B" ns0:rsidRPr="00D86BB3">
              <ns0:rPr>
                <ns0:rStyle ns0:val="Hyperlink"/>
                <ns0:noProof/>
                <ns0:lang ns0:val="en-US"/>
              </ns0:rPr>
              <ns0:t>9.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Beantwortung der Forschungsfrage und Leitfra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0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7EE8A8E8" ns2:textId="190E338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51" ns0:history="1">
            <ns0:r ns0:rsidR="00037A4B" ns0:rsidRPr="00D86BB3">
              <ns0:rPr>
                <ns0:rStyle ns0:val="Hyperlink"/>
                <ns0:noProof/>
              </ns0:rPr>
              <ns0:t>9.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deutung für Holzbau und digitale Planungsproze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1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3EA4D0E8" ns2:textId="22D013CF" ns0:rsidR="00037A4B" ns0:rsidRDefault="00806B4B">
          <ns0:pPr>
            <ns0:pStyle ns0:val="Verzeichnis1"/>
            <ns0:rPr>
              <ns0:rFonts ns0:asciiTheme="minorHAnsi" ns0:eastAsiaTheme="minorEastAsia" ns0:hAnsiTheme="minorHAnsi"/>
              <ns0:b ns0:val="0"/>
              <ns0:noProof/>
              <ns0:lang ns0:eastAsia="de-DE"/>
            </ns0:rPr>
          </ns0:pPr>
          <ns0:hyperlink ns0:anchor="_Toc202445652" ns0:history="1">
            <ns0:r ns0:rsidR="00037A4B" ns0:rsidRPr="00D86BB3">
              <ns0:rPr>
                <ns0:rStyle ns0:val="Hyperlink"/>
                <ns0:noProof/>
              </ns0:rPr>
              <ns0:t>Abbildungsverzeichn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2 \h </ns0:instrText>
            </ns0:r>
            <ns0:r ns0:rsidR="00037A4B">
              <ns0:rPr>
                <ns0:noProof/>
                <ns0:webHidden/>
              </ns0:rPr>
            </ns0:r>
            <ns0:r ns0:rsidR="00037A4B">
              <ns0:rPr>
                <ns0:noProof/>
                <ns0:webHidden/>
              </ns0:rPr>
              <ns0:fldChar ns0:fldCharType="separate"/>
            </ns0:r>
            <ns0:r ns0:rsidR="007E19F3">
              <ns0:rPr>
                <ns0:noProof/>
                <ns0:webHidden/>
              </ns0:rPr>
              <ns0:t>66</ns0:t>
            </ns0:r>
            <ns0:r ns0:rsidR="00037A4B">
              <ns0:rPr>
                <ns0:noProof/>
                <ns0:webHidden/>
              </ns0:rPr>
              <ns0:fldChar ns0:fldCharType="end"/>
            </ns0:r>
          </ns0:hyperlink>
        </ns0:p>
        <ns0:p ns2:paraId="5305475B" ns2:textId="53EF1B3D" ns0:rsidR="0040142F" ns0:rsidRDefault="0040142F">
          <ns0:r>
            <ns0:rPr>
              <ns0:b/>
              <ns0:bCs/>
            </ns0:rPr>
            <ns0:fldChar ns0:fldCharType="end"/>
          </ns0:r>
        </ns0:p>
      </ns0:sdtContent>
    </ns0:sdt>
    <ns0:p ns2:paraId="4B9753C1" ns2:textId="77777777" ns0:rsidR="00A76217" ns0:rsidRDefault="00A76217" ns0:rsidP="002055FD"/>
    <ns0:p ns2:paraId="114DEBAC" ns2:textId="77777777" ns0:rsidR="00A76217" ns0:rsidRDefault="00A76217" ns0:rsidP="002055FD"/>
    <ns0:p ns2:paraId="5149609D" ns2:textId="77777777" ns0:rsidR="00A76217" ns0:rsidRDefault="00A76217" ns0:rsidP="002055FD"/>
    <ns0:p ns2:paraId="63910DAD" ns2:textId="77777777" ns0:rsidR="00A76217" ns0:rsidRDefault="00A76217" ns0:rsidP="002055FD"/>
    <ns0:p ns2:paraId="11D06D0A" ns2:textId="77777777" ns0:rsidR="002055FD" ns0:rsidRDefault="002055FD" ns0:rsidP="002055FD"/>
    <ns0:p ns2:paraId="5B38306C" ns2:textId="77777777" ns0:rsidR="00A76217" ns0:rsidRDefault="00A76217" ns0:rsidP="002055FD"/>
    <ns0:p ns2:paraId="799BDD39" ns2:textId="77777777" ns0:rsidR="00A76217" ns0:rsidRDefault="00A76217" ns0:rsidP="002055FD"/>
    <ns0:p ns2:paraId="715EDE78" ns2:textId="77777777" ns0:rsidR="00A76217" ns0:rsidRDefault="00A76217" ns0:rsidP="002055FD"/>
    <ns0:p ns2:paraId="7509E65E" ns2:textId="77777777" ns0:rsidR="00A76217" ns0:rsidRDefault="00A76217" ns0:rsidP="002055FD"/>
    <ns0:p ns2:paraId="77011F7A" ns2:textId="77777777" ns0:rsidR="00A76217" ns0:rsidRDefault="00A76217" ns0:rsidP="002055FD"/>
    <ns0:p ns2:paraId="1553C077" ns2:textId="77777777" ns0:rsidR="00A76217" ns0:rsidRDefault="00A76217" ns0:rsidP="002055FD"/>
    <ns0:p ns2:paraId="483F59E3" ns2:textId="77777777" ns0:rsidR="00A76217" ns0:rsidRDefault="00A76217" ns0:rsidP="002055FD"/>
    <ns0:p ns2:paraId="6B72AFD8" ns2:textId="77777777" ns0:rsidR="00E45EDB" ns0:rsidRDefault="00E45EDB" ns0:rsidP="002055FD">
      <ns0:pPr>
        <ns0:sectPr ns0:rsidR="00E45EDB" ns0:rsidSect="009F7106">
          <ns0:headerReference ns0:type="default" ns11:id="rId13"/>
          <ns0:pgSz ns0:w="11906" ns0:h="16838"/>
          <ns0:pgMar ns0:top="1418" ns0:right="1134" ns0:bottom="1418" ns0:left="1701" ns0:header="709" ns0:footer="709" ns0:gutter="0"/>
          <ns0:cols ns0:space="708"/>
          <ns0:docGrid ns0:linePitch="360"/>
        </ns0:sectPr>
      </ns0:pPr>
    </ns0:p>
    <ns0:p ns2:paraId="10A72E5F" ns2:textId="3ED9CC9E" ns0:rsidR="00FB4D41" ns0:rsidRDefault="00414FEE" ns0:rsidP="000B452C">
      <ns0:pPr>
        <ns0:pStyle ns0:val="berschrift1"/>
      </ns0:pPr>
      <ns0:bookmarkStart ns0:id="1" ns0:name="_Toc202445602"/>
      <ns0:r>
        <ns0:lastRenderedPageBreak/>
        <ns0:t>Einleitung</ns0:t>
      </ns0:r>
      <ns0:bookmarkEnd ns0:id="1"/>
    </ns0:p>
    <ns0:p ns2:paraId="0FBE62E3" ns2:textId="470AA26E" ns0:rsidR="0058684A" ns0:rsidRDefault="00414FEE" ns0:rsidP="005446DC">
      <ns0:pPr>
        <ns0:pStyle ns0:val="berschrift2"/>
      </ns0:pPr>
      <ns0:bookmarkStart ns0:id="2" ns0:name="_Toc202445603"/>
      <ns0:r>
        <ns0:t xml:space="preserve">Relevanz von KI und standardisierten Planungsdaten im </ns0:t>
      </ns0:r>
      <ns0:r ns0:rsidR="001F2790">
        <ns0:t>Holzbau</ns0:t>
      </ns0:r>
      <ns0:bookmarkEnd ns0:id="2"/>
      <ns0:r ns0:rsidR="00735C05">
        <ns0:t xml:space="preserve"> </ns0:t>
      </ns0:r>
      <ns0:r ns0:rsidR="00735C05" ns0:rsidRPr="00735C05">
        <ns0:rPr>
          <ns0:b ns0:val="0"/>
          <ns0:bCs/>
          <ns0:i/>
          <ns0:iCs/>
        </ns0:rPr>
        <ns0:t>später</ns0:t>
      </ns0:r>
    </ns0:p>
    <ns0:p ns2:paraId="379210EE" ns2:textId="77777777" ns0:rsidR="00414FEE" ns0:rsidRPr="00414FEE" ns0:rsidRDefault="00414FEE" ns0:rsidP="00414FEE"/>
    <ns0:p ns2:paraId="79EFFABC" ns2:textId="26D03479" ns0:rsidR="00F516FA" ns0:rsidRDefault="00B572FF" ns0:rsidP="00F516FA">
      <ns0:pPr>
        <ns0:pStyle ns0:val="berschrift2"/>
      </ns0:pPr>
      <ns0:bookmarkStart ns0:id="3" ns0:name="_Toc202445604"/>
      <ns0:r>
        <ns0:t>Begriffsabgrenzungen</ns0:t>
      </ns0:r>
      <ns0:r ns0:rsidR="00296EDB">
        <ns0:t xml:space="preserve"> der Forschungsfrage</ns0:t>
      </ns0:r>
      <ns0:bookmarkEnd ns0:id="3"/>
    </ns0:p>
    <ns0:p ns2:paraId="7146AB56" ns2:textId="570B30D0" ns0:rsidR="00296EDB" ns0:rsidRDefault="00296EDB" ns0:rsidP="00F516FA">
      <ns0:r ns0:rsidRPr="00296EDB">
        <ns0:t xml:space="preserve">Für ein einheitliches Verständnis der nachfolgenden </ns0:t>
      </ns0:r>
      <ns0:r ns0:rsidR="00245F11">
        <ns0:t>Arbeit</ns0:t>
      </ns0:r>
      <ns0:r ns0:rsidRPr="00296EDB">
        <ns0:t xml:space="preserve"> ist es notwendig</ns0:t>
      </ns0:r>
      <ns0:r>
        <ns0:t xml:space="preserve"> die </ns0:t>
      </ns0:r>
      <ns0:r ns0:rsidRPr="00296EDB">
        <ns0:t>zentrale</ns0:t>
      </ns0:r>
      <ns0:r>
        <ns0:t>n</ns0:t>
      </ns0:r>
      <ns0:r ns0:rsidRPr="00296EDB">
        <ns0:t xml:space="preserve"> Begriffe </ns0:t>
      </ns0:r>
      <ns0:r ns0:rsidR="00245F11">
        <ns0:t>„</ns0:t>
      </ns0:r>
      <ns0:r ns0:rsidR="00245F11" ns0:rsidRPr="00296EDB">
        <ns0:t>Large Language Model (LLM)</ns0:t>
      </ns0:r>
      <ns0:r ns0:rsidR="00245F11">
        <ns0:t>“,</ns0:t>
      </ns0:r>
      <ns0:r ns0:rsidR="00245F11" ns0:rsidRPr="00296EDB">
        <ns0:t xml:space="preserve"> </ns0:t>
      </ns0:r>
      <ns0:r ns0:rsidRPr="00296EDB">
        <ns0:t>„Standardisierung</ns0:t>
      </ns0:r>
      <ns0:r>
        <ns0:t>“</ns0:t>
      </ns0:r>
      <ns0:r ns0:rsidRPr="00296EDB">
        <ns0:t xml:space="preserve">, </ns0:t>
      </ns0:r>
      <ns0:r>
        <ns0:t>„</ns0:t>
      </ns0:r>
      <ns0:r ns0:rsidRPr="00296EDB">
        <ns0:t>semantische Interpretation</ns0:t>
      </ns0:r>
      <ns0:r>
        <ns0:t>“</ns0:t>
      </ns0:r>
      <ns0:r ns0:rsidRPr="00296EDB">
        <ns0:t xml:space="preserve"> und</ns0:t>
      </ns0:r>
      <ns0:r ns0:rsidR="00245F11">
        <ns0:t xml:space="preserve"> „</ns0:t>
      </ns0:r>
      <ns0:r ns0:rsidR="00245F11" ns0:rsidRPr="00245F11">
        <ns0:t>IFC</ns0:t>
      </ns0:r>
      <ns0:r ns0:rsidR="004F0C1F">
        <ns0:t>-basierte Planungsdaten</ns0:t>
      </ns0:r>
      <ns0:r ns0:rsidR="00245F11">
        <ns0:t>“</ns0:t>
      </ns0:r>
      <ns0:r ns0:rsidRPr="00296EDB">
        <ns0:t xml:space="preserve"> klar zu definieren.</ns0:t>
      </ns0:r>
    </ns0:p>
    <ns0:p ns2:paraId="5527BAB9" ns2:textId="108A1B5D" ns0:rsidR="00245F11" ns0:rsidRPr="00245F11" ns0:rsidRDefault="00245F11" ns0:rsidP="00245F11">
      <ns0:r ns0:rsidRPr="00245F11">
        <ns0: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ns0:t>
      </ns0:r>
      <ns0:r ns0:rsidR="004F0C1F">
        <ns0:t>aktuelle</ns0:t>
      </ns0:r>
      <ns0:r ns0:rsidRPr="00245F11">
        <ns0:t xml:space="preserve"> LLMs ist ihre Architektur: Sie greifen auf sogenannte Transformer-Modelle zurück, die besonders leistungsfähig darin sind, kontextbezogene Informationen über längere Textabschnitte hinweg zu verarbeiten.</ns0:t>
      </ns0:r>
      <ns0:r ns0:rsidR="004F0C1F">
        <ns0:t xml:space="preserve"> (Quelle Ertel </ns0:t>
      </ns0:r>
      <ns0:proofErr ns0:type="gramStart"/>
      <ns0:r ns0:rsidR="004F0C1F">
        <ns0:t>Grundkurs  S.</ns0:t>
      </ns0:r>
      <ns0:proofErr ns0:type="gramEnd"/>
      <ns0:r ns0:rsidR="004F0C1F">
        <ns0:t xml:space="preserve"> 110)</ns0:t>
      </ns0:r>
      <ns0:r ns0:rsidRPr="00245F11">
        <ns0: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ns0:t>
      </ns0:r>
      <ns0:r ns0:rsidR="004F0C1F">
        <ns0:t>- bzw. text</ns0:t>
      </ns0:r>
      <ns0:r ns0:rsidRPr="00245F11">
        <ns0:t>basierte Anwendungsfälle übertragen.</ns0:t>
      </ns0:r>
    </ns0:p>
    <ns0:p ns2:paraId="612D7C2F" ns2:textId="322CF774" ns0:rsidR="001517F4" ns0:rsidRDefault="00296EDB" ns0:rsidP="00B632CB">
      <ns0:r ns0:rsidRPr="00296EDB">
        <ns0:t xml:space="preserve">Standardisierung bezeichnet die Vereinheitlichung von Informationen, Prozessen und Begriffen mit dem Ziel, eine </ns0:t>
      </ns0:r>
      <ns0:r ns0:rsidR="00886DE8">
        <ns0:t>konsistente</ns0:t>
      </ns0:r>
      <ns0:r ns0:rsidRPr="00296EDB">
        <ns0:t xml:space="preserve"> Kommunikation zwischen den Beteiligten sicherzustellen. </ns0:t>
      </ns0:r>
      <ns0:r ns0:rsidR="00886DE8">
        <ns0:t>Es sollen bereit</ns0:t>
      </ns0:r>
      <ns0:r ns0:rsidR="004F0C1F">
        <ns0:t>s</ns0:t>
      </ns0:r>
      <ns0:r ns0:rsidR="00886DE8">
        <ns0:t xml:space="preserve"> bekanntes Wissen und Erfahrung wiederverwendet werden. </ns0:t>
      </ns0:r>
      <ns0:r ns0:rsidRPr="00296EDB">
        <ns0:t xml:space="preserve">In der Bauwirtschaft ist Standardisierung insbesondere im Kontext digitaler Planungsprozesse essenziell, um eine verlässliche, maschinenlesbare Datenbasis zu schaffen. Sie bildet die Grundlage für effiziente Zusammenarbeit, klare Zuständigkeiten und </ns0:t>
      </ns0:r>
      <ns0:r ns0:rsidR="00886DE8">
        <ns0:t>legt eine Qualität der Ergebnisse fest. (Quelle Iso 19650 S. 7)</ns0:t>
      </ns0:r>
    </ns0:p>
    <ns0:p ns2:paraId="6DDBE9C7" ns2:textId="7768514F" ns0:rsidR="00BF2EAC" ns0:rsidRDefault="00245F11" ns0:rsidP="00296EDB">
      <ns0:r ns0:rsidRPr="00245F11">
        <ns0: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ns0:t>
      </ns0:r>
      <ns0:r ns0:rsidR="00E50A8F">
        <ns0:t>anderen</ns0:t>
      </ns0:r>
      <ns0:r ns0:rsidRPr="00245F11">
        <ns0:t xml:space="preserve"> Bauteilen semantisch </ns0:t>
      </ns0:r>
      <ns0:r ns0:rsidRPr="00245F11">
        <ns0:lastRenderedPageBreak/>
        <ns0:t xml:space="preserve">erfasst und weiterverarbeitet werden kann. Die Grundlage dafür bildet eine klar strukturierte, idealerweise standardisierte Datenbasis, wie sie </ns0:t>
      </ns0:r>
      <ns0:r ns0:rsidR="00A83A11">
        <ns0:t>im</ns0:t>
      </ns0:r>
      <ns0:r ns0:rsidRPr="00245F11">
        <ns0:t xml:space="preserve"> IFC-Format </ns0:t>
      </ns0:r>
      <ns0:r ns0:rsidR="008B4954">
        <ns0:t>abgebildet werden kann</ns0:t>
      </ns0:r>
      <ns0:r ns0:rsidRPr="00245F11">
        <ns0:t>. In der DIN EN ISO 19650-1 wird der Begriff „Informationen“ entsprechend als „</ns0:t>
      </ns0:r>
      <ns0:proofErr ns0:type="spellStart"/>
      <ns0:r ns0:rsidRPr="00245F11">
        <ns0:t>reinterpretierbare</ns0:t>
      </ns0:r>
      <ns0:proofErr ns0:type="spellEnd"/>
      <ns0:r ns0:rsidRPr="00245F11">
        <ns0: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ns0:t>
      </ns0:r>
    </ns0:p>
    <ns0:p ns2:paraId="3917C58A" ns2:textId="2B153977" ns0:rsidR="004F0C1F" ns0:rsidRDefault="004F0C1F" ns0:rsidP="00296EDB">
      <ns0:r ns0:rsidRPr="004F0C1F">
        <ns0:t xml:space="preserve">IFC-basierte Planungsdaten sind digitale Bauwerksinformationen, die im sogenannten Industry </ns0:t>
      </ns0:r>
      <ns0:proofErr ns0:type="spellStart"/>
      <ns0:r ns0:rsidRPr="004F0C1F">
        <ns0:t>Foundation</ns0:t>
      </ns0:r>
      <ns0:proofErr ns0:type="spellEnd"/>
      <ns0:r ns0:rsidRPr="004F0C1F">
        <ns0:t xml:space="preserve"> Classes-Format (IFC) strukturiert vorliegen. Dieses Format wurde von der internationalen Organisation </ns0:t>
      </ns0:r>
      <ns0:proofErr ns0:type="spellStart"/>
      <ns0:r ns0:rsidRPr="004F0C1F">
        <ns0:t>buildingSMART</ns0:t>
      </ns0:r>
      <ns0:proofErr ns0:type="spellEnd"/>
      <ns0:r ns0:rsidRPr="004F0C1F">
        <ns0:t xml:space="preserve"> entwickelt und ist offen sowie herstellerneutral angelegt. Ziel ist es, den Austausch von Planungsmodellen über verschiedene Softwarelösungen hinweg verlustfrei und eindeutig zu ermöglichen. </ns0:t>
      </ns0:r>
      <ns0:r ns0:rsidR="00E43FA6" ns0:rsidRPr="00E43FA6">
        <ns0: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ns0:t>
      </ns0:r>
      <ns0:r ns0:rsidR="00E43FA6">
        <ns0:t xml:space="preserve"> </ns0:t>
      </ns0:r>
      <ns0:r ns0:rsidRPr="004F0C1F">
        <ns0: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ns0:t>
      </ns0:r>
      <ns0:r>
        <ns0:t xml:space="preserve"> (Quelle Borrmann König S.157 ff. prüfen)</ns0:t>
      </ns0:r>
    </ns0:p>
    <ns0:p ns2:paraId="067B4A75" ns2:textId="77777777" ns0:rsidR="001F2790" ns0:rsidRDefault="001F2790" ns0:rsidP="00296EDB"/>
    <ns0:p ns2:paraId="5966D4BE" ns2:textId="5189FC3F" ns0:rsidR="001F2790" ns0:rsidRDefault="001F2790" ns0:rsidP="00296EDB">
      <ns0:pPr>
        <ns0:pStyle ns0:val="berschrift2"/>
      </ns0:pPr>
      <ns0:bookmarkStart ns0:id="4" ns0:name="_Toc202445605"/>
      <ns0:bookmarkStart ns0:id="5" ns0:name="_Ref203738800"/>
      <ns0:r>
        <ns0:t>Problemstellung: Herausforderungen aktueller Datenlage und KI-Nutzung</ns0:t>
      </ns0:r>
      <ns0:bookmarkEnd ns0:id="4"/>
      <ns0:bookmarkEnd ns0:id="5"/>
    </ns0:p>
    <ns0:p ns2:paraId="3F10FCDD" ns2:textId="11A45C37" ns0:rsidR="00EA7D0C" ns0:rsidRDefault="00EA7D0C" ns0:rsidP="00296EDB">
      <ns0:r ns0:rsidRPr="00EA7D0C">
        <ns0: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ns0:t>
      </ns0:r>
      <ns0:r ns0:rsidR="00CE0E16">
        <ns0:t xml:space="preserve"> bei Vorhandensein einer IFC-Schnittstelle</ns0:t>
      </ns0:r>
      <ns0:r ns0:rsidRPr="00EA7D0C">
        <ns0:t>. In Verbindung mit aktuellen Entwicklungen im Bereich künstlicher Intelligenz</ns0:t>
      </ns0:r>
      <ns0:r ns0:rsidR="00EF0E6B">
        <ns0:t>,</ns0:t>
      </ns0:r>
      <ns0:r ns0:rsidRPr="00EA7D0C">
        <ns0:t xml:space="preserve"> insbesondere durch den Einsatz von LLMs</ns0:t>
      </ns0:r>
      <ns0:r ns0:rsidR="00EF0E6B">
        <ns0:t>,</ns0:t>
      </ns0:r>
      <ns0:r ns0:rsidRPr="00EA7D0C">
        <ns0:t xml:space="preserve"> eröffnen sich neue Möglichkeiten, diese Daten automatisiert auszuwerten, </ns0:t>
      </ns0:r>
      <ns0:commentRangeStart ns0:id="6"/>
      <ns0:r ns0:rsidRPr="00EA7D0C">
        <ns0:t>etwa zur Generierung von Stücklisten, zur Bauteilklassifikation oder zur Plausibilitätsprüfung</ns0:t>
      </ns0:r>
      <ns0:commentRangeEnd ns0:id="6"/>
      <ns0:r ns0:rsidR="00CE0E16">
        <ns0:rPr>
          <ns0:rStyle ns0:val="Kommentarzeichen"/>
        </ns0:rPr>
        <ns0:commentReference ns0:id="6"/>
      </ns0:r>
      <ns0:r ns0:rsidRPr="00EA7D0C">
        <ns0:t xml:space="preserve">. </ns0:t>
      </ns0:r>
      <ns0:r ns0:rsidR="00EF0E6B">
        <ns0:t>Bei einem simplen</ns0:t>
      </ns0:r>
      <ns0:r ns0:rsidRPr="00EA7D0C">
        <ns0:t xml:space="preserve"> </ns0:t>
      </ns0:r>
      <ns0:r ns0:rsidR="00EF0E6B">
        <ns0:t>Test</ns0:t>
      </ns0:r>
      <ns0:r ns0:rsidRPr="00EA7D0C">
        <ns0:t xml:space="preserve"> zeigt sich jedoch, dass LLMs </ns0:t>
      </ns0:r>
      <ns0:r ns0:rsidR="00CE0E16">
        <ns0:t>zum heutigen Stand</ns0:t>
      </ns0:r>
      <ns0:r ns0:rsidRPr="00EA7D0C">
        <ns0:t xml:space="preserve"> </ns0:t>
      </ns0:r>
      <ns0:r ns0:rsidR="008B53B9">
        <ns0:t>nicht</ns0:t>
      </ns0:r>
      <ns0:r ns0:rsidRPr="00EA7D0C">
        <ns0:t xml:space="preserve"> in der Lage sind, rohe IFC-Daten </ns0:t>
      </ns0:r>
      <ns0:r ns0:rsidR="008B53B9">
        <ns0:t>direkt</ns0:t>
      </ns0:r>
      <ns0:r ns0:rsidRPr="00EA7D0C">
        <ns0:t xml:space="preserve"> zu interpretieren und </ns0:t>
      </ns0:r>
      <ns0:r ns0:rsidR="008B53B9">
        <ns0:t>zu verstehen.</ns0:t>
      </ns0:r>
    </ns0:p>
    <ns0:p ns2:paraId="524A34C4" ns2:textId="4798F8E6" ns0:rsidR="0075196B" ns0:rsidRDefault="0075196B" ns0:rsidP="0075196B">
      <ns0:pPr>
        <ns0:keepNext/>
      </ns0:pPr>
      <ns0:r ns0:rsidRPr="0075196B">
        <ns0:rPr>
          <ns0:noProof/>
        </ns0:rPr>
        <ns0:drawing>
          <ns3:inline distT="0" distB="0" distL="0" distR="0" ns4:anchorId="0BAD4CDA" ns4:editId="09CC10C7">
            <ns3:extent cx="4591050" cy="2842664"/>
            <ns3:effectExtent l="19050" t="19050" r="19050" b="15240"/>
            <ns3:docPr id="1" name="Grafik 1"/>
            <ns3:cNvGraphicFramePr>
              <ns5:graphicFrameLocks noChangeAspect="1"/>
            </ns3:cNvGraphicFramePr>
            <ns5:graphic>
              <ns5:graphicData uri="http://schemas.openxmlformats.org/drawingml/2006/picture">
                <ns12:pic>
                  <ns12:nvPicPr>
                    <ns12:cNvPr id="1" name=""/>
                    <ns12:cNvPicPr/>
                  </ns12:nvPicPr>
                  <ns12:blipFill rotWithShape="1">
                    <ns5:blip ns11:embed="rId18"/>
                    <ns5:srcRect r="1113"/>
                    <ns5:stretch/>
                  </ns12:blipFill>
                  <ns12:spPr bwMode="auto">
                    <ns5:xfrm>
                      <ns5:off x="0" y="0"/>
                      <ns5:ext cx="4605137" cy="2851386"/>
                    </ns5:xfrm>
                    <ns5:prstGeom prst="rect">
                      <ns5:avLst/>
                    </ns5:prstGeom>
                    <ns5:ln w="9525" cap="sq" cmpd="thickThin" algn="ctr">
                      <ns5:solidFill>
                        <ns5:sysClr val="windowText" lastClr="000000"/>
                      </ns5:solidFill>
                      <ns5:prstDash val="solid"/>
                      <ns5:miter lim="800000"/>
                      <ns5:headEnd type="none" w="med" len="med"/>
                      <ns5:tailEnd type="none" w="med" len="med"/>
                      <ns5:extLst>
                        <ns5:ext uri="{C807C97D-BFC1-408E-A445-0C87EB9F89A2}">
                          <ns13:lineSketchStyleProps sd="0">
                            <ns5:custGeom>
                              <ns5:avLst/>
                              <ns5:gdLst/>
                              <ns5:ahLst/>
                              <ns5:cxnLst/>
                              <ns5:rect l="0" t="0" r="0" b="0"/>
                              <ns5:pathLst/>
                            </ns5:custGeom>
                            <ns13:type/>
                          </ns13:lineSketchStyleProps>
                        </ns5:ext>
                      </ns5:extLst>
                    </ns5:ln>
                    <ns5:effectLst/>
                    <ns5:extLst>
                      <ns5:ext uri="{53640926-AAD7-44D8-BBD7-CCE9431645EC}">
                        <ns14:shadowObscured/>
                      </ns5:ext>
                    </ns5:extLst>
                  </ns12:spPr>
                </ns12:pic>
              </ns5:graphicData>
            </ns5:graphic>
          </ns3:inline>
        </ns0:drawing>
      </ns0:r>
    </ns0:p>
    <ns0:p ns2:paraId="273FA3F6" ns2:textId="0B6F2011" ns0:rsidR="0075196B" ns0:rsidRDefault="0075196B" ns0:rsidP="0075196B">
      <ns0:pPr>
        <ns0:pStyle ns0:val="Beschriftung"/>
      </ns0:pPr>
      <ns0:bookmarkStart ns0:id="7" ns0:name="_Ref202441313"/>
      <ns0:r>
        <ns0:t xml:space="preserve">Abbildung </ns0:t>
      </ns0:r>
      <ns0:r>
        <ns0:fldChar ns0:fldCharType="begin"/>
      </ns0:r>
      <ns0:r>
        <ns0:instrText xml:space="preserve"> SEQ Abbildung \* ARABIC </ns0:instrText>
      </ns0:r>
      <ns0:r>
        <ns0:fldChar ns0:fldCharType="separate"/>
      </ns0:r>
      <ns0:r ns0:rsidR="00DC0381">
        <ns0:rPr>
          <ns0:noProof/>
        </ns0:rPr>
        <ns0:t>1</ns0:t>
      </ns0:r>
      <ns0:r>
        <ns0:fldChar ns0:fldCharType="end"/>
      </ns0:r>
      <ns0:bookmarkEnd ns0:id="7"/>
      <ns0:r>
        <ns0:t xml:space="preserve"> Gescheiteter Versuch mit </ns0:t>
      </ns0:r>
      <ns0:proofErr ns0:type="spellStart"/>
      <ns0:r>
        <ns0:t>ChatGPT</ns0:t>
      </ns0:r>
      <ns0:proofErr ns0:type="spellEnd"/>
      <ns0:r>
        <ns0:t xml:space="preserve"> 4.5 eine beispielhafte IFC Datei auszuwerten</ns0:t>
      </ns0:r>
    </ns0:p>
    <ns0:p ns2:paraId="5F5E44A9" ns2:textId="553D42E9" ns0:rsidR="006B7CB0" ns0:rsidRDefault="00DF68F2" ns0:rsidP="00971EE6">
      <ns0:r ns0:rsidRPr="00DF68F2">
        <ns0:t xml:space="preserve">Ein Beispiel hierfür zeigt </ns0:t>
      </ns0:r>
      <ns0:r ns0:rsidR="00EF0E6B">
        <ns0:fldChar ns0:fldCharType="begin"/>
      </ns0:r>
      <ns0:r ns0:rsidR="00EF0E6B">
        <ns0:instrText xml:space="preserve"> REF _Ref202441313 \h </ns0:instrText>
      </ns0:r>
      <ns0:r ns0:rsidR="00EF0E6B">
        <ns0:fldChar ns0:fldCharType="separate"/>
      </ns0:r>
      <ns0:r ns0:rsidR="007E19F3">
        <ns0:t xml:space="preserve">Abbildung </ns0:t>
      </ns0:r>
      <ns0:r ns0:rsidR="007E19F3">
        <ns0:rPr>
          <ns0:noProof/>
        </ns0:rPr>
        <ns0:t>1</ns0:t>
      </ns0:r>
      <ns0:r ns0:rsidR="00EF0E6B">
        <ns0:fldChar ns0:fldCharType="end"/>
      </ns0:r>
      <ns0:r ns0:rsidRPr="00DF68F2">
        <ns0:t xml:space="preserve">, in der ein LLM (ChatGPT-4.5) mit der Aufgabe konfrontiert wird, eine beispielhafte IFC-Datei auszuwerten. </ns0:t>
      </ns0:r>
      <ns0:r ns0:rsidR="00971EE6">
        <ns0:t xml:space="preserve">Das Modell scheitert jedoch bereits daran, auf die Datei zuzugreifen und deren Inhalte zu analysieren, da ihm in der Umgebung der notwendige Zugriff auf spezialisierte Bibliotheken wie </ns0:t>
      </ns0:r>
      <ns0:proofErr ns0:type="spellStart"/>
      <ns0:r ns0:rsidR="00971EE6">
        <ns0:t>IfcOpenShell</ns0:t>
      </ns0:r>
      <ns0:proofErr ns0:type="spellEnd"/>
      <ns0:r ns0:rsidR="00971EE6">
        <ns0:t xml:space="preserve"> fehlt. Diese Open-Source-Bibliothek wird von </ns0:t>
      </ns0:r>
      <ns0:proofErr ns0:type="spellStart"/>
      <ns0:r ns0:rsidR="00971EE6">
        <ns0:t>buildingSMART</ns0:t>
      </ns0:r>
      <ns0:proofErr ns0:type="spellEnd"/>
      <ns0:r ns0:rsidR="00971EE6">
        <ns0: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ns0:t>
      </ns0:r>
    </ns0:p>
    <ns0:p ns2:paraId="53EC3579" ns2:textId="77777777" ns0:rsidR="006B7CB0" ns0:rsidRDefault="006B7CB0" ns0:rsidP="00971EE6"/>
    <ns0:p ns2:paraId="1E9B1382" ns2:textId="6651E3AB" ns0:rsidR="0091342E" ns0:rsidRDefault="0091342E" ns0:rsidP="00C67B8C">
      <ns0:pPr>
        <ns0:pStyle ns0:val="berschrift3"/>
      </ns0:pPr>
      <ns0:bookmarkStart ns0:id="8" ns0:name="_Toc202445606"/>
      <ns0:bookmarkStart ns0:id="9" ns0:name="_Ref202959647"/>
      <ns0:bookmarkStart ns0:id="10" ns0:name="_Ref202959659"/>
      <ns0:r ns0:rsidRPr="0091342E">
        <ns0:t>Komplexe, hierarchische Datenstruktur und Datenmenge:</ns0:t>
      </ns0:r>
      <ns0:bookmarkEnd ns0:id="8"/>
      <ns0:bookmarkEnd ns0:id="9"/>
      <ns0:bookmarkEnd ns0:id="10"/>
    </ns0:p>
    <ns0:p ns2:paraId="2D33DBA3" ns2:textId="4A0E65B7" ns0:rsidR="00C67B8C" ns0:rsidRDefault="00613AF1" ns0:rsidP="00C67B8C">
      <ns0:r ns0:rsidRPr="00613AF1">
        <ns0: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ns0:t>
      </ns0:r>
      <ns0:r>
        <ns0:fldChar ns0:fldCharType="begin"/>
      </ns0:r>
      <ns0:r>
        <ns0:instrText xml:space="preserve"> REF _Ref202434665 \h </ns0:instrText>
      </ns0:r>
      <ns0:r>
        <ns0:fldChar ns0:fldCharType="separate"/>
      </ns0:r>
      <ns0:r ns0:rsidR="007E19F3">
        <ns0:t xml:space="preserve">Abbildung </ns0:t>
      </ns0:r>
      <ns0:r ns0:rsidR="007E19F3">
        <ns0:rPr>
          <ns0:noProof/>
        </ns0:rPr>
        <ns0:t>2</ns0:t>
      </ns0:r>
      <ns0:r>
        <ns0:fldChar ns0:fldCharType="end"/>
      </ns0:r>
      <ns0:r>
        <ns0:t xml:space="preserve"> </ns0:t>
      </ns0:r>
      <ns0:r ns0:rsidRPr="00613AF1">
        <ns0: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ns0:t>
      </ns0:r>
      <ns0:proofErr ns0:type="spellStart"/>
      <ns0:r ns0:rsidRPr="00613AF1">
        <ns0:t>Tokenlimit</ns0:t>
      </ns0:r>
      <ns0:proofErr ns0:type="spellEnd"/>
      <ns0:r ns0:rsidRPr="00613AF1">
        <ns0:t xml:space="preserve"> aktueller LLMs deutlich überschreitet. Eine vollständige Verarbeitung ohne Vorverarbeitung oder gezielte Filterung ist somit selbst technisch nicht umsetzbar.</ns0:t>
      </ns0:r>
    </ns0:p>
    <ns0:p ns2:paraId="45726519" ns2:textId="77777777" ns0:rsidR="0068115A" ns0:rsidRDefault="0068115A" ns0:rsidP="0068115A">
      <ns0:pPr>
        <ns0:keepNext/>
      </ns0:pPr>
      <ns0:r ns0:rsidRPr="0068115A">
        <ns0:rPr>
          <ns0:noProof/>
        </ns0:rPr>
        <ns0:drawing>
          <ns3:inline distT="0" distB="0" distL="0" distR="0" ns4:anchorId="7D3757C1" ns4:editId="7A8684EA">
            <ns3:extent cx="4572000" cy="3920801"/>
            <ns3:effectExtent l="0" t="0" r="0" b="3810"/>
            <ns3:docPr id="2" name="Grafik 2"/>
            <ns3:cNvGraphicFramePr>
              <ns5:graphicFrameLocks noChangeAspect="1"/>
            </ns3:cNvGraphicFramePr>
            <ns5:graphic>
              <ns5:graphicData uri="http://schemas.openxmlformats.org/drawingml/2006/picture">
                <ns12:pic>
                  <ns12:nvPicPr>
                    <ns12:cNvPr id="1" name=""/>
                    <ns12:cNvPicPr/>
                  </ns12:nvPicPr>
                  <ns12:blipFill>
                    <ns5:blip ns11:embed="rId19"/>
                    <ns5:stretch>
                      <ns5:fillRect/>
                    </ns5:stretch>
                  </ns12:blipFill>
                  <ns12:spPr>
                    <ns5:xfrm>
                      <ns5:off x="0" y="0"/>
                      <ns5:ext cx="4582695" cy="3929973"/>
                    </ns5:xfrm>
                    <ns5:prstGeom prst="rect">
                      <ns5:avLst/>
                    </ns5:prstGeom>
                  </ns12:spPr>
                </ns12:pic>
              </ns5:graphicData>
            </ns5:graphic>
          </ns3:inline>
        </ns0:drawing>
      </ns0:r>
    </ns0:p>
    <ns0:p ns2:paraId="7770D3DC" ns2:textId="52AC145A" ns0:rsidR="0096020C" ns0:rsidRDefault="0068115A" ns0:rsidP="0068115A">
      <ns0:pPr>
        <ns0:pStyle ns0:val="Beschriftung"/>
      </ns0:pPr>
      <ns0:bookmarkStart ns0:id="11" ns0:name="_Ref202434665"/>
      <ns0:r>
        <ns0:t xml:space="preserve">Abbildung </ns0:t>
      </ns0:r>
      <ns0:r>
        <ns0:fldChar ns0:fldCharType="begin"/>
      </ns0:r>
      <ns0:r>
        <ns0:instrText xml:space="preserve"> SEQ Abbildung \* ARABIC </ns0:instrText>
      </ns0:r>
      <ns0:r>
        <ns0:fldChar ns0:fldCharType="separate"/>
      </ns0:r>
      <ns0:r ns0:rsidR="00DC0381">
        <ns0:rPr>
          <ns0:noProof/>
        </ns0:rPr>
        <ns0:t>2</ns0:t>
      </ns0:r>
      <ns0:r>
        <ns0:fldChar ns0:fldCharType="end"/>
      </ns0:r>
      <ns0:bookmarkEnd ns0:id="11"/>
      <ns0:r>
        <ns0:t xml:space="preserve"> Ausschnitt des Codes der beispielhaften IFC Datei</ns0:t>
      </ns0:r>
    </ns0:p>
    <ns0:p ns2:paraId="529B2FC8" ns2:textId="77777777" ns0:rsidR="006109B6" ns0:rsidRDefault="006109B6" ns0:rsidP="006109B6"/>
    <ns0:p ns2:paraId="713D171D" ns2:textId="340133B5" ns0:rsidR="007169D8" ns0:rsidRDefault="006109B6" ns0:rsidP="007169D8">
      <ns0:pPr>
        <ns0:pStyle ns0:val="berschrift3"/>
      </ns0:pPr>
      <ns0:bookmarkStart ns0:id="12" ns0:name="_Toc202445607"/>
      <ns0:r ns0:rsidRPr="006109B6">
        <ns0:t xml:space="preserve">Fehlende </ns0:t>
      </ns0:r>
      <ns0:r ns0:rsidR="00F52415">
        <ns0:t>semantische Strukturierung</ns0:t>
      </ns0:r>
      <ns0:r ns0:rsidRPr="006109B6">
        <ns0:t>:</ns0:t>
      </ns0:r>
      <ns0:bookmarkEnd ns0:id="12"/>
    </ns0:p>
    <ns0:p ns2:paraId="298D8AD8" ns2:textId="679527CE" ns0:rsidR="007169D8" ns0:rsidRDefault="007169D8" ns0:rsidP="00A12841">
      <ns0:r>
        <ns0: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ns0:t>
      </ns0:r>
      <ns0:proofErr ns0:type="spellStart"/>
      <ns0:r>
        <ns0:t>ifcOWL</ns0:t>
      </ns0:r>
      <ns0:proofErr ns0:type="spellEnd"/>
      <ns0:r>
        <ns0:t xml:space="preserve"> angestrebt wird – fehlt dem Modell die Grundlage, um Bedeutungszusammenhänge und Objektbeziehungen korrekt zu erfassen.</ns0:t>
      </ns0:r>
    </ns0:p>
    <ns0:p ns2:paraId="382098D9" ns2:textId="77777777" ns0:rsidR="0027408D" ns0:rsidRDefault="0027408D" ns0:rsidP="0027408D">
      <ns0:pPr>
        <ns0:keepNext/>
      </ns0:pPr>
      <ns0:r ns0:rsidRPr="0027408D">
        <ns0:rPr>
          <ns0:noProof/>
        </ns0:rPr>
        <ns0:drawing>
          <ns3:inline distT="0" distB="0" distL="0" distR="0" ns4:anchorId="30344AC0" ns4:editId="7BC2894C">
            <ns3:extent cx="5760085" cy="1633220"/>
            <ns3:effectExtent l="0" t="0" r="0" b="5080"/>
            <ns3:docPr id="4" name="Grafik 4"/>
            <ns3:cNvGraphicFramePr>
              <ns5:graphicFrameLocks noChangeAspect="1"/>
            </ns3:cNvGraphicFramePr>
            <ns5:graphic>
              <ns5:graphicData uri="http://schemas.openxmlformats.org/drawingml/2006/picture">
                <ns12:pic>
                  <ns12:nvPicPr>
                    <ns12:cNvPr id="1" name=""/>
                    <ns12:cNvPicPr/>
                  </ns12:nvPicPr>
                  <ns12:blipFill>
                    <ns5:blip ns11:embed="rId20"/>
                    <ns5:stretch>
                      <ns5:fillRect/>
                    </ns5:stretch>
                  </ns12:blipFill>
                  <ns12:spPr>
                    <ns5:xfrm>
                      <ns5:off x="0" y="0"/>
                      <ns5:ext cx="5760085" cy="1633220"/>
                    </ns5:xfrm>
                    <ns5:prstGeom prst="rect">
                      <ns5:avLst/>
                    </ns5:prstGeom>
                  </ns12:spPr>
                </ns12:pic>
              </ns5:graphicData>
            </ns5:graphic>
          </ns3:inline>
        </ns0:drawing>
      </ns0:r>
    </ns0:p>
    <ns0:p ns2:paraId="6D55AF86" ns2:textId="6F7740F5" ns0:rsidR="0027408D" ns0:rsidRDefault="0027408D" ns0:rsidP="0027408D">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3</ns0:t>
      </ns0:r>
      <ns0:r>
        <ns0:fldChar ns0:fldCharType="end"/>
      </ns0:r>
      <ns0:r>
        <ns0:t xml:space="preserve"> (a) Beispielhafter Data-Abschnitt einer IFC-Datei, und (b) aus IFC-Entitäten generierten Graphen. </ns0:t>
      </ns0:r>
      <ns0:r ns0:rsidRPr="0027408D">
        <ns0:t xml:space="preserve">Quelle: </ns0:t>
      </ns0:r>
      <ns0:proofErr ns0:type="spellStart"/>
      <ns0:r ns0:rsidR="0071090D">
        <ns0:t>Iranmanesh</ns0:t>
      </ns0:r>
      <ns0:proofErr ns0:type="spellEnd"/>
      <ns0:r ns0:rsidR="0071090D">
        <ns0:t xml:space="preserve"> et al., 2024, S. 4.</ns0:t>
      </ns0:r>
    </ns0:p>
    <ns0:p ns2:paraId="6A787C0F" ns2:textId="48F45E44" ns0:rsidR="00A12841" ns0:rsidRDefault="009D6C16" ns0:rsidP="00A12841">
      <ns0:commentRangeStart ns0:id="13"/>
      <ns0:r ns0:rsidRPr="009D6C16">
        <ns0:t xml:space="preserve">Ein Ansatz zur Lösung dieses Problems ist die Überführung des IFC-Schemas in eine Web-Ontologie mittels OWL (Web </ns0:t>
      </ns0:r>
      <ns0:proofErr ns0:type="spellStart"/>
      <ns0:r ns0:rsidRPr="009D6C16">
        <ns0:t>Ontology</ns0:t>
      </ns0:r>
      <ns0:proofErr ns0:type="spellEnd"/>
      <ns0:r ns0:rsidRPr="009D6C16">
        <ns0:t xml:space="preserve"> Language). Das Projekt </ns0:t>
      </ns0:r>
      <ns0:proofErr ns0:type="spellStart"/>
      <ns0:r ns0:rsidRPr="009D6C16">
        <ns0:t>ifcOWL</ns0:t>
      </ns0:r>
      <ns0:proofErr ns0:type="spellEnd"/>
      <ns0:r ns0:rsidRPr="009D6C16">
        <ns0: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ns0:t>
      </ns0:r>
      <ns0:r ns0:rsidR="0011453B">
        <ns0:t>.</ns0:t>
      </ns0:r>
      <ns0:r ns0:rsidR="00D672D9">
        <ns0:rPr>
          <ns0:rStyle ns0:val="Funotenzeichen"/>
        </ns0:rPr>
        <ns0:footnoteReference ns0:id="2"/>
      </ns0:r>
      <ns0:r>
        <ns0:t xml:space="preserve"> </ns0:t>
      </ns0:r>
      <ns0:r ns0:rsidRPr="009D6C16">
        <ns0:t xml:space="preserve">Ein entsprechendes Ergebnis zeigt </ns0:t>
      </ns0:r>
      <ns0:r>
        <ns0:fldChar ns0:fldCharType="begin"/>
      </ns0:r>
      <ns0:r>
        <ns0:instrText xml:space="preserve"> REF _Ref202441255 \h </ns0:instrText>
      </ns0:r>
      <ns0:r>
        <ns0:fldChar ns0:fldCharType="separate"/>
      </ns0:r>
      <ns0:r ns0:rsidR="007E19F3">
        <ns0:t xml:space="preserve">Abbildung </ns0:t>
      </ns0:r>
      <ns0:r ns0:rsidR="007E19F3">
        <ns0:rPr>
          <ns0:noProof/>
        </ns0:rPr>
        <ns0:t>4</ns0:t>
      </ns0:r>
      <ns0:r>
        <ns0:fldChar ns0:fldCharType="end"/>
      </ns0:r>
      <ns0:r ns0:rsidRPr="009D6C16">
        <ns0:t xml:space="preserve">, in der ein LLM (ChatGPT-4.5) erfolgreich Informationen aus einer semantisch aufbereiteten </ns0:t>
      </ns0:r>
      <ns0:proofErr ns0:type="spellStart"/>
      <ns0:r ns0:rsidRPr="009D6C16">
        <ns0:t>ifcOWL</ns0:t>
      </ns0:r>
      <ns0:proofErr ns0:type="spellEnd"/>
      <ns0:r ns0:rsidRPr="009D6C16">
        <ns0:t xml:space="preserve">-Datei extrahiert. Die OWL-Datei wurde aus derselben IFC-Ausgangsdatei generiert, </ns0:t>
      </ns0:r>
      <ns0:r>
        <ns0:t>bei welcher</ns0:t>
      </ns0:r>
      <ns0:r ns0:rsidRPr="009D6C16">
        <ns0:t xml:space="preserve"> in </ns0:t>
      </ns0:r>
      <ns0:r>
        <ns0:fldChar ns0:fldCharType="begin"/>
      </ns0:r>
      <ns0:r>
        <ns0:instrText xml:space="preserve"> REF _Ref202441313 \h </ns0:instrText>
      </ns0:r>
      <ns0:r>
        <ns0:fldChar ns0:fldCharType="separate"/>
      </ns0:r>
      <ns0:r ns0:rsidR="007E19F3">
        <ns0:t xml:space="preserve">Abbildung </ns0:t>
      </ns0:r>
      <ns0:r ns0:rsidR="007E19F3">
        <ns0:rPr>
          <ns0:noProof/>
        </ns0:rPr>
        <ns0:t>1</ns0:t>
      </ns0:r>
      <ns0:r>
        <ns0:fldChar ns0:fldCharType="end"/>
      </ns0:r>
      <ns0:r>
        <ns0:t xml:space="preserve"> die</ns0:t>
      </ns0:r>
      <ns0:r ns0:rsidRPr="009D6C16">
        <ns0:t xml:space="preserve"> Auswertung durch ein LLM scheiterte.</ns0:t>
      </ns0:r>
      <ns0:commentRangeEnd ns0:id="13"/>
      <ns0:r ns0:rsidR="006B7CB0">
        <ns0:rPr>
          <ns0:rStyle ns0:val="Kommentarzeichen"/>
        </ns0:rPr>
        <ns0:commentReference ns0:id="13"/>
      </ns0:r>
    </ns0:p>
    <ns0:p ns2:paraId="1A66D6C5" ns2:textId="77777777" ns0:rsidR="00D325F6" ns0:rsidRDefault="00CF7085" ns0:rsidP="00D325F6">
      <ns0:pPr>
        <ns0:keepNext/>
      </ns0:pPr>
      <ns0:r ns0:rsidRPr="00CF7085">
        <ns0:rPr>
          <ns0:noProof/>
        </ns0:rPr>
        <ns0:drawing>
          <ns3:inline distT="0" distB="0" distL="0" distR="0" ns4:anchorId="0423A21D" ns4:editId="4F3B90E5">
            <ns3:extent cx="4491884" cy="3486150"/>
            <ns3:effectExtent l="19050" t="19050" r="23495" b="19050"/>
            <ns3:docPr id="3" name="Grafik 3"/>
            <ns3:cNvGraphicFramePr>
              <ns5:graphicFrameLocks noChangeAspect="1"/>
            </ns3:cNvGraphicFramePr>
            <ns5:graphic>
              <ns5:graphicData uri="http://schemas.openxmlformats.org/drawingml/2006/picture">
                <ns12:pic>
                  <ns12:nvPicPr>
                    <ns12:cNvPr id="1" name=""/>
                    <ns12:cNvPicPr/>
                  </ns12:nvPicPr>
                  <ns12:blipFill rotWithShape="1">
                    <ns5:blip ns11:embed="rId21"/>
                    <ns5:srcRect t="1054"/>
                    <ns5:stretch/>
                  </ns12:blipFill>
                  <ns12:spPr bwMode="auto">
                    <ns5:xfrm>
                      <ns5:off x="0" y="0"/>
                      <ns5:ext cx="4507823" cy="3498520"/>
                    </ns5:xfrm>
                    <ns5:prstGeom prst="rect">
                      <ns5:avLst/>
                    </ns5:prstGeom>
                    <ns5:ln w="3175">
                      <ns5:solidFill>
                        <ns5:schemeClr val="tx1"/>
                      </ns5:solidFill>
                    </ns5:ln>
                    <ns5:extLst>
                      <ns5:ext uri="{53640926-AAD7-44D8-BBD7-CCE9431645EC}">
                        <ns14:shadowObscured/>
                      </ns5:ext>
                    </ns5:extLst>
                  </ns12:spPr>
                </ns12:pic>
              </ns5:graphicData>
            </ns5:graphic>
          </ns3:inline>
        </ns0:drawing>
      </ns0:r>
    </ns0:p>
    <ns0:p ns2:paraId="3236D96F" ns2:textId="545B737C" ns0:rsidR="00CF7085" ns0:rsidRDefault="00D325F6" ns0:rsidP="00D325F6">
      <ns0:pPr>
        <ns0:pStyle ns0:val="Beschriftung"/>
      </ns0:pPr>
      <ns0:bookmarkStart ns0:id="14" ns0:name="_Ref202441255"/>
      <ns0:r>
        <ns0:t xml:space="preserve">Abbildung </ns0:t>
      </ns0:r>
      <ns0:r>
        <ns0:fldChar ns0:fldCharType="begin"/>
      </ns0:r>
      <ns0:r>
        <ns0:instrText xml:space="preserve"> SEQ Abbildung \* ARABIC </ns0:instrText>
      </ns0:r>
      <ns0:r>
        <ns0:fldChar ns0:fldCharType="separate"/>
      </ns0:r>
      <ns0:r ns0:rsidR="00DC0381">
        <ns0:rPr>
          <ns0:noProof/>
        </ns0:rPr>
        <ns0:t>4</ns0:t>
      </ns0:r>
      <ns0:r>
        <ns0:fldChar ns0:fldCharType="end"/>
      </ns0:r>
      <ns0:bookmarkEnd ns0:id="14"/>
      <ns0:r>
        <ns0:t xml:space="preserve"> Auswertung mit</ns0:t>
      </ns0:r>
      <ns0:r ns0:rsidRPr="004E3CF1">
        <ns0:t xml:space="preserve"> </ns0:t>
      </ns0:r>
      <ns0:proofErr ns0:type="spellStart"/>
      <ns0:r ns0:rsidRPr="004E3CF1">
        <ns0:t>ChatGPT</ns0:t>
      </ns0:r>
      <ns0:proofErr ns0:type="spellEnd"/>
      <ns0:r ns0:rsidRPr="004E3CF1">
        <ns0:t xml:space="preserve"> 4.5 eine</ns0:t>
      </ns0:r>
      <ns0:r>
        <ns0:t>r</ns0:t>
      </ns0:r>
      <ns0:r ns0:rsidRPr="004E3CF1">
        <ns0:t xml:space="preserve"> beispielhafte</ns0:t>
      </ns0:r>
      <ns0:r>
        <ns0:t>n</ns0:t>
      </ns0:r>
      <ns0:r ns0:rsidRPr="004E3CF1">
        <ns0:t xml:space="preserve"> </ns0:t>
      </ns0:r>
      <ns0:proofErr ns0:type="spellStart"/>
      <ns0:r>
        <ns0:t>ifcOWL</ns0:t>
      </ns0:r>
      <ns0:proofErr ns0:type="spellEnd"/>
      <ns0:r>
        <ns0:t xml:space="preserve"> </ns0:t>
      </ns0:r>
      <ns0:r ns0:rsidRPr="004E3CF1">
        <ns0:t>Datei</ns0:t>
      </ns0:r>
    </ns0:p>
    <ns0:p ns2:paraId="1615AB9C" ns2:textId="77777777" ns0:rsidR="00A12841" ns0:rsidRDefault="00A12841" ns0:rsidP="00A12841"/>
    <ns0:p ns2:paraId="20D5E600" ns2:textId="3F83E40B" ns0:rsidR="009D6C16" ns0:rsidRDefault="000021C1" ns0:rsidP="000021C1">
      <ns0:pPr>
        <ns0:pStyle ns0:val="berschrift3"/>
      </ns0:pPr>
      <ns0:bookmarkStart ns0:id="15" ns0:name="_Toc202445608"/>
      <ns0:r ns0:rsidRPr="000021C1">
        <ns0:t>Begrenzte Modellarchitektur für Verknüpfungen</ns0:t>
      </ns0:r>
      <ns0:bookmarkEnd ns0:id="15"/>
    </ns0:p>
    <ns0:p ns2:paraId="5BC74EAE" ns2:textId="576F4AA4" ns0:rsidR="000021C1" ns0:rsidRPr="000021C1" ns0:rsidRDefault="00FC311E" ns0:rsidP="000021C1">
      <ns0:r ns0:rsidRPr="00FC311E">
        <ns0:t xml:space="preserve">Ein grundlegendes Problem liegt darin, dass LLMs wie </ns0:t>
      </ns0:r>
      <ns0:proofErr ns0:type="spellStart"/>
      <ns0:r ns0:rsidRPr="00FC311E">
        <ns0:t>ChatGPT</ns0:t>
      </ns0:r>
      <ns0:proofErr ns0:type="spellEnd"/>
      <ns0:r ns0:rsidRPr="00FC311E">
        <ns0:t xml:space="preserve"> keine expliziten Mechanismen besitzen, </ns0:t>
      </ns0:r>
      <ns0:proofErr ns0:type="gramStart"/>
      <ns0:r ns0:rsidRPr="00FC311E">
        <ns0:t>um strukturierte</ns0:t>
      </ns0:r>
      <ns0:proofErr ns0:type="gramEnd"/>
      <ns0:r ns0:rsidRPr="00FC311E">
        <ns0:t xml:space="preserve">, stark referenzierte Datenformate wie IFC gezielt auszuwerten. Während klassische Abfragesysteme oder </ns0:t>
      </ns0:r>
      <ns0:proofErr ns0:type="spellStart"/>
      <ns0:r ns0:rsidRPr="00FC311E">
        <ns0:t>Graphstrukturen</ns0:t>
      </ns0:r>
      <ns0:proofErr ns0:type="spellEnd"/>
      <ns0:r ns0:rsidRPr="00FC311E">
        <ns0: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ns0:t>
      </ns0:r>
      <ns0:r ns0:rsidR="00530C83">
        <ns0:rPr>
          <ns0:rStyle ns0:val="Funotenzeichen"/>
        </ns0:rPr>
        <ns0:footnoteReference ns0:id="3"/>
      </ns0:r>
      <ns0:r ns0:rsidRPr="00FC311E">
        <ns0: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ns0:t>
      </ns0:r>
      <ns0:proofErr ns0:type="spellStart"/>
      <ns0:r ns0:rsidRPr="00FC311E">
        <ns0:t>graphbasierte</ns0:t>
      </ns0:r>
      <ns0:proofErr ns0:type="spellEnd"/>
      <ns0:r ns0:rsidRPr="00FC311E">
        <ns0:t xml:space="preserve"> Aufbereitung oder ein semantisches Mapping fehlt dem Modell die Fähigkeit, diese Zusammenhänge zuverlässig nachzuvollziehen.</ns0:t>
      </ns0:r>
      <ns0:r ns0:rsidR="00D244C1">
        <ns0:t xml:space="preserve"> </ns0:t>
      </ns0:r>
      <ns0:r ns0:rsidR="00D244C1" ns0:rsidRPr="00D244C1">
        <ns0:t xml:space="preserve">Tatsächlich ist das Modell aktuell gar nicht in der Lage, auf den strukturellen Inhalt einer rohen IFC-Datei zuzugreifen – wie am Beispiel in </ns0:t>
      </ns0:r>
      <ns0:r ns0:rsidR="00D244C1">
        <ns0:fldChar ns0:fldCharType="begin"/>
      </ns0:r>
      <ns0:r ns0:rsidR="00D244C1">
        <ns0:instrText xml:space="preserve"> REF _Ref202441313 \h </ns0:instrText>
      </ns0:r>
      <ns0:r ns0:rsidR="00D244C1">
        <ns0:fldChar ns0:fldCharType="separate"/>
      </ns0:r>
      <ns0:r ns0:rsidR="007E19F3">
        <ns0:t xml:space="preserve">Abbildung </ns0:t>
      </ns0:r>
      <ns0:r ns0:rsidR="007E19F3">
        <ns0:rPr>
          <ns0:noProof/>
        </ns0:rPr>
        <ns0:t>1</ns0:t>
      </ns0:r>
      <ns0:r ns0:rsidR="00D244C1">
        <ns0:fldChar ns0:fldCharType="end"/>
      </ns0:r>
      <ns0:r ns0:rsidR="00D244C1">
        <ns0:t xml:space="preserve"> </ns0:t>
      </ns0:r>
      <ns0:r ns0:rsidR="00D244C1" ns0:rsidRPr="00D244C1">
        <ns0: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ns0:t>
      </ns0:r>
    </ns0:p>
    <ns0:p ns2:paraId="3D822428" ns2:textId="4F340336" ns0:rsidR="00BF2EAC" ns0:rsidRDefault="00BF2EAC" ns0:rsidP="0096020C">
      <ns0:pPr>
        <ns0:pStyle ns0:val="berschrift2"/>
      </ns0:pPr>
      <ns0:bookmarkStart ns0:id="16" ns0:name="_Toc202445609"/>
      <ns0:r>
        <ns0:t>Ziele der Arbeit</ns0:t>
      </ns0:r>
      <ns0:bookmarkEnd ns0:id="16"/>
      <ns0:r ns0:rsidR="00735C05">
        <ns0:t xml:space="preserve"> </ns0:t>
      </ns0:r>
      <ns0:r ns0:rsidR="00735C05" ns0:rsidRPr="00735C05">
        <ns0:rPr>
          <ns0:b ns0:val="0"/>
          <ns0:bCs/>
          <ns0:i/>
          <ns0:iCs/>
        </ns0:rPr>
        <ns0:t>später</ns0:t>
      </ns0:r>
    </ns0:p>
    <ns0:p ns2:paraId="082AAE04" ns2:textId="77777777" ns0:rsidR="00414FEE" ns0:rsidRPr="00414FEE" ns0:rsidRDefault="00414FEE" ns0:rsidP="00414FEE"/>
    <ns0:p ns2:paraId="48D5A48B" ns2:textId="4F6A6BCC" ns0:rsidR="00414FEE" ns0:rsidRDefault="00414FEE" ns0:rsidP="00414FEE">
      <ns0:pPr>
        <ns0:pStyle ns0:val="berschrift2"/>
      </ns0:pPr>
      <ns0:bookmarkStart ns0:id="17" ns0:name="_Toc202445610"/>
      <ns0:r>
        <ns0:t>Aufbau und Vorgehen der Arbeit</ns0:t>
      </ns0:r>
      <ns0:bookmarkEnd ns0:id="17"/>
      <ns0:r ns0:rsidR="00735C05">
        <ns0:t xml:space="preserve"> </ns0:t>
      </ns0:r>
      <ns0:r ns0:rsidR="00735C05" ns0:rsidRPr="00735C05">
        <ns0:rPr>
          <ns0:b ns0:val="0"/>
          <ns0:bCs/>
          <ns0:i/>
          <ns0:iCs/>
        </ns0:rPr>
        <ns0:t>später</ns0:t>
      </ns0:r>
    </ns0:p>
    <ns0:p ns2:paraId="65B6A833" ns2:textId="77777777" ns0:rsidR="00414FEE" ns0:rsidRPr="00414FEE" ns0:rsidRDefault="00414FEE" ns0:rsidP="00414FEE"/>
    <ns0:p ns2:paraId="37852816" ns2:textId="001A6EFD" ns0:rsidR="7EBBF7BB" ns0:rsidRPr="00414FEE" ns0:rsidRDefault="7EBBF7BB">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5596EC72" ns2:textId="1761985D" ns0:rsidR="7EBBF7BB" ns0:rsidRPr="00414FEE" ns0:rsidRDefault="7EBBF7BB">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4C5AD9F9" ns2:textId="7F2DF084" ns0:rsidR="7EBBF7BB" ns0:rsidRDefault="7EBBF7BB">
      <ns0:pPr>
        <ns0:rPr>
          <ns0:noProof/>
          <ns0:lang ns0:val="en-US"/>
        </ns0:rPr>
      </ns0:pPr>
      <ns0:r ns0:rsidRPr="00414FEE">
        <ns0:rPr>
          <ns0:noProof/>
          <ns0:lang ns0:val="en-US"/>
        </ns0:rPr>
        <ns0:t xml:space="preserve">Mauris et orci. Aenean nec lorem. In porttitor. Donec laoreet nonummy augue. </ns0:t>
      </ns0:r>
    </ns0:p>
    <ns0:p ns2:paraId="2071033F" ns2:textId="381234BB" ns0:rsidR="00B572FF" ns0:rsidRDefault="00B572FF">
      <ns0:pPr>
        <ns0:rPr>
          <ns0:noProof/>
          <ns0:lang ns0:val="en-US"/>
        </ns0:rPr>
      </ns0:pPr>
      <ns0:r>
        <ns0:rPr>
          <ns0:noProof/>
          <ns0:lang ns0:val="en-US"/>
        </ns0:rPr>
        <ns0:br ns0:type="page"/>
      </ns0:r>
    </ns0:p>
    <ns0:p ns2:paraId="2D7DCD11" ns2:textId="77777777" ns0:rsidR="00B572FF" ns0:rsidRPr="00414FEE" ns0:rsidRDefault="00B572FF">
      <ns0:pPr>
        <ns0:rPr>
          <ns0:lang ns0:val="en-US"/>
        </ns0:rPr>
      </ns0:pPr>
    </ns0:p>
    <ns0:p ns2:paraId="72CCF65F" ns2:textId="7A2B5D64" ns0:rsidR="0031697D" ns0:rsidRDefault="00414FEE" ns0:rsidP="00836450">
      <ns0:pPr>
        <ns0:pStyle ns0:val="berschrift1"/>
      </ns0:pPr>
      <ns0:bookmarkStart ns0:id="18" ns0:name="_Toc202445611"/>
      <ns0:r>
        <ns0:t>Hintergrund: Standardisierte Planungsdaten im Holzbau</ns0:t>
      </ns0:r>
      <ns0:bookmarkEnd ns0:id="18"/>
    </ns0:p>
    <ns0:p ns2:paraId="71145E6C" ns2:textId="3BB70F8A" ns0:rsidR="00B828B9" ns0:rsidRDefault="00414FEE" ns0:rsidP="00414FEE">
      <ns0:pPr>
        <ns0:pStyle ns0:val="berschrift2"/>
      </ns0:pPr>
      <ns0:bookmarkStart ns0:id="19" ns0:name="_Toc202445612"/>
      <ns0:r>
        <ns0:t>Bedeutung von Standardisierung und Maschinenlesbarkeit</ns0:t>
      </ns0:r>
      <ns0:bookmarkEnd ns0:id="19"/>
    </ns0:p>
    <ns0:p ns2:paraId="3ACE833A" ns2:textId="6EBAE2A5" ns0:rsidR="00F80D1B" ns0:rsidRPr="00F80D1B" ns0:rsidRDefault="00F80D1B" ns0:rsidP="00F80D1B">
      <ns0:pPr>
        <ns0:pStyle ns0:val="berschrift3"/>
      </ns0:pPr>
      <ns0:commentRangeStart ns0:id="20"/>
      <ns0:r>
        <ns0:t>Standardisierung</ns0:t>
      </ns0:r>
      <ns0:commentRangeEnd ns0:id="20"/>
      <ns0:r ns0:rsidR="00535D1A">
        <ns0:rPr>
          <ns0:rStyle ns0:val="Kommentarzeichen"/>
          <ns0:rFonts ns0:eastAsiaTheme="minorHAnsi" ns0:cstheme="minorBidi"/>
          <ns0:b ns0:val="0"/>
        </ns0:rPr>
        <ns0:commentReference ns0:id="20"/>
      </ns0:r>
    </ns0:p>
    <ns0:p ns2:paraId="70976EB4" ns2:textId="0FD9A39D" ns0:rsidR="00F0715F" ns0:rsidRDefault="001C01DC" ns0:rsidP="00176B71">
      <ns0:r>
        <ns0:t xml:space="preserve">Die Rolle der </ns0:t>
      </ns0:r>
      <ns0:proofErr ns0:type="spellStart"/>
      <ns0:r ns0:rsidR="00007F15">
        <ns0:t>standardisierung</ns0:t>
      </ns0:r>
      <ns0:proofErr ns0:type="spellEnd"/>
      <ns0:r ns0:rsidR="00007F15">
        <ns0:t xml:space="preserve"> in der </ns0:t>
      </ns0:r>
      <ns0:proofErr ns0:type="spellStart"/>
      <ns0:r ns0:rsidR="00007F15">
        <ns0:t>digitalisierung</ns0:t>
      </ns0:r>
      <ns0:proofErr ns0:type="spellEnd"/>
      <ns0:r ns0:rsidR="00007F15">
        <ns0:t xml:space="preserve"> der </ns0:t>
      </ns0:r>
      <ns0:proofErr ns0:type="spellStart"/>
      <ns0:r ns0:rsidR="00007F15">
        <ns0:t>bauwirtschaft</ns0:t>
      </ns0:r>
      <ns0:proofErr ns0:type="spellEnd"/>
      <ns0:r ns0:rsidR="00007F15">
        <ns0:t xml:space="preserve"> gibt es verschiedene </ns0:t>
      </ns0:r>
      <ns0:proofErr ns0:type="spellStart"/>
      <ns0:r ns0:rsidR="00007F15">
        <ns0:t>ansichten</ns0:t>
      </ns0:r>
      <ns0:proofErr ns0:type="spellEnd"/>
      <ns0:r ns0:rsidR="00007F15">
        <ns0:t xml:space="preserve"> für. </ns0:t>
      </ns0:r>
      <ns0:r ns0:rsidR="002E32CB">
        <ns0:t xml:space="preserve">Schwarzwälder unterscheidet zwischen mehreren </ns0:t>
      </ns0:r>
      <ns0:proofErr ns0:type="spellStart"/>
      <ns0:r ns0:rsidR="002E32CB">
        <ns0:t>Vertständnissen</ns0:t>
      </ns0:r>
      <ns0:proofErr ns0:type="spellEnd"/>
      <ns0:r ns0:rsidR="00BA2270">
        <ns0:t xml:space="preserve">: Zum einen die </ns0:t>
      </ns0:r>
      <ns0:proofErr ns0:type="spellStart"/>
      <ns0:r ns0:rsidR="00BA2270">
        <ns0:t>normierung</ns0:t>
      </ns0:r>
      <ns0:proofErr ns0:type="spellEnd"/>
      <ns0:r ns0:rsidR="00BA2270">
        <ns0:t xml:space="preserve"> von Prozessen, zweitens die </ns0:t>
      </ns0:r>
      <ns0:r ns0:rsidR="00565610">
        <ns0:t>Definition</ns0:t>
      </ns0:r>
      <ns0:r ns0:rsidR="00BA2270">
        <ns0:t xml:space="preserve"> und </ns0:t>
      </ns0:r>
      <ns0:proofErr ns0:type="spellStart"/>
      <ns0:r ns0:rsidR="00BA2270">
        <ns0:t>vereinheitlichung</ns0:t>
      </ns0:r>
      <ns0:proofErr ns0:type="spellEnd"/>
      <ns0:r ns0:rsidR="00BA2270">
        <ns0:t xml:space="preserve"> von Begrifflichkeiten </ns0:t>
      </ns0:r>
      <ns0:r ns0:rsidR="00B82BBF">
        <ns0:t xml:space="preserve">und drittens die </ns0:t>
      </ns0:r>
      <ns0:proofErr ns0:type="spellStart"/>
      <ns0:r ns0:rsidR="00B82BBF">
        <ns0:t>vereinheitlichung</ns0:t>
      </ns0:r>
      <ns0:proofErr ns0:type="spellEnd"/>
      <ns0:r ns0:rsidR="00B82BBF">
        <ns0:t xml:space="preserve"> digitaler </ns0:t>
      </ns0:r>
      <ns0:proofErr ns0:type="spellStart"/>
      <ns0:r ns0:rsidR="00B82BBF">
        <ns0:t>informationen</ns0:t>
      </ns0:r>
      <ns0:proofErr ns0:type="spellEnd"/>
      <ns0:r ns0:rsidR="00B32A4C">
        <ns0:t>.</ns0:t>
      </ns0:r>
      <ns0:r ns0:rsidR="004300F9">
        <ns0:rPr>
          <ns0:rStyle ns0:val="Funotenzeichen"/>
        </ns0:rPr>
        <ns0:footnoteReference ns0:id="4"/>
      </ns0:r>
    </ns0:p>
    <ns0:p ns2:paraId="033534E7" ns2:textId="6E9C1965" ns0:rsidR="00CC6221" ns0:rsidRDefault="00DF2932" ns0:rsidP="00176B71">
      <ns0:r>
        <ns0:t>Die</ns0:t>
      </ns0:r>
      <ns0:r ns0:rsidR="000E3F0F">
        <ns0:t xml:space="preserve"> technisch-funktionale Perspektive, wie sie etwa durch </ns0:t>
      </ns0:r>
      <ns0:proofErr ns0:type="spellStart"/>
      <ns0:r ns0:rsidR="000E3F0F">
        <ns0:t>buildingSMART</ns0:t>
      </ns0:r>
      <ns0:proofErr ns0:type="spellEnd"/>
      <ns0:r ns0:rsidR="000E3F0F">
        <ns0:t xml:space="preserve"> </ns0:t>
      </ns0:r>
      <ns0:r ns0:rsidR="000523C9">
        <ns0:t xml:space="preserve">oder der DIN </ns0:t>
      </ns0:r>
      <ns0:r>
        <ns0:t>B</ns0:t>
      </ns0:r>
      <ns0:r ns0:rsidR="000523C9">
        <ns0:t>IM Cloud vertreten wird</ns0:t>
      </ns0:r>
      <ns0:r>
        <ns0:t xml:space="preserve"> sieht </ns0:t>
      </ns0:r>
      <ns0:r ns0:rsidR="000523C9">
        <ns0:t>die Standardisierung hauptsächlich als Voraussetzung zur Automatisierung von Prozessen verstanden</ns0:t>
      </ns0:r>
      <ns0:r ns0:rsidR="001B444E">
        <ns0:t>: „</ns0:t>
      </ns0:r>
      <ns0:r ns0:rsidR="00CB7191" ns0:rsidRPr="00CB7191">
        <ns0:t>Nur mit standardisierten Daten können automatische Prozesse etabliert und BIM-Potentiale umfassend genutzt werden“</ns0:t>
      </ns0:r>
      <ns0:r ns0:rsidR="00AC12EB">
        <ns0:t>.</ns0:t>
      </ns0:r>
      <ns0:r ns0:rsidR="00AC12EB">
        <ns0:rPr>
          <ns0:rStyle ns0:val="Funotenzeichen"/>
        </ns0:rPr>
        <ns0:footnoteReference ns0:id="5"/>
      </ns0:r>
    </ns0:p>
    <ns0:p ns2:paraId="1089534C" ns2:textId="40996576" ns0:rsidR="00833562" ns0:rsidRDefault="00833562" ns0:rsidP="00176B71">
      <ns0:r ns0:rsidRPr="00833562">
        <ns0: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ns0:t>
      </ns0:r>
      <ns0:proofErr ns0:type="spellStart"/>
      <ns0:r ns0:rsidRPr="00833562">
        <ns0:t>Aided</ns0:t>
      </ns0:r>
      <ns0:proofErr ns0:type="spellEnd"/>
      <ns0:r ns0:rsidRPr="00833562">
        <ns0: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ns0:t>
      </ns0:r>
      <ns0:r ns0:rsidR="00D05A33" ns0:rsidRPr="00D05A33">
        <ns0:t>Geoinformationssystem</ns0:t>
      </ns0:r>
      <ns0:r ns0:rsidR="00D05A33">
        <ns0:t>en (GIS)</ns0:t>
      </ns0:r>
      <ns0:r ns0:rsidRPr="00833562">
        <ns0: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ns0:t>
      </ns0:r>
      <ns0:r ns0:rsidR="005A0807">
        <ns0:rPr>
          <ns0:rStyle ns0:val="Funotenzeichen"/>
        </ns0:rPr>
        <ns0:footnoteReference ns0:id="6"/>
      </ns0:r>
    </ns0:p>
    <ns0:p ns2:paraId="69C64CFA" ns2:textId="77777777" ns0:rsidR="007C1278" ns0:rsidRDefault="007C1278" ns0:rsidP="00176B71"/>
    <ns0:p ns2:paraId="72B03F25" ns2:textId="77777777" ns0:rsidR="007C1278" ns0:rsidRDefault="007C1278" ns0:rsidP="00176B71"/>
    <ns0:p ns2:paraId="6D207352" ns2:textId="77777777" ns0:rsidR="007C1278" ns0:rsidRDefault="007C1278" ns0:rsidP="00176B71"/>
    <ns0:p ns2:paraId="37B73474" ns2:textId="77777777" ns0:rsidR="00176B71" ns0:rsidRDefault="00176B71" ns0:rsidP="00176B71">
      <ns0:pPr>
        <ns0:keepNext/>
      </ns0:pPr>
      <ns0:r ns0:rsidRPr="00176B71">
        <ns0:rPr>
          <ns0:noProof/>
        </ns0:rPr>
        <ns0:drawing>
          <ns3:inline distT="0" distB="0" distL="0" distR="0" ns4:anchorId="72F6E6B3" ns4:editId="3124936C">
            <ns3:extent cx="5760085" cy="4222750"/>
            <ns3:effectExtent l="0" t="0" r="0" b="6350"/>
            <ns3:docPr id="6" name="Grafik 6"/>
            <ns3:cNvGraphicFramePr>
              <ns5:graphicFrameLocks noChangeAspect="1"/>
            </ns3:cNvGraphicFramePr>
            <ns5:graphic>
              <ns5:graphicData uri="http://schemas.openxmlformats.org/drawingml/2006/picture">
                <ns12:pic>
                  <ns12:nvPicPr>
                    <ns12:cNvPr id="1" name=""/>
                    <ns12:cNvPicPr/>
                  </ns12:nvPicPr>
                  <ns12:blipFill>
                    <ns5:blip ns11:embed="rId22"/>
                    <ns5:stretch>
                      <ns5:fillRect/>
                    </ns5:stretch>
                  </ns12:blipFill>
                  <ns12:spPr>
                    <ns5:xfrm>
                      <ns5:off x="0" y="0"/>
                      <ns5:ext cx="5760085" cy="4222750"/>
                    </ns5:xfrm>
                    <ns5:prstGeom prst="rect">
                      <ns5:avLst/>
                    </ns5:prstGeom>
                  </ns12:spPr>
                </ns12:pic>
              </ns5:graphicData>
            </ns5:graphic>
          </ns3:inline>
        </ns0:drawing>
      </ns0:r>
    </ns0:p>
    <ns0:p ns2:paraId="50262737" ns2:textId="50EFCCDE" ns0:rsidR="00176B71" ns0:rsidRPr="00176B71" ns0:rsidRDefault="00176B71" ns0:rsidP="00176B71">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5</ns0:t>
      </ns0:r>
      <ns0:r>
        <ns0:fldChar ns0:fldCharType="end"/>
      </ns0:r>
      <ns0:r>
        <ns0:t xml:space="preserve"> Potenziale und Fähigkeiten im Bereich der Digitalisierung der Baubranche Quelle: PwC Studie "Die Herausforderungen der deutsc</ns0:t>
      </ns0:r>
      <ns0:r ns0:rsidR="00DF0937">
        <ns0:t>h</ns0:t>
      </ns0:r>
      <ns0:r>
        <ns0:t>en Bauindustrie 2025"</ns0:t>
      </ns0:r>
    </ns0:p>
    <ns0:p ns2:paraId="21E641DC" ns2:textId="44DD922D" ns0:rsidR="00BB7645" ns0:rsidRDefault="00BB7645" ns0:rsidP="00BB7645">
      <ns0:r>
        <ns0: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ns0:t>
      </ns0:r>
    </ns0:p>
    <ns0:p ns2:paraId="5F0BC982" ns2:textId="32A3155B" ns0:rsidR="00BB7645" ns0:rsidRDefault="00BB7645" ns0:rsidP="00BB7645">
      <ns0:r>
        <ns0: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ns0:t>
      </ns0:r>
    </ns0:p>
    <ns0:p ns2:paraId="0D4E6D23" ns2:textId="7A8CE4FE" ns0:rsidR="00BB7645" ns0:rsidRDefault="00BB7645" ns0:rsidP="00BB7645">
      <ns0:r>
        <ns0: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ns0:t>
      </ns0:r>
    </ns0:p>
    <ns0:p ns2:paraId="1F3DBD9C" ns2:textId="1E45038C" ns0:rsidR="00414FEE" ns0:rsidRDefault="00BB7645" ns0:rsidP="00BB7645">
      <ns0:r>
        <ns0:t>Ein wesentlicher Grund für diese Umsetzungslücke liegt in fehlenden Standards. Ohne einheitliche Schnittstellen, klare Begriffsdefinitionen und verbindliche Datenformate ist der Einsatz digitaler Technologien kaum systematisch möglich.</ns0:t>
      </ns0:r>
      <ns0:r ns0:rsidR="00436A63">
        <ns0:rPr>
          <ns0:rStyle ns0:val="Funotenzeichen"/>
        </ns0:rPr>
        <ns0:footnoteReference ns0:id="7"/>
      </ns0:r>
      <ns0:r>
        <ns0: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ns0:t>
      </ns0:r>
      <ns0:r ns0:rsidR="000D11E4">
        <ns0:rPr>
          <ns0:rStyle ns0:val="Funotenzeichen"/>
        </ns0:rPr>
        <ns0:footnoteReference ns0:id="8"/>
      </ns0:r>
    </ns0:p>
    <ns0:p ns2:paraId="06598B09" ns2:textId="77777777" ns0:rsidR="00F80D1B" ns0:rsidRDefault="00F80D1B" ns0:rsidP="00BB7645"/>
    <ns0:p ns2:paraId="0F698669" ns2:textId="7AB129B5" ns0:rsidR="00F80D1B" ns0:rsidRDefault="00F80D1B" ns0:rsidP="00F80D1B">
      <ns0:pPr>
        <ns0:pStyle ns0:val="berschrift3"/>
      </ns0:pPr>
      <ns0:r>
        <ns0:t>Maschinenlesbarkeit</ns0:t>
      </ns0:r>
    </ns0:p>
    <ns0:p ns2:paraId="273F83B9" ns2:textId="063469D8" ns0:rsidR="004D3CAF" ns0:rsidRDefault="004D3CAF" ns0:rsidP="004D3CAF">
      <ns0:r>
        <ns0:t>Der Begriff der Maschinenlesbarkeit wurde in der EU-Richtlinie 2019/</ns0:t>
      </ns0:r>
      <ns0:r ns0:rsidR="00DA6223">
        <ns0:t>1024</ns0:t>
      </ns0:r>
      <ns0:r>
        <ns0:t>/EU ursprünglich als das Vorliegen eines strukturierten Dateiformats definiert, welches so aufgebaut sein muss, „dass Softwareanwendungen die konkreten Daten einfach identifizieren, erkennen und extrahieren können“</ns0:t>
      </ns0:r>
      <ns0:r ns0:rsidR="00510B3F">
        <ns0:t>.</ns0:t>
      </ns0:r>
      <ns0:r ns0:rsidR="00510B3F">
        <ns0:rPr>
          <ns0:rStyle ns0:val="Funotenzeichen"/>
        </ns0:rPr>
        <ns0:footnoteReference ns0:id="9"/>
      </ns0:r>
      <ns0:r>
        <ns0:t xml:space="preserve"> Diese Definition legt den Schwerpunkt klar auf formale Strukturkriterien und geht davon aus, dass maschinelle Verarbeitung maßgeblich vom Dateiformat abhängt.</ns0:t>
      </ns0:r>
    </ns0:p>
    <ns0:p ns2:paraId="6AF47C6D" ns2:textId="3452CB99" ns0:rsidR="004D3CAF" ns0:rsidRDefault="004D3CAF" ns0:rsidP="004D3CAF">
      <ns0:r>
        <ns0:t>Ein</ns0:t>
      </ns0:r>
      <ns0:r ns0:rsidR="0097773C">
        <ns0:t>e</ns0:t>
      </ns0:r>
      <ns0:r>
        <ns0:t xml:space="preserve"> solche</ns0:t>
      </ns0:r>
      <ns0:r ns0:rsidR="0097773C">
        <ns0:t xml:space="preserve"> Definition </ns0:t>
      </ns0:r>
      <ns0:r>
        <ns0:t xml:space="preserve">greift jedoch unter heutigen Bedingungen zu kurz. Mittlerweile ermöglichen Methoden des maschinellen Lernens und der Bildverarbeitung die automatisierte Auswertung selbst unstrukturierter Formate. So kann beispielsweise ein einfaches </ns0:t>
      </ns0:r>
      <ns0:proofErr ns0:type="spellStart"/>
      <ns0:r>
        <ns0:t>Smartphonefoto</ns0:t>
      </ns0:r>
      <ns0:proofErr ns0:type="spellEnd"/>
      <ns0:r>
        <ns0:t xml:space="preserve"> eines Poliers von einer Stückliste an Plattenzuschnitten durch geeignete KI-Systeme erkannt, semantisch interpretiert und zur Erstellung eines optimierten </ns0:t>
      </ns0:r>
      <ns0:proofErr ns0:type="spellStart"/>
      <ns0:r>
        <ns0:t>Zuschnittplans</ns0:t>
      </ns0:r>
      <ns0:proofErr ns0:type="spellEnd"/>
      <ns0:r>
        <ns0:t xml:space="preserve"> genutzt werden – wie exemplarisch in</ns0:t>
      </ns0:r>
      <ns0:r ns0:rsidR="001C1E86">
        <ns0:t xml:space="preserve"> </ns0:t>
      </ns0:r>
      <ns0:r ns0:rsidR="001C1E86">
        <ns0:fldChar ns0:fldCharType="begin"/>
      </ns0:r>
      <ns0:r ns0:rsidR="001C1E86">
        <ns0:instrText xml:space="preserve"> REF _Ref202607839 \h </ns0:instrText>
      </ns0:r>
      <ns0:r ns0:rsidR="001C1E86">
        <ns0:fldChar ns0:fldCharType="separate"/>
      </ns0:r>
      <ns0:r ns0:rsidR="007E19F3">
        <ns0:t xml:space="preserve">Abbildung </ns0:t>
      </ns0:r>
      <ns0:r ns0:rsidR="007E19F3">
        <ns0:rPr>
          <ns0:noProof/>
        </ns0:rPr>
        <ns0:t>6</ns0:t>
      </ns0:r>
      <ns0:r ns0:rsidR="001C1E86">
        <ns0:fldChar ns0:fldCharType="end"/>
      </ns0:r>
      <ns0:r>
        <ns0:t xml:space="preserve"> dargestellt. Die einst klare Trennung zwischen maschinen- und menschenlesbaren Informationen verliert damit zunehmend an Bedeutung.</ns0:t>
      </ns0:r>
    </ns0:p>
    <ns0:p ns2:paraId="4056415B" ns2:textId="77777777" ns0:rsidR="004D3CAF" ns0:rsidRDefault="004D3CAF" ns0:rsidP="004D3CAF"/>
    <ns0:p ns2:paraId="52B8444E" ns2:textId="09BC0F60" ns0:rsidR="004D3CAF" ns0:rsidRPr="004D3CAF" ns0:rsidRDefault="004D3CAF" ns0:rsidP="004D3CAF">
      <ns0:r>
        <ns0:t xml:space="preserve">Im aktuellen Verständnis beschreibt Maschinenlesbarkeit daher nicht mehr allein die syntaktische </ns0:t>
      </ns0:r>
      <ns0:proofErr ns0:type="spellStart"/>
      <ns0:r>
        <ns0:t>Strukturierbarkeit</ns0:t>
      </ns0:r>
      <ns0:proofErr ns0:type="spellEnd"/>
      <ns0:r>
        <ns0:t xml:space="preserve"> von Daten, sondern vielmehr die Fähigkeit zur automatisierten, softwaregestützten Informationsverarbeitung. </ns0:t>
      </ns0:r>
      <ns0:r ns0:rsidR="00DA3199" ns0:rsidRPr="00DA3199">
        <ns0:t>Entscheidend sind dabei nicht primär die verwendeten Formate, sondern vielmehr, dass die zugrunde liegenden Informationen eindeutig beschrieben, klar interpretierbar und in einer Weise strukturiert sind, die eine algorithmische Verarbeitung ohne menschliches Zutun ermöglicht.</ns0:t>
      </ns0:r>
    </ns0:p>
    <ns0:p ns2:paraId="3C55538F" ns2:textId="77777777" ns0:rsidR="001554BD" ns0:rsidRDefault="00CE2C7F" ns0:rsidP="001554BD">
      <ns0:pPr>
        <ns0:keepNext/>
      </ns0:pPr>
      <ns0:r ns0:rsidRPr="00CE2C7F">
        <ns0:rPr>
          <ns0:noProof/>
        </ns0:rPr>
        <ns0:drawing>
          <ns3:inline distT="0" distB="0" distL="0" distR="0" ns4:anchorId="5973D07A" ns4:editId="0CB4B8BF">
            <ns3:extent cx="5760085" cy="4170680"/>
            <ns3:effectExtent l="0" t="0" r="0" b="1270"/>
            <ns3:docPr id="7" name="Grafik 7"/>
            <ns3:cNvGraphicFramePr>
              <ns5:graphicFrameLocks noChangeAspect="1"/>
            </ns3:cNvGraphicFramePr>
            <ns5:graphic>
              <ns5:graphicData uri="http://schemas.openxmlformats.org/drawingml/2006/picture">
                <ns12:pic>
                  <ns12:nvPicPr>
                    <ns12:cNvPr id="1" name=""/>
                    <ns12:cNvPicPr/>
                  </ns12:nvPicPr>
                  <ns12:blipFill>
                    <ns5:blip ns11:embed="rId23"/>
                    <ns5:stretch>
                      <ns5:fillRect/>
                    </ns5:stretch>
                  </ns12:blipFill>
                  <ns12:spPr>
                    <ns5:xfrm>
                      <ns5:off x="0" y="0"/>
                      <ns5:ext cx="5760085" cy="4170680"/>
                    </ns5:xfrm>
                    <ns5:prstGeom prst="rect">
                      <ns5:avLst/>
                    </ns5:prstGeom>
                  </ns12:spPr>
                </ns12:pic>
              </ns5:graphicData>
            </ns5:graphic>
          </ns3:inline>
        </ns0:drawing>
      </ns0:r>
    </ns0:p>
    <ns0:p ns2:paraId="1206E3DB" ns2:textId="7446E7AC" ns0:rsidR="00F80D1B" ns0:rsidRDefault="001554BD" ns0:rsidP="001554BD">
      <ns0:pPr>
        <ns0:pStyle ns0:val="Beschriftung"/>
      </ns0:pPr>
      <ns0:bookmarkStart ns0:id="21" ns0:name="_Ref202607839"/>
      <ns0:r>
        <ns0:t xml:space="preserve">Abbildung </ns0:t>
      </ns0:r>
      <ns0:r>
        <ns0:fldChar ns0:fldCharType="begin"/>
      </ns0:r>
      <ns0:r>
        <ns0:instrText xml:space="preserve"> SEQ Abbildung \* ARABIC </ns0:instrText>
      </ns0:r>
      <ns0:r>
        <ns0:fldChar ns0:fldCharType="separate"/>
      </ns0:r>
      <ns0:r ns0:rsidR="00DC0381">
        <ns0:rPr>
          <ns0:noProof/>
        </ns0:rPr>
        <ns0:t>6</ns0:t>
      </ns0:r>
      <ns0:r>
        <ns0:fldChar ns0:fldCharType="end"/>
      </ns0:r>
      <ns0:bookmarkEnd ns0:id="21"/>
      <ns0:r>
        <ns0:t xml:space="preserve"> </ns0:t>
      </ns0:r>
      <ns0:r ns0:rsidRPr="000E4766">
        <ns0:t xml:space="preserve">Automatisch generierter </ns0:t>
      </ns0:r>
      <ns0:proofErr ns0:type="spellStart"/>
      <ns0:r ns0:rsidRPr="000E4766">
        <ns0:t>Zuschnittplan</ns0:t>
      </ns0:r>
      <ns0:proofErr ns0:type="spellEnd"/>
      <ns0:r ns0:rsidRPr="000E4766">
        <ns0:t xml:space="preserve"> durch ein </ns0:t>
      </ns0:r>
      <ns0:r>
        <ns0:t>LLM</ns0:t>
      </ns0:r>
      <ns0:r ns0:rsidRPr="000E4766">
        <ns0:t xml:space="preserve"> (GPT-4) mit optimierter Anordnung zur Minimierung von Verschnitt</ns0:t>
      </ns0:r>
    </ns0:p>
    <ns0:p ns2:paraId="1A188557" ns2:textId="5597E337" ns0:rsidR="001D1036" ns0:rsidRDefault="001D1036" ns0:rsidP="001D1036">
      <ns0:r>
        <ns0: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ns0:t>
      </ns0:r>
      <ns0:r ns0:rsidR="007667B6">
        <ns0:t xml:space="preserve">bis </ns0:t>
      </ns0:r>
      <ns0:r ns0:rsidR="002868DF">
        <ns0:t xml:space="preserve">nicht nutzbar </ns0:t>
      </ns0:r>
      <ns0:proofErr ns0:type="gramStart"/>
      <ns0:r>
        <ns0:t>ist</ns0:t>
      </ns0:r>
      <ns0:r ns0:rsidRPr="002868DF">
        <ns0:rPr>
          <ns0:color ns0:val="FF0000"/>
        </ns0:rPr>
        <ns0:t>.</ns0:t>
      </ns0:r>
      <ns0:r ns0:rsidR="002868DF" ns0:rsidRPr="002868DF">
        <ns0:rPr>
          <ns0:color ns0:val="FF0000"/>
        </ns0:rPr>
        <ns0:t>(</ns0:t>
      </ns0:r>
      <ns0:proofErr ns0:type="gramEnd"/>
      <ns0:r ns0:rsidR="002868DF" ns0:rsidRPr="002868DF">
        <ns0:rPr>
          <ns0:color ns0:val="FF0000"/>
        </ns0:rPr>
        <ns0:t>Quelle eventuell?)</ns0:t>
      </ns0:r>
    </ns0:p>
    <ns0:p ns2:paraId="39C01905" ns2:textId="77777777" ns0:rsidR="001D1036" ns0:rsidRDefault="001D1036" ns0:rsidP="001D1036"/>
    <ns0:p ns2:paraId="46D88066" ns2:textId="4693B63B" ns0:rsidR="001D1036" ns0:rsidRDefault="001D1036" ns0:rsidP="001D1036">
      <ns0:r>
        <ns0:t xml:space="preserve">Zwar lassen sich solche Formate durch KI-Systeme wie LLMs in einfachen Fällen prinzipiell analysieren, etwa durch visuelle oder sprachbasierte Auswertung (vgl. </ns0:t>
      </ns0:r>
      <ns0:r>
        <ns0:fldChar ns0:fldCharType="begin"/>
      </ns0:r>
      <ns0:r>
        <ns0:instrText xml:space="preserve"> REF _Ref202607839 \h </ns0:instrText>
      </ns0:r>
      <ns0:r>
        <ns0:fldChar ns0:fldCharType="separate"/>
      </ns0:r>
      <ns0:r ns0:rsidR="007E19F3">
        <ns0:t xml:space="preserve">Abbildung </ns0:t>
      </ns0:r>
      <ns0:r ns0:rsidR="007E19F3">
        <ns0:rPr>
          <ns0:noProof/>
        </ns0:rPr>
        <ns0:t>6</ns0:t>
      </ns0:r>
      <ns0:r>
        <ns0:fldChar ns0:fldCharType="end"/>
      </ns0:r>
      <ns0:r>
        <ns0: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ns0:t>
      </ns0:r>
    </ns0:p>
    <ns0:p ns2:paraId="18A514B8" ns2:textId="2A31C9B7" ns0:rsidR="001D1036" ns0:rsidRDefault="001D1036" ns0:rsidP="001D1036">
      <ns0:r>
        <ns0: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ns0:t>
      </ns0:r>
      <ns0:r ns0:rsidRPr="00072945">
        <ns0:t>Datensätze</ns0:t>
      </ns0:r>
      <ns0:r ns0:rsidR="00AF3538">
        <ns0:t>.</ns0:t>
      </ns0:r>
      <ns0:r ns0:rsidR="00AF3538">
        <ns0:rPr>
          <ns0:rStyle ns0:val="Funotenzeichen"/>
        </ns0:rPr>
        <ns0:footnoteReference ns0:id="10"/>
      </ns0:r>
      <ns0:r ns0:rsidR="00AF3538">
        <ns0:t xml:space="preserve"> </ns0:t>
      </ns0:r>
      <ns0:r>
        <ns0: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ns0:t>
      </ns0:r>
      <ns0:proofErr ns0:type="spellStart"/>
      <ns0:proofErr ns0:type="gramStart"/>
      <ns0:r>
        <ns0:t>befähigen.</ns0:t>
      </ns0:r>
      <ns0:r ns0:rsidR="00B7580E" ns0:rsidRPr="00B7580E">
        <ns0:rPr>
          <ns0:color ns0:val="FF0000"/>
        </ns0:rPr>
        <ns0:t>Quelle</ns0:t>
      </ns0:r>
      <ns0:proofErr ns0:type="spellEnd"/>
      <ns0:proofErr ns0:type="gramEnd"/>
      <ns0:r ns0:rsidR="00B7580E" ns0:rsidRPr="00B7580E">
        <ns0:rPr>
          <ns0:color ns0:val="FF0000"/>
        </ns0:rPr>
        <ns0:t>!</ns0:t>
      </ns0:r>
      <ns0:r ns0:rsidRPr="00B7580E">
        <ns0:rPr>
          <ns0:color ns0:val="FF0000"/>
        </ns0:rPr>
        <ns0:t xml:space="preserve"> </ns0:t>
      </ns0:r>
      <ns0:r>
        <ns0:t>Erst auf Basis solcher Daten können diese Systeme lernen, relevante Muster zu erkennen, Bedeutungszusammenhänge zu rekonstruieren und kontextbezogene Entscheidungen zu treffen.</ns0:t>
      </ns0:r>
    </ns0:p>
    <ns0:p ns2:paraId="0C2043A1" ns2:textId="101892DD" ns0:rsidR="00816E7E" ns0:rsidRDefault="001D1036" ns0:rsidP="001D1036">
      <ns0:r>
        <ns0: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ns0:t>
      </ns0:r>
    </ns0:p>
    <ns0:p ns2:paraId="02E23DBF" ns2:textId="77777777" ns0:rsidR="00BA52EE" ns0:rsidRDefault="00BA52EE" ns0:rsidP="001D1036"/>
    <ns0:p ns2:paraId="4DC29F1D" ns2:textId="36FAAF52" ns0:rsidR="00BA52EE" ns0:rsidRDefault="00BA52EE" ns0:rsidP="00BA52EE">
      <ns0:r>
        <ns0: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ns0:t>
      </ns0:r>
    </ns0:p>
    <ns0:p ns2:paraId="7F319CF1" ns2:textId="021E63F5" ns0:rsidR="00BA52EE" ns0:rsidRDefault="004F6C16" ns0:rsidP="00BA52EE">
      <ns0:r>
        <ns0:t xml:space="preserve">Festzuhalten gilt: </ns0:t>
      </ns0:r>
      <ns0:r ns0:rsidR="00BA52EE">
        <ns0:t xml:space="preserve">Eine offene, branchenweit anerkannte Datenschnittstelle (Industriestandard) ist unerlässlich, um Maschinenlesbarkeit in der Praxis umzusetzen. Nur wenn alle Fachdisziplinen </ns0:t>
      </ns0:r>
      <ns0:r ns0:rsidR="003E7948">
        <ns0:t>einen einheitlichen Standard</ns0:t>
      </ns0:r>
      <ns0:r ns0:rsidR="00BA52EE">
        <ns0:t xml:space="preserve"> nutzen,</ns0:t>
      </ns0:r>
      <ns0:r ns0:rsidR="003E7948">
        <ns0:t xml:space="preserve"> </ns0:t>
      </ns0:r>
      <ns0:r ns0:rsidR="001106C8">
        <ns0:t xml:space="preserve">nach welchem </ns0:t>
      </ns0:r>
      <ns0:proofErr ns0:type="spellStart"/>
      <ns0:r ns0:rsidR="001106C8">
        <ns0:t>Infromationen</ns0:t>
      </ns0:r>
      <ns0:proofErr ns0:type="spellEnd"/>
      <ns0:r ns0:rsidR="00D029F6">
        <ns0:t xml:space="preserve"> innerhalb Bauvorhaben</ns0:t>
      </ns0:r>
      <ns0:r ns0:rsidR="001106C8">
        <ns0:t xml:space="preserve"> maschinenlesbar </ns0:t>
      </ns0:r>
      <ns0:r ns0:rsidR="00D029F6">
        <ns0:t>beschrieben werden,</ns0:t>
      </ns0:r>
      <ns0:r ns0:rsidR="00BA52EE">
        <ns0:t xml:space="preserve"> können Informationen wirklich verlustfrei und ohne Interpretationsspielraum ausgetauscht werden.</ns0:t>
      </ns0:r>
      <ns0:r ns0:rsidR="00982183">
        <ns0:rPr>
          <ns0:rStyle ns0:val="Funotenzeichen"/>
        </ns0:rPr>
        <ns0:footnoteReference ns0:id="11"/>
      </ns0:r>
      <ns0:r ns0:rsidR="003B2440">
        <ns0:t xml:space="preserve"> </ns0:t>
      </ns0:r>
      <ns0:r ns0:rsidR="00BA52EE">
        <ns0:t>Dies ist eine zwingende Voraussetzung für durchgängige digitale Workflows in Bauprojekten.</ns0:t>
      </ns0:r>
    </ns0:p>
    <ns0:p ns2:paraId="0DC67AC7" ns2:textId="77777777" ns0:rsidR="00EF0246" ns0:rsidRPr="00816E7E" ns0:rsidRDefault="00EF0246" ns0:rsidP="001D1036"/>
    <ns0:p ns2:paraId="4F0261AE" ns2:textId="66A88F84" ns0:rsidR="00B828B9" ns0:rsidRDefault="00414FEE" ns0:rsidP="00414FEE">
      <ns0:pPr>
        <ns0:pStyle ns0:val="berschrift2"/>
      </ns0:pPr>
      <ns0:bookmarkStart ns0:id="22" ns0:name="_Toc202445613"/>
      <ns0:r>
        <ns0:t>Standardisierte Attribute und ihre Rolle in der Automatisierung</ns0:t>
      </ns0:r>
      <ns0:bookmarkEnd ns0:id="22"/>
    </ns0:p>
    <ns0:p ns2:paraId="6B96A845" ns2:textId="5EE11E9C" ns0:rsidR="00414FEE" ns0:rsidRDefault="005B4F6E" ns0:rsidP="00414FEE">
      <ns0:r ns0:rsidRPr="005B4F6E">
        <ns0: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ns0:t>
      </ns0:r>
      <ns0:r ns0:rsidR="00756C5A">
        <ns0:t>.</ns0:t>
      </ns0:r>
      <ns0:r ns0:rsidR="003F7A49">
        <ns0:rPr>
          <ns0:rStyle ns0:val="Funotenzeichen"/>
        </ns0:rPr>
        <ns0:footnoteReference ns0:id="12"/>
      </ns0:r>
      <ns0:r ns0:rsidR="00756C5A">
        <ns0:t xml:space="preserve"> </ns0:t>
      </ns0:r>
      <ns0:r ns0:rsidR="00756C5A" ns0:rsidRPr="00756C5A">
        <ns0:t>Ohne gemeinsame Datenstandards müssen Projektbeteiligte Informationen häufig manuell übersetzen oder abstimmen, was Automatisierungspotenziale schmälert.</ns0:t>
      </ns0:r>
    </ns0:p>
    <ns0:p ns2:paraId="10599CF1" ns2:textId="27A3EB7E" ns0:rsidR="00756C5A" ns0:rsidRDefault="00C94FAF" ns0:rsidP="00414FEE">
      <ns0:r ns0:rsidRPr="00C94FAF">
        <ns0: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ns0:t>
      </ns0:r>
    </ns0:p>
    <ns0:p ns2:paraId="2DA071AA" ns2:textId="78257EF1" ns0:rsidR="00AB11E9" ns0:rsidRDefault="00AB11E9" ns0:rsidP="00414FEE">
      <ns0:r ns0:rsidRPr="00AB11E9">
        <ns0: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ns0:t>
      </ns0:r>
      <ns0:r>
        <ns0:t>.</ns0:t>
      </ns0:r>
      <ns0:r ns0:rsidR="0057397F">
        <ns0:rPr>
          <ns0:rStyle ns0:val="Funotenzeichen"/>
        </ns0:rPr>
        <ns0:footnoteReference ns0:id="13"/>
      </ns0:r>
      <ns0:r ns0:rsidR="006344A5">
        <ns0:t xml:space="preserve"> </ns0:t>
      </ns0:r>
      <ns0:r ns0:rsidR="006344A5" ns0:rsidRPr="006344A5">
        <ns0:t xml:space="preserve">Erst eine allgemeingültige, verlustfrei übertragbare Definition von Geometrien und Eigenschaften für jedes Bauteil schafft die Grundlage für weitgehende Automatisierung. </ns0:t>
      </ns0:r>
      <ns0:r ns0:rsidR="00C87C5D">
        <ns0:t>S</ns0:t>
      </ns0:r>
      <ns0:r ns0:rsidR="006344A5" ns0:rsidRPr="006344A5">
        <ns0:t>olche Standards</ns0:t>
      </ns0:r>
      <ns0:r ns0:rsidR="00C87C5D">
        <ns0:t xml:space="preserve"> bilden</ns0:t>
      </ns0:r>
      <ns0:r ns0:rsidR="006344A5" ns0:rsidRPr="006344A5">
        <ns0:t xml:space="preserve"> die Basis für den digitalen Zwilling des Bauwerks. </ns0:t>
      </ns0:r>
      <ns0:r ns0:rsidR="008F37A3" ns0:rsidRPr="008F37A3">
        <ns0:t xml:space="preserve">Gelingt der Branche die Einigung auf einheitliche Attribute und deren Umsetzung in allen gängigen Softwarelösungen, entsteht eine strukturierte Datengrundlage, auf der auch KI-Modelle aufbauen können. Nach entsprechender Trainingsphase lassen sich </ns0:t>
      </ns0:r>
      <ns0:r ns0:rsidR="008F37A3">
        <ns0:t>diese</ns0:t>
      </ns0:r>
      <ns0:r ns0:rsidR="008F37A3" ns0:rsidRPr="008F37A3">
        <ns0:t xml:space="preserve"> </ns0:t>
      </ns0:r>
      <ns0:r ns0:rsidR="008F37A3">
        <ns0:t>Modelle</ns0:t>
      </ns0:r>
      <ns0:r ns0:rsidR="008F37A3" ns0:rsidRPr="008F37A3">
        <ns0:t xml:space="preserve"> gezielt für standardisierte Abläufe einsetzen – ein wesentlicher Schritt zur Steigerung der Produktivität</ns0:t>
      </ns0:r>
      <ns0:r ns0:rsidR="008F37A3">
        <ns0:t xml:space="preserve"> in der Baubranche</ns0:t>
      </ns0:r>
      <ns0:r ns0:rsidR="008F37A3" ns0:rsidRPr="008F37A3">
        <ns0:t>.</ns0:t>
      </ns0:r>
    </ns0:p>
    <ns0:p ns2:paraId="17EF7406" ns2:textId="77777777" ns0:rsidR="006344A5" ns0:rsidRPr="00414FEE" ns0:rsidRDefault="006344A5" ns0:rsidP="00414FEE"/>
    <ns0:p ns2:paraId="4D76EB12" ns2:textId="3E096946" ns0:rsidR="00B828B9" ns0:rsidRDefault="00414FEE" ns0:rsidP="00414FEE">
      <ns0:pPr>
        <ns0:pStyle ns0:val="berschrift2"/>
      </ns0:pPr>
      <ns0:bookmarkStart ns0:id="23" ns0:name="_Toc202445614"/>
      <ns0:r>
        <ns0:t xml:space="preserve">Beispielhafte </ns0:t>
      </ns0:r>
      <ns0:r ns0:rsidR="002E1C3C">
        <ns0:t xml:space="preserve">IFC </ns0:t>
      </ns0:r>
      <ns0:r>
        <ns0:t>Attribute und Ausprägungen im Holzbau</ns0:t>
      </ns0:r>
      <ns0:bookmarkEnd ns0:id="23"/>
    </ns0:p>
    <ns0:p ns2:paraId="4AA158F1" ns2:textId="398C6260" ns0:rsidR="00055D2C" ns0:rsidRDefault="008F67A3" ns0:rsidP="00055D2C">
      <ns0:pPr>
        <ns0:keepNext/>
      </ns0:pPr>
      <ns0:r ns0:rsidRPr="008F67A3">
        <ns0:t xml:space="preserve">In diesem Abschnitt wird anhand eines eigens erstellten Modells exemplarisch dargestellt, wie typische Holzbauteile modelliert werden und welche Informationen beim Export ins IFC-Format übertragen werden. Die Modellierung erfolgte in der CAD-Software </ns0:t>
      </ns0:r>
      <ns0:proofErr ns0:type="spellStart"/>
      <ns0:r ns0:rsidRPr="008F67A3">
        <ns0:t>cadwork</ns0:t>
      </ns0:r>
      <ns0:proofErr ns0:type="spellEnd"/>
      <ns0:r ns0:rsidRPr="008F67A3">
        <ns0:t xml:space="preserve">, die insbesondere im Holzbau weit verbreitet ist. Sie findet vor allem in der Werkplanung und Arbeitsvorbereitung Anwendung. Charakteristisch für </ns0:t>
      </ns0:r>
      <ns0:proofErr ns0:type="spellStart"/>
      <ns0:r ns0:rsidRPr="008F67A3">
        <ns0:t>cadwork</ns0:t>
      </ns0:r>
      <ns0:proofErr ns0:type="spellEnd"/>
      <ns0:r ns0:rsidRPr="008F67A3">
        <ns0:t xml:space="preserve"> ist die vollständig 3D-basierte Modellierung: Neben der Erstellung von Plänen, Schnitten und Stücklisten ermöglicht das System auch die direkte Ansteuerung von </ns0:t>
      </ns0:r>
      <ns0:proofErr ns0:type="spellStart"/>
      <ns0:r ns0:rsidRPr="008F67A3">
        <ns0:t>Abbundmaschinen</ns0:t>
      </ns0:r>
      <ns0:proofErr ns0:type="spellEnd"/>
      <ns0:r ns0:rsidRPr="008F67A3">
        <ns0:t>. Die modular aufgebaute Software ist in der DACH-Region sowie in Kanada und Skandinavien etabliert.</ns0:t>
      </ns0:r>
    </ns0:p>
    <ns0:p ns2:paraId="7E9EF137" ns2:textId="31029DF2" ns0:rsidR="00055D2C" ns0:rsidRDefault="00304126" ns0:rsidP="00055D2C">
      <ns0:pPr>
        <ns0:keepNext/>
      </ns0:pPr>
      <ns0:r ns0:rsidRPr="00304126">
        <ns0:t xml:space="preserve">Für das Beispielmodell wurden folgende typische Holzbauteile konstruiert: Sparren, Pfetten und Schwellen, Kehlbohlen, Pfosten, Ständer, OSB-Beplankung, Wandschwellen und -rähm sowie eine Montageschwelle. Das Modell zeigt einen Ausschnitt eines </ns0:t>
      </ns0:r>
      <ns0:r ns0:rsidR="00AE255D" ns0:rsidRPr="00AE255D">
        <ns0:t>zimmermannsmäßig</ns0:t>
      </ns0:r>
      <ns0:r ns0:rsidR="00AE255D">
        <ns0:t xml:space="preserve"> </ns0:t>
      </ns0:r>
      <ns0:r ns0:rsidR="00B83829">
        <ns0:t>geplantem</ns0:t>
      </ns0:r>
      <ns0:r ns0:rsidR="00AE255D">
        <ns0:t xml:space="preserve"> </ns0:t>
      </ns0:r>
      <ns0:r ns0:rsidRPr="00304126">
        <ns0:t>Dachtragwerk. Eine geneigte Dachfläche mit sechs Sparren</ns0:t>
      </ns0:r>
      <ns0:r ns0:rsidR="00B83829">
        <ns0:t>, welche</ns0:t>
      </ns0:r>
      <ns0:r ns0:rsidRPr="00304126">
        <ns0:t xml:space="preserve"> auf einer Firstpfette und einer Fußpfette </ns0:t>
      </ns0:r>
      <ns0:r ns0:rsidR="00B83829">
        <ns0:t>aufliegen</ns0:t>
      </ns0:r>
      <ns0:r ns0:rsidRPr="00304126">
        <ns0:t>. Ergänzt wird die Konstruktion durch eine Satteldachgaube mit zwei Kehlbohlen, zwei Ortgangsparren und zwei Schiftern</ns0:t>
      </ns0:r>
      <ns0:r ns0:rsidR="00B83829">
        <ns0:t>.</ns0:t>
      </ns0:r>
    </ns0:p>
    <ns0:p ns2:paraId="2750BC43" ns2:textId="77777777" ns0:rsidR="00B83829" ns0:rsidRDefault="00B83829" ns0:rsidP="00B83829">
      <ns0:pPr>
        <ns0:keepNext/>
      </ns0:pPr>
      <ns0:r ns0:rsidRPr="00B3494D">
        <ns0:rPr>
          <ns0:noProof/>
        </ns0:rPr>
        <ns0:drawing>
          <ns3:inline distT="0" distB="0" distL="0" distR="0" ns4:anchorId="14C85942" ns4:editId="6514FF68">
            <ns3:extent cx="5760085" cy="4001770"/>
            <ns3:effectExtent l="0" t="0" r="0" b="0"/>
            <ns3:docPr id="8" name="Grafik 8"/>
            <ns3:cNvGraphicFramePr>
              <ns5:graphicFrameLocks noChangeAspect="1"/>
            </ns3:cNvGraphicFramePr>
            <ns5:graphic>
              <ns5:graphicData uri="http://schemas.openxmlformats.org/drawingml/2006/picture">
                <ns12:pic>
                  <ns12:nvPicPr>
                    <ns12:cNvPr id="1" name=""/>
                    <ns12:cNvPicPr/>
                  </ns12:nvPicPr>
                  <ns12:blipFill>
                    <ns5:blip ns11:embed="rId24"/>
                    <ns5:stretch>
                      <ns5:fillRect/>
                    </ns5:stretch>
                  </ns12:blipFill>
                  <ns12:spPr>
                    <ns5:xfrm>
                      <ns5:off x="0" y="0"/>
                      <ns5:ext cx="5760085" cy="4001770"/>
                    </ns5:xfrm>
                    <ns5:prstGeom prst="rect">
                      <ns5:avLst/>
                    </ns5:prstGeom>
                  </ns12:spPr>
                </ns12:pic>
              </ns5:graphicData>
            </ns5:graphic>
          </ns3:inline>
        </ns0:drawing>
      </ns0:r>
    </ns0:p>
    <ns0:p ns2:paraId="05874C57" ns2:textId="6664568D" ns0:rsidR="00B83829" ns0:rsidRDefault="00B83829" ns0:rsidP="004534DC">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7</ns0:t>
      </ns0:r>
      <ns0:r>
        <ns0:fldChar ns0:fldCharType="end"/>
      </ns0:r>
      <ns0:r>
        <ns0:t xml:space="preserve"> Modell eines beispielhaften Holztragwerks in </ns0:t>
      </ns0:r>
      <ns0:proofErr ns0:type="spellStart"/>
      <ns0:r>
        <ns0:t>cadwork</ns0:t>
      </ns0:r>
      <ns0:proofErr ns0:type="spellEnd"/>
      <ns0:r>
        <ns0:t>, Vorderseite</ns0:t>
      </ns0:r>
    </ns0:p>
    <ns0:p ns2:paraId="40F0FD59" ns2:textId="7046FFFA" ns0:rsidR="004534DC" ns0:rsidRDefault="004534DC" ns0:rsidP="00055D2C">
      <ns0:pPr>
        <ns0:keepNext/>
      </ns0:pPr>
      <ns0:r ns0:rsidRPr="004534DC">
        <ns0:t xml:space="preserve">Auf der </ns0:t>
      </ns0:r>
      <ns0:r ns0:rsidR="001169F3">
        <ns0:t>Hinterseite des Modells</ns0:t>
      </ns0:r>
      <ns0:r ns0:rsidRPr="004534DC">
        <ns0:t xml:space="preserve"> (</ns0:t>
      </ns0:r>
      <ns0:r ns0:rsidR="00A52DA2">
        <ns0:fldChar ns0:fldCharType="begin"/>
      </ns0:r>
      <ns0:r ns0:rsidR="00A52DA2">
        <ns0:instrText xml:space="preserve"> REF _Ref202952345 \h  \* MERGEFORMAT </ns0:instrText>
      </ns0:r>
      <ns0:r ns0:rsidR="00A52DA2">
        <ns0:fldChar ns0:fldCharType="separate"/>
      </ns0:r>
      <ns0:r ns0:rsidR="007E19F3" ns0:rsidRPr="007E19F3">
        <ns0:t>Abbildung 8</ns0:t>
      </ns0:r>
      <ns0:r ns0:rsidR="00A52DA2">
        <ns0:fldChar ns0:fldCharType="end"/>
      </ns0:r>
      <ns0:r ns0:rsidRPr="004534DC">
        <ns0: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ns0:t>
      </ns0:r>
    </ns0:p>
    <ns0:p ns2:paraId="5E64DB9F" ns2:textId="77777777" ns0:rsidR="004534DC" ns0:rsidRDefault="004534DC" ns0:rsidP="004534DC">
      <ns0:pPr>
        <ns0:keepNext/>
      </ns0:pPr>
      <ns0:r ns0:rsidRPr="00DE5E3E">
        <ns0:rPr>
          <ns0:noProof/>
        </ns0:rPr>
        <ns0:drawing>
          <ns3:inline distT="0" distB="0" distL="0" distR="0" ns4:anchorId="65310182" ns4:editId="2413B31E">
            <ns3:extent cx="5760085" cy="3837940"/>
            <ns3:effectExtent l="0" t="0" r="0" b="0"/>
            <ns3:docPr id="9" name="Grafik 9"/>
            <ns3:cNvGraphicFramePr>
              <ns5:graphicFrameLocks noChangeAspect="1"/>
            </ns3:cNvGraphicFramePr>
            <ns5:graphic>
              <ns5:graphicData uri="http://schemas.openxmlformats.org/drawingml/2006/picture">
                <ns12:pic>
                  <ns12:nvPicPr>
                    <ns12:cNvPr id="1" name=""/>
                    <ns12:cNvPicPr/>
                  </ns12:nvPicPr>
                  <ns12:blipFill>
                    <ns5:blip ns11:embed="rId25"/>
                    <ns5:stretch>
                      <ns5:fillRect/>
                    </ns5:stretch>
                  </ns12:blipFill>
                  <ns12:spPr>
                    <ns5:xfrm>
                      <ns5:off x="0" y="0"/>
                      <ns5:ext cx="5760085" cy="3837940"/>
                    </ns5:xfrm>
                    <ns5:prstGeom prst="rect">
                      <ns5:avLst/>
                    </ns5:prstGeom>
                  </ns12:spPr>
                </ns12:pic>
              </ns5:graphicData>
            </ns5:graphic>
          </ns3:inline>
        </ns0:drawing>
      </ns0:r>
    </ns0:p>
    <ns0:p ns2:paraId="34923844" ns2:textId="1B750C11" ns0:rsidR="004534DC" ns0:rsidRPr="004534DC" ns0:rsidRDefault="004534DC" ns0:rsidP="004534DC">
      <ns0:pPr>
        <ns0:keepNext/>
        <ns0:rPr>
          <ns0:i/>
          <ns0:iCs/>
          <ns0:color ns0:val="44546A" ns0:themeColor="text2"/>
          <ns0:sz ns0:val="18"/>
          <ns0:szCs ns0:val="18"/>
        </ns0:rPr>
      </ns0:pPr>
      <ns0:bookmarkStart ns0:id="24" ns0:name="_Ref202952345"/>
      <ns0:r ns0:rsidRPr="004534DC">
        <ns0:rPr>
          <ns0:i/>
          <ns0:iCs/>
          <ns0:color ns0:val="44546A" ns0:themeColor="text2"/>
          <ns0:sz ns0:val="18"/>
          <ns0:szCs ns0:val="18"/>
        </ns0:rPr>
        <ns0:t xml:space="preserve">Abbildung </ns0:t>
      </ns0:r>
      <ns0:r ns0:rsidRPr="004534DC">
        <ns0:rPr>
          <ns0:i/>
          <ns0:iCs/>
          <ns0:color ns0:val="44546A" ns0:themeColor="text2"/>
          <ns0:sz ns0:val="18"/>
          <ns0:szCs ns0:val="18"/>
        </ns0:rPr>
        <ns0:fldChar ns0:fldCharType="begin"/>
      </ns0:r>
      <ns0:r ns0:rsidRPr="004534DC">
        <ns0:rPr>
          <ns0:i/>
          <ns0:iCs/>
          <ns0:color ns0:val="44546A" ns0:themeColor="text2"/>
          <ns0:sz ns0:val="18"/>
          <ns0:szCs ns0:val="18"/>
        </ns0:rPr>
        <ns0:instrText xml:space="preserve"> SEQ Abbildung \* ARABIC </ns0:instrText>
      </ns0:r>
      <ns0:r ns0:rsidRPr="004534DC">
        <ns0:rPr>
          <ns0:i/>
          <ns0:iCs/>
          <ns0:color ns0:val="44546A" ns0:themeColor="text2"/>
          <ns0:sz ns0:val="18"/>
          <ns0:szCs ns0:val="18"/>
        </ns0:rPr>
        <ns0:fldChar ns0:fldCharType="separate"/>
      </ns0:r>
      <ns0:r ns0:rsidR="00DC0381">
        <ns0:rPr>
          <ns0:i/>
          <ns0:iCs/>
          <ns0:noProof/>
          <ns0:color ns0:val="44546A" ns0:themeColor="text2"/>
          <ns0:sz ns0:val="18"/>
          <ns0:szCs ns0:val="18"/>
        </ns0:rPr>
        <ns0:t>8</ns0:t>
      </ns0:r>
      <ns0:r ns0:rsidRPr="004534DC">
        <ns0:rPr>
          <ns0:i/>
          <ns0:iCs/>
          <ns0:color ns0:val="44546A" ns0:themeColor="text2"/>
          <ns0:sz ns0:val="18"/>
          <ns0:szCs ns0:val="18"/>
        </ns0:rPr>
        <ns0:fldChar ns0:fldCharType="end"/>
      </ns0:r>
      <ns0:bookmarkEnd ns0:id="24"/>
      <ns0:r ns0:rsidRPr="004534DC">
        <ns0:rPr>
          <ns0:i/>
          <ns0:iCs/>
          <ns0:color ns0:val="44546A" ns0:themeColor="text2"/>
          <ns0:sz ns0:val="18"/>
          <ns0:szCs ns0:val="18"/>
        </ns0:rPr>
        <ns0:t xml:space="preserve"> Modell eines beispielhaften Holztragwerks in </ns0:t>
      </ns0:r>
      <ns0:proofErr ns0:type="spellStart"/>
      <ns0:r ns0:rsidRPr="004534DC">
        <ns0:rPr>
          <ns0:i/>
          <ns0:iCs/>
          <ns0:color ns0:val="44546A" ns0:themeColor="text2"/>
          <ns0:sz ns0:val="18"/>
          <ns0:szCs ns0:val="18"/>
        </ns0:rPr>
        <ns0:t>cadwork</ns0:t>
      </ns0:r>
      <ns0:proofErr ns0:type="spellEnd"/>
      <ns0:r ns0:rsidRPr="004534DC">
        <ns0:rPr>
          <ns0:i/>
          <ns0:iCs/>
          <ns0:color ns0:val="44546A" ns0:themeColor="text2"/>
          <ns0:sz ns0:val="18"/>
          <ns0:szCs ns0:val="18"/>
        </ns0:rPr>
        <ns0:t>, Hinterseite</ns0:t>
      </ns0:r>
    </ns0:p>
    <ns0:p ns2:paraId="3E869EC0" ns2:textId="5CE248D6" ns0:rsidR="00DE5E3E" ns0:rsidRDefault="00A52DA2" ns0:rsidP="00A52DA2">
      <ns0:r ns0:rsidRPr="00A52DA2">
        <ns0:t>Alle insgesamt 23 modellierten Bauteile wurden automatisch in einer Stückliste zusammengeführt (</ns0:t>
      </ns0:r>
      <ns0:r>
        <ns0:fldChar ns0:fldCharType="begin"/>
      </ns0:r>
      <ns0:r>
        <ns0:instrText xml:space="preserve"> REF _Ref202952380 \h </ns0:instrText>
      </ns0:r>
      <ns0:r>
        <ns0:fldChar ns0:fldCharType="separate"/>
      </ns0:r>
      <ns0:r ns0:rsidR="007E19F3">
        <ns0:t xml:space="preserve">Abbildung </ns0:t>
      </ns0:r>
      <ns0:r ns0:rsidR="007E19F3">
        <ns0:rPr>
          <ns0:noProof/>
        </ns0:rPr>
        <ns0:t>9</ns0:t>
      </ns0:r>
      <ns0:r>
        <ns0:fldChar ns0:fldCharType="end"/>
      </ns0:r>
      <ns0:r ns0:rsidRPr="00A52DA2">
        <ns0:t xml:space="preserve">). Diese stammt direkt aus der </ns0:t>
      </ns0:r>
      <ns0:proofErr ns0:type="spellStart"/>
      <ns0:r ns0:rsidRPr="00A52DA2">
        <ns0:t>cadwork</ns0:t>
      </ns0:r>
      <ns0:proofErr ns0:type="spellEnd"/>
      <ns0:r ns0:rsidRPr="00A52DA2">
        <ns0: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ns0:t>
      </ns0:r>
    </ns0:p>
    <ns0:tbl>
      <ns0:tblPr>
        <ns0:tblW ns0:w="8080" ns0:type="dxa"/>
        <ns0:tblCellMar>
          <ns0:left ns0:w="70" ns0:type="dxa"/>
          <ns0:right ns0:w="70" ns0:type="dxa"/>
        </ns0:tblCellMar>
        <ns0:tblLook ns0:val="04A0" ns0:firstRow="1" ns0:lastRow="0" ns0:firstColumn="1" ns0:lastColumn="0" ns0:noHBand="0" ns0:noVBand="1"/>
      </ns0:tblPr>
      <ns0:tblGrid>
        <ns0:gridCol ns0:w="620"/>
        <ns0:gridCol ns0:w="1720"/>
        <ns0:gridCol ns0:w="1180"/>
        <ns0:gridCol ns0:w="405"/>
        <ns0:gridCol ns0:w="640"/>
        <ns0:gridCol ns0:w="640"/>
        <ns0:gridCol ns0:w="720"/>
        <ns0:gridCol ns0:w="700"/>
        <ns0:gridCol ns0:w="720"/>
        <ns0:gridCol ns0:w="740"/>
      </ns0:tblGrid>
      <ns0:tr ns0:rsidR="000C4BEB" ns0:rsidRPr="000C4BEB" ns2:paraId="439C9AFA" ns2:textId="77777777" ns0:rsidTr="000C4BEB">
        <ns0:trPr>
          <ns0:trHeight ns0:val="210"/>
        </ns0:trPr>
        <ns0:tc>
          <ns0:tcPr>
            <ns0:tcW ns0:w="620" ns0:type="dxa"/>
            <ns0:tcBorders>
              <ns0:top ns0:val="single" ns0:sz="8" ns0:space="0" ns0:color="000000"/>
              <ns0:left ns0:val="single" ns0:sz="8" ns0:space="0" ns0:color="000000"/>
              <ns0:bottom ns0:val="single" ns0:sz="8" ns0:space="0" ns0:color="000000"/>
              <ns0:right ns0:val="single" ns0:sz="8" ns0:space="0" ns0:color="000000"/>
            </ns0:tcBorders>
            <ns0:shd ns0:val="clear" ns0:color="000000" ns0:fill="C0C0C0"/>
            <ns0:noWrap/>
            <ns0:vAlign ns0:val="center"/>
            <ns0:hideMark/>
          </ns0:tcPr>
          <ns0:p ns2:paraId="6C3A6FA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Nr. PL</ns0:t>
            </ns0:r>
          </ns0:p>
        </ns0:tc>
        <ns0:tc>
          <ns0:tcPr>
            <ns0:tcW ns0:w="1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8D9C2E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Name</ns0:t>
            </ns0:r>
          </ns0:p>
        </ns0:tc>
        <ns0:tc>
          <ns0:tcPr>
            <ns0:tcW ns0:w="118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51676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aterial</ns0:t>
            </ns0:r>
          </ns0:p>
        </ns0:tc>
        <ns0:tc>
          <ns0:tcPr>
            <ns0:tcW ns0:w="40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9C446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proofErr ns0:type="spellStart"/>
            <ns0:r ns0:rsidRPr="000C4BEB">
              <ns0:rPr>
                <ns0:rFonts ns0:ascii="MS Shell Dlg 2" ns0:eastAsia="Times New Roman" ns0:hAnsi="MS Shell Dlg 2" ns0:cs="MS Shell Dlg 2"/>
                <ns0:b/>
                <ns0:bCs/>
                <ns0:color ns0:val="000000"/>
                <ns0:sz ns0:val="16"/>
                <ns0:szCs ns0:val="16"/>
                <ns0:lang ns0:eastAsia="de-DE"/>
              </ns0:rPr>
              <ns0:t>Stk</ns0:t>
            </ns0:r>
            <ns0:proofErr ns0:type="spellEnd"/>
          </ns0:p>
        </ns0:tc>
        <ns0:tc>
          <ns0:tcPr>
            <ns0:tcW ns0:w="6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9C8EC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B</ns0:t>
            </ns0:r>
          </ns0:p>
        </ns0:tc>
        <ns0:tc>
          <ns0:tcPr>
            <ns0:tcW ns0:w="6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2C26F60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H</ns0:t>
            </ns0:r>
          </ns0:p>
        </ns0:tc>
        <ns0:tc>
          <ns0:tcPr>
            <ns0:tcW ns0:w="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6DB9FF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L</ns0:t>
            </ns0:r>
          </ns0:p>
        </ns0:tc>
        <ns0:tc>
          <ns0:tcPr>
            <ns0:tcW ns0:w="70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39371F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L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c>
          <ns0:tcPr>
            <ns0:tcW ns0:w="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A87AEA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V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c>
          <ns0:tcPr>
            <ns0:tcW ns0:w="7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62431C2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G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r>
      <ns0:tr ns0:rsidR="000C4BEB" ns0:rsidRPr="000C4BEB" ns2:paraId="1BDE49F3"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C0C0C0"/>
            <ns0:noWrap/>
            <ns0:vAlign ns0:val="center"/>
            <ns0:hideMark/>
          </ns0:tcPr>
          <ns0:p ns2:paraId="69F23E3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1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0D4A86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118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7F1E410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40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46B114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6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127D16F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6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63E73BD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38EFFB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70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699142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ns0:t>
            </ns0:r>
          </ns0:p>
        </ns0:tc>
        <ns0:tc>
          <ns0:tcPr>
            <ns0:tcW ns0:w="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049E2A0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³</ns0:t>
            </ns0:r>
          </ns0:p>
        </ns0:tc>
        <ns0:tc>
          <ns0:tcPr>
            <ns0:tcW ns0:w="7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42BE5C0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kg</ns0:t>
            </ns0:r>
          </ns0:p>
        </ns0:tc>
      </ns0:tr>
      <ns0:tr ns0:rsidR="000C4BEB" ns0:rsidRPr="000C4BEB" ns2:paraId="04CF3924"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9C79FF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A513C9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Firstpfett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98D857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54599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A2CB49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019B22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4D3F77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06,24</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2C8F7F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1</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DD2B2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9CE27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89</ns0:t>
            </ns0:r>
          </ns0:p>
        </ns0:tc>
      </ns0:tr>
      <ns0:tr ns0:rsidR="000C4BEB" ns0:rsidRPr="000C4BEB" ns2:paraId="01A1B87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CCFDE6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D94552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Firstpfett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E93D8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8EFAD2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DD24B7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A60B1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803682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0,0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5BFD6B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B9C306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1FA7D3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50</ns0:t>
            </ns0:r>
          </ns0:p>
        </ns0:tc>
      </ns0:tr>
      <ns0:tr ns0:rsidR="000C4BEB" ns0:rsidRPr="000C4BEB" ns2:paraId="3AC11FF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42E63C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2B6C31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868504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DD2F2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67BA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A72275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85C04E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0,0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D35ED8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8E5864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85CCA1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50</ns0:t>
            </ns0:r>
          </ns0:p>
        </ns0:tc>
      </ns0:tr>
      <ns0:tr ns0:rsidR="000C4BEB" ns0:rsidRPr="000C4BEB" ns2:paraId="4A90326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DF4BB4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C227A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ehlboh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37811B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04CE12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66E4D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6705F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3,2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5CD57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867,7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975C59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8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62A14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76B4DB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86</ns0:t>
            </ns0:r>
          </ns0:p>
        </ns0:tc>
      </ns0:tr>
      <ns0:tr ns0:rsidR="000C4BEB" ns0:rsidRPr="000C4BEB" ns2:paraId="0A045574"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8EA6E9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4A244A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ehlboh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031207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7B79F6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A6AAC9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96B56C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5,06</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5EDB05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41,2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A91F5F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4</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958C5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03706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8</ns0:t>
            </ns0:r>
          </ns0:p>
        </ns0:tc>
      </ns0:tr>
      <ns0:tr ns0:rsidR="000C4BEB" ns0:rsidRPr="000C4BEB" ns2:paraId="3253A398"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34EF60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40DE1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E9585C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3AFB1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BE7CB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4C436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597C7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4,1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207C2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CFFF6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862C0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9</ns0:t>
            </ns0:r>
          </ns0:p>
        </ns0:tc>
      </ns0:tr>
      <ns0:tr ns0:rsidR="000C4BEB" ns0:rsidRPr="000C4BEB" ns2:paraId="381C01A5"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DB7C7A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7</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73057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DA4AD9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A48F7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1217E2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CF0C26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B5DEFE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61,89</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DC8997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6</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3B4B82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708CFE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07</ns0:t>
            </ns0:r>
          </ns0:p>
        </ns0:tc>
      </ns0:tr>
      <ns0:tr ns0:rsidR="000C4BEB" ns0:rsidRPr="000C4BEB" ns2:paraId="71C2471C"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2577EA0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5A45F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3B07C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A4FD4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194A2C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3538A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ACB5DB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8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6D8449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8</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1CD78A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9B7AC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70</ns0:t>
            </ns0:r>
          </ns0:p>
        </ns0:tc>
      </ns0:tr>
      <ns0:tr ns0:rsidR="000C4BEB" ns0:rsidRPr="000C4BEB" ns2:paraId="4FC2AEA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52EF20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509111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7E0E7C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A27DFD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6C3C15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EDD90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4EA6F6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00,2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BF76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3BFC3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47C0F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32</ns0:t>
            </ns0:r>
          </ns0:p>
        </ns0:tc>
      </ns0:tr>
      <ns0:tr ns0:rsidR="000C4BEB" ns0:rsidRPr="000C4BEB" ns2:paraId="493D5BAE"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7AB31E3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49B5D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61CD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1F60E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D50DB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C7C7EE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4,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F1E023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768,7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D47FA2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61</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D53B17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1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ECBBDC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5,71</ns0:t>
            </ns0:r>
          </ns0:p>
        </ns0:tc>
      </ns0:tr>
      <ns0:tr ns0:rsidR="000C4BEB" ns0:rsidRPr="000C4BEB" ns2:paraId="272C6658"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51F305D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334DF7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Pfost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E6D3BC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NH C24</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F9A5A6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F8B85A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69315C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3B789D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32F3A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5DB42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80118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17</ns0:t>
            </ns0:r>
          </ns0:p>
        </ns0:tc>
      </ns0:tr>
      <ns0:tr ns0:rsidR="000C4BEB" ns0:rsidRPr="000C4BEB" ns2:paraId="0F781DE2"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D5F07B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2</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B72DA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proofErr ns0:type="spellStart"/>
            <ns0:r ns0:rsidRPr="000C4BEB">
              <ns0:rPr>
                <ns0:rFonts ns0:ascii="MS Shell Dlg 2" ns0:eastAsia="Times New Roman" ns0:hAnsi="MS Shell Dlg 2" ns0:cs="MS Shell Dlg 2"/>
                <ns0:color ns0:val="000000"/>
                <ns0:sz ns0:val="16"/>
                <ns0:szCs ns0:val="16"/>
                <ns0:lang ns0:eastAsia="de-DE"/>
              </ns0:rPr>
              <ns0:t>Wandrähm</ns0:t>
            </ns0:r>
            <ns0:proofErr ns0:type="spellEnd"/>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B6022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22AEEF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41F711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5438CD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B7F51D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E72E23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85C6A2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608FC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4</ns0:t>
            </ns0:r>
          </ns0:p>
        </ns0:tc>
      </ns0:tr>
      <ns0:tr ns0:rsidR="000C4BEB" ns0:rsidRPr="000C4BEB" ns2:paraId="166F08F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0E1F2C1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3</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EC132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A8797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549AF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EF69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9BD682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5084D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05178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C65683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95B163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4</ns0:t>
            </ns0:r>
          </ns0:p>
        </ns0:tc>
      </ns0:tr>
      <ns0:tr ns0:rsidR="000C4BEB" ns0:rsidRPr="000C4BEB" ns2:paraId="36D36CA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CB83A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BB991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stiel</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EBA12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793153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0A0BB1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13717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9E01D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9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DB983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8</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0E468E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59A2D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51</ns0:t>
            </ns0:r>
          </ns0:p>
        </ns0:tc>
      </ns0:tr>
      <ns0:tr ns0:rsidR="000C4BEB" ns0:rsidRPr="000C4BEB" ns2:paraId="166C1871"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7FCB72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50B6DF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montage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86A74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Lärche</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CBFCA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6A84C7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189573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CE4FA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758DF3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77565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838CF0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0</ns0:t>
            </ns0:r>
          </ns0:p>
        </ns0:tc>
      </ns0:tr>
      <ns0:tr ns0:rsidR="000C4BEB" ns0:rsidRPr="000C4BEB" ns2:paraId="028DE893"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BF25E0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0ED8A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Beplankung</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99BCB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OSB/3</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EA31C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84124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0BD309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FDD6B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2202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8D4CBD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9C3AF1" ns2:textId="77777777" ns0:rsidR="000C4BEB" ns0:rsidRPr="000C4BEB" ns0:rsidRDefault="000C4BEB" ns0:rsidP="00F76352">
            <ns0:pPr>
              <ns0:keepNext/>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68</ns0:t>
            </ns0:r>
          </ns0:p>
        </ns0:tc>
      </ns0:tr>
    </ns0:tbl>
    <ns0:p ns2:paraId="4E799E07" ns2:textId="7CD1FAFC" ns0:rsidR="000C4BEB" ns0:rsidRDefault="00F76352" ns0:rsidP="00F76352">
      <ns0:pPr>
        <ns0:pStyle ns0:val="Beschriftung"/>
      </ns0:pPr>
      <ns0:bookmarkStart ns0:id="25" ns0:name="_Ref202952380"/>
      <ns0:r>
        <ns0:t xml:space="preserve">Abbildung </ns0:t>
      </ns0:r>
      <ns0:r>
        <ns0:fldChar ns0:fldCharType="begin"/>
      </ns0:r>
      <ns0:r>
        <ns0:instrText xml:space="preserve"> SEQ Abbildung \* ARABIC </ns0:instrText>
      </ns0:r>
      <ns0:r>
        <ns0:fldChar ns0:fldCharType="separate"/>
      </ns0:r>
      <ns0:r ns0:rsidR="00DC0381">
        <ns0:rPr>
          <ns0:noProof/>
        </ns0:rPr>
        <ns0:t>9</ns0:t>
      </ns0:r>
      <ns0:r>
        <ns0:fldChar ns0:fldCharType="end"/>
      </ns0:r>
      <ns0:bookmarkEnd ns0:id="25"/>
      <ns0:r>
        <ns0:t xml:space="preserve"> Bauteilliste der beispielhaften Modellierung</ns0:t>
      </ns0:r>
    </ns0:p>
    <ns0:p ns2:paraId="12A72BFA" ns2:textId="42C5F1B6" ns0:rsidR="00EF414F" ns0:rsidRDefault="00DA6657" ns0:rsidP="00632D70">
      <ns0:r ns0:rsidRPr="00DA6657">
        <ns0: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ns0:t>
      </ns0:r>
      <ns0:proofErr ns0:type="spellStart"/>
      <ns0:r ns0:rsidRPr="00DA6657">
        <ns0:t>cadwork</ns0:t>
      </ns0:r>
      <ns0:proofErr ns0:type="spellEnd"/>
      <ns0:r ns0:rsidRPr="00DA6657">
        <ns0:t>.</ns0:t>
      </ns0:r>
      <ns0:r ns0:rsidR="0062011F">
        <ns0:rPr>
          <ns0:rStyle ns0:val="Funotenzeichen"/>
        </ns0:rPr>
        <ns0:footnoteReference ns0:id="14"/>
      </ns0:r>
      <ns0:r ns0:rsidRPr="00DA6657">
        <ns0:t xml:space="preserve"> Dieses Handbuch enthält neben allgemeinen Informationen zur IFC-Struktur auch konkrete Hinweise zur Modellierungspraxis in </ns0:t>
      </ns0:r>
      <ns0:proofErr ns0:type="spellStart"/>
      <ns0:r ns0:rsidRPr="00DA6657">
        <ns0:t>cadwork</ns0:t>
      </ns0:r>
      <ns0:proofErr ns0:type="spellEnd"/>
      <ns0:r ns0:rsidRPr="00DA6657">
        <ns0:t>: kompakte Modellierungsregeln, Checklisten sowie Empfehlungen für einen standardkonformen Export. Die Arbeit entlang dieser Vorgaben soll die Vergleichbarkeit mit anderen Projekten sicherstellen.</ns0:t>
      </ns0:r>
    </ns0:p>
    <ns0:p ns2:paraId="4F1850D0" ns2:textId="5A2BA394" ns0:rsidR="006B6D97" ns0:rsidRDefault="006B6D97" ns0:rsidP="006B6D97">
      <ns0:r>
        <ns0:t xml:space="preserve">Anhand von zwei ausgewählten Bauteilen – einem Wandstiel und einer OSB-Beplankung – soll im Folgenden untersucht werden, welche Attributinformationen beim IFC-Export aus </ns0:t>
      </ns0:r>
      <ns0:proofErr ns0:type="spellStart"/>
      <ns0:r>
        <ns0:t>cadwork</ns0:t>
      </ns0:r>
      <ns0:proofErr ns0:type="spellEnd"/>
      <ns0:r>
        <ns0: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ns0:t>
      </ns0:r>
    </ns0:p>
    <ns0:p ns2:paraId="3E5E14D8" ns2:textId="50CE4AF1" ns0:rsidR="006B6D97" ns0:rsidRDefault="006B6D97" ns0:rsidP="006B6D97">
      <ns0:r>
        <ns0: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ns0:t>
      </ns0:r>
      <ns0:proofErr ns0:type="spellStart"/>
      <ns0:r>
        <ns0:t>IfcMember</ns0:t>
      </ns0:r>
      <ns0:proofErr ns0:type="spellEnd"/>
      <ns0:r>
        <ns0:t xml:space="preserve"> mit dem </ns0:t>
      </ns0:r>
      <ns0:proofErr ns0:type="spellStart"/>
      <ns0:r>
        <ns0:t>PredefinedType</ns0:t>
      </ns0:r>
      <ns0:proofErr ns0:type="spellEnd"/>
      <ns0:r>
        <ns0:t xml:space="preserve"> "STUD" modelliert, da er zwar tragend wirkt, jedoch nicht als primäres Tragelement (z. B. wie ein Träger), sondern als Teil einer Wandstruktur fungiert. Die OSB-Beplankung wird hingegen als </ns0:t>
      </ns0:r>
      <ns0:proofErr ns0:type="spellStart"/>
      <ns0:r>
        <ns0:t>IfcPlate</ns0:t>
      </ns0:r>
      <ns0:proofErr ns0:type="spellEnd"/>
      <ns0:r>
        <ns0:t xml:space="preserve"> klassifiziert, da sie als flächige Komponente in einem mehrlagigen Bauteilaufbau verortet ist, jedoch keine eigene Wanddefinition im Sinne von </ns0:t>
      </ns0:r>
      <ns0:proofErr ns0:type="spellStart"/>
      <ns0:r>
        <ns0:t>IfcWall</ns0:t>
      </ns0:r>
      <ns0:proofErr ns0:type="spellEnd"/>
      <ns0:r>
        <ns0:t xml:space="preserve"> erfüllt.</ns0:t>
      </ns0:r>
    </ns0:p>
    <ns0:p ns2:paraId="3A526BAD" ns2:textId="77777777" ns0:rsidR="006B6D97" ns0:rsidRDefault="006B6D97" ns0:rsidP="006B6D97">
      <ns0:r>
        <ns0:t xml:space="preserve">Die Modellierung und der anschließende Export ins IFC-Format erfolgten gemäß den Empfehlungen des BIM Holzbau Manuals von </ns0:t>
      </ns0:r>
      <ns0:proofErr ns0:type="spellStart"/>
      <ns0:r>
        <ns0:t>cadwork</ns0:t>
      </ns0:r>
      <ns0:proofErr ns0:type="spellEnd"/>
      <ns0:r>
        <ns0:t xml:space="preserve">. Die resultierende IFC-Datei wurde in der Software </ns0:t>
      </ns0:r>
      <ns0:proofErr ns0:type="spellStart"/>
      <ns0:r>
        <ns0:t>BIMvision</ns0:t>
      </ns0:r>
      <ns0:proofErr ns0:type="spellEnd"/>
      <ns0:r>
        <ns0: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ns0:t>
      </ns0:r>
    </ns0:p>
    <ns0:p ns2:paraId="06F99116" ns2:textId="77777777" ns0:rsidR="006B6D97" ns0:rsidRDefault="006B6D97" ns0:rsidP="006B6D97"/>
    <ns0:p ns2:paraId="2F3FA62D" ns2:textId="77777777" ns0:rsidR="006B6D97" ns0:rsidRDefault="006B6D97" ns0:rsidP="006B6D97">
      <ns0:pPr>
        <ns0:pStyle ns0:val="berschrift3"/>
      </ns0:pPr>
      <ns0:r>
        <ns0:t>Wandstiel (</ns0:t>
      </ns0:r>
      <ns0:proofErr ns0:type="spellStart"/>
      <ns0:r>
        <ns0:t>IfcMember</ns0:t>
      </ns0:r>
      <ns0:proofErr ns0:type="spellEnd"/>
      <ns0:r>
        <ns0:t>)</ns0:t>
      </ns0:r>
    </ns0:p>
    <ns0:p ns2:paraId="36FD240A" ns2:textId="77777777" ns0:rsidR="00660A8C" ns0:rsidRDefault="009E352D" ns0:rsidP="00660A8C">
      <ns0:pPr>
        <ns0:keepNext/>
      </ns0:pPr>
      <ns0:r>
        <ns0:rPr>
          <ns0:noProof/>
        </ns0:rPr>
        <ns0:drawing>
          <ns3:inline distT="0" distB="0" distL="0" distR="0" ns4:anchorId="67CB2AFE" ns4:editId="4AE1C842">
            <ns3:extent cx="4527115" cy="5038725"/>
            <ns3:effectExtent l="0" t="0" r="6985" b="0"/>
            <ns3:docPr id="10" name="Grafik 10"/>
            <ns3:cNvGraphicFramePr>
              <ns5:graphicFrameLocks noChangeAspect="1"/>
            </ns3:cNvGraphicFramePr>
            <ns5:graphic>
              <ns5:graphicData uri="http://schemas.openxmlformats.org/drawingml/2006/picture">
                <ns12:pic>
                  <ns12:nvPicPr>
                    <ns12:cNvPr id="0" name="Picture 1"/>
                    <ns12:cNvPicPr>
                      <ns5:picLocks noChangeAspect="1" noChangeArrowheads="1"/>
                    </ns12:cNvPicPr>
                  </ns12:nvPicPr>
                  <ns12:blipFill rotWithShape="1">
                    <ns5:blip ns11:embed="rId26">
                      <ns5:extLst>
                        <ns5:ext uri="{28A0092B-C50C-407E-A947-70E740481C1C}">
                          <ns14:useLocalDpi val="0"/>
                        </ns5:ext>
                      </ns5:extLst>
                    </ns5:blip>
                    <ns5:srcRect t="1" b="12434"/>
                    <ns5:stretch/>
                  </ns12:blipFill>
                  <ns12:spPr bwMode="auto">
                    <ns5:xfrm>
                      <ns5:off x="0" y="0"/>
                      <ns5:ext cx="4539174" cy="5052146"/>
                    </ns5:xfrm>
                    <ns5:prstGeom prst="rect">
                      <ns5:avLst/>
                    </ns5:prstGeom>
                    <ns5:noFill/>
                    <ns5:ln>
                      <ns5:noFill/>
                    </ns5:ln>
                    <ns5:extLst>
                      <ns5:ext uri="{53640926-AAD7-44D8-BBD7-CCE9431645EC}">
                        <ns14:shadowObscured/>
                      </ns5:ext>
                    </ns5:extLst>
                  </ns12:spPr>
                </ns12:pic>
              </ns5:graphicData>
            </ns5:graphic>
          </ns3:inline>
        </ns0:drawing>
      </ns0:r>
    </ns0:p>
    <ns0:p ns2:paraId="240F399D" ns2:textId="7912839A" ns0:rsidR="00AD119C" ns0:rsidRPr="00AD119C" ns0:rsidRDefault="00660A8C" ns0:rsidP="00660A8C">
      <ns0:pPr>
        <ns0:pStyle ns0:val="Beschriftung"/>
      </ns0:pPr>
      <ns0:bookmarkStart ns0:id="26" ns0:name="_Ref202961587"/>
      <ns0:r>
        <ns0:t xml:space="preserve">Abbildung </ns0:t>
      </ns0:r>
      <ns0:r>
        <ns0:fldChar ns0:fldCharType="begin"/>
      </ns0:r>
      <ns0:r>
        <ns0:instrText xml:space="preserve"> SEQ Abbildung \* ARABIC </ns0:instrText>
      </ns0:r>
      <ns0:r>
        <ns0:fldChar ns0:fldCharType="separate"/>
      </ns0:r>
      <ns0:r ns0:rsidR="00DC0381">
        <ns0:rPr>
          <ns0:noProof/>
        </ns0:rPr>
        <ns0:t>10</ns0:t>
      </ns0:r>
      <ns0:r>
        <ns0:fldChar ns0:fldCharType="end"/>
      </ns0:r>
      <ns0:bookmarkEnd ns0:id="26"/>
      <ns0:r>
        <ns0:t xml:space="preserve"> Wandstiel Bauteilinformationen IFC-Viewer</ns0:t>
      </ns0:r>
    </ns0:p>
    <ns0:p ns2:paraId="330708EA" ns2:textId="4A31FF8C" ns0:rsidR="006B6D97" ns0:rsidRDefault="006B6D97" ns0:rsidP="006B6D97">
      <ns0:r>
        <ns0:t>Am Beispiel des Wandstiels zeigt der IFC-Export eine strukturierte Abbildung der Objektinformationen auf mehreren Ebenen (</ns0:t>
      </ns0:r>
      <ns0:r ns0:rsidR="00841778">
        <ns0:fldChar ns0:fldCharType="begin"/>
      </ns0:r>
      <ns0:r ns0:rsidR="00841778">
        <ns0:instrText xml:space="preserve"> REF _Ref202961587 \h </ns0:instrText>
      </ns0:r>
      <ns0:r ns0:rsidR="00841778">
        <ns0:fldChar ns0:fldCharType="separate"/>
      </ns0:r>
      <ns0:r ns0:rsidR="007E19F3">
        <ns0:t xml:space="preserve">Abbildung </ns0:t>
      </ns0:r>
      <ns0:r ns0:rsidR="007E19F3">
        <ns0:rPr>
          <ns0:noProof/>
        </ns0:rPr>
        <ns0:t>10</ns0:t>
      </ns0:r>
      <ns0:r ns0:rsidR="00841778">
        <ns0:fldChar ns0:fldCharType="end"/>
      </ns0:r>
      <ns0:r>
        <ns0:t xml:space="preserve">). Das Bauteil ist als </ns0:t>
      </ns0:r>
      <ns0:proofErr ns0:type="spellStart"/>
      <ns0:r>
        <ns0:t>IfcMember</ns0:t>
      </ns0:r>
      <ns0:proofErr ns0:type="spellEnd"/>
      <ns0:r>
        <ns0:t xml:space="preserve"> mit dem </ns0:t>
      </ns0:r>
      <ns0:proofErr ns0:type="spellStart"/>
      <ns0:r>
        <ns0:t>PredefinedType</ns0:t>
      </ns0:r>
      <ns0:proofErr ns0:type="spellEnd"/>
      <ns0:r>
        <ns0:t xml:space="preserve"> „STUD“ klassifiziert und in die hierarchische Struktur des Projekts eingebettet (Projekt → Gebäude → Geschoss → Bauteilgruppe „Stäbe“). Im Bereich der Mengeneigenschaften (</ns0:t>
      </ns0:r>
      <ns0:proofErr ns0:type="spellStart"/>
      <ns0:r>
        <ns0:t>BaseQuantities</ns0:t>
      </ns0:r>
      <ns0:proofErr ns0:type="spellEnd"/>
      <ns0:r>
        <ns0: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ns0:t>
      </ns0:r>
      <ns0:proofErr ns0:type="spellStart"/>
      <ns0:r>
        <ns0:t>Bounding</ns0:t>
      </ns0:r>
      <ns0:proofErr ns0:type="spellEnd"/>
      <ns0:r>
        <ns0:t xml:space="preserve"> Box in Länge, Breite und Höhe. In der Kategorie „</ns0:t>
      </ns0:r>
      <ns0:proofErr ns0:type="spellStart"/>
      <ns0:r>
        <ns0:t>Geometry</ns0:t>
      </ns0:r>
      <ns0:proofErr ns0:type="spellEnd"/>
      <ns0:r>
        <ns0:t>“ ist zudem vermerkt, dass das Bauteil über eine eigene Geometrie verfügt und keine untergeordneten Elemente besitzt.</ns0:t>
      </ns0:r>
    </ns0:p>
    <ns0:p ns2:paraId="2FEDB9AC" ns2:textId="77777777" ns0:rsidR="006B6D97" ns0:rsidRDefault="006B6D97" ns0:rsidP="006B6D97">
      <ns0:r>
        <ns0:t xml:space="preserve">Das zugewiesene Material ist Konstruktionsvollholz KVH C24 </ns0:t>
      </ns0:r>
      <ns0:proofErr ns0:type="spellStart"/>
      <ns0:r>
        <ns0:t>NSi</ns0:t>
      </ns0:r>
      <ns0:proofErr ns0:type="spellEnd"/>
      <ns0:r>
        <ns0:t xml:space="preserve">. Darüber hinaus finden sich mehrere herstellerspezifische Angaben aus </ns0:t>
      </ns0:r>
      <ns0:proofErr ns0:type="spellStart"/>
      <ns0:r>
        <ns0:t>cadwork</ns0:t>
      </ns0:r>
      <ns0:proofErr ns0:type="spellEnd"/>
      <ns0:r>
        <ns0:t>: Eine Produktnummer (</ns0:t>
      </ns0:r>
      <ns0:proofErr ns0:type="spellStart"/>
      <ns0:r>
        <ns0:t>Prod_Nb</ns0:t>
      </ns0:r>
      <ns0:proofErr ns0:type="spellEnd"/>
      <ns0:r>
        <ns0:t xml:space="preserve">), die </ns0:t>
      </ns0:r>
      <ns0:proofErr ns0:type="spellStart"/>
      <ns0:r>
        <ns0:t>Layerzuweisung</ns0:t>
      </ns0:r>
      <ns0:proofErr ns0:type="spellEnd"/>
      <ns0:r>
        <ns0: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ns0:t>
      </ns0:r>
    </ns0:p>
    <ns0:p ns2:paraId="4DF8CBF5" ns2:textId="77777777" ns0:rsidR="006B6D97" ns0:rsidRDefault="006B6D97" ns0:rsidP="006B6D97"/>
    <ns0:p ns2:paraId="5CB552FD" ns2:textId="0BA37E37" ns0:rsidR="006B6D97" ns0:rsidRDefault="006B6D97" ns0:rsidP="006B6D97">
      <ns0:pPr>
        <ns0:pStyle ns0:val="berschrift3"/>
      </ns0:pPr>
      <ns0:r>
        <ns0:t>Beplankung (</ns0:t>
      </ns0:r>
      <ns0:proofErr ns0:type="spellStart"/>
      <ns0:r>
        <ns0:t>IfcPlate</ns0:t>
      </ns0:r>
      <ns0:proofErr ns0:type="spellEnd"/>
      <ns0:r>
        <ns0:t>)</ns0:t>
      </ns0:r>
    </ns0:p>
    <ns0:p ns2:paraId="7216B34C" ns2:textId="77777777" ns0:rsidR="00660A8C" ns0:rsidRDefault="009E352D" ns0:rsidP="00660A8C">
      <ns0:pPr>
        <ns0:keepNext/>
      </ns0:pPr>
      <ns0:r>
        <ns0:rPr>
          <ns0:noProof/>
        </ns0:rPr>
        <ns0:drawing>
          <ns3:inline distT="0" distB="0" distL="0" distR="0" ns4:anchorId="185050EB" ns4:editId="5676B059">
            <ns3:extent cx="4514850" cy="4656638"/>
            <ns3:effectExtent l="0" t="0" r="0" b="0"/>
            <ns3:docPr id="11" name="Grafik 11"/>
            <ns3:cNvGraphicFramePr>
              <ns5:graphicFrameLocks noChangeAspect="1"/>
            </ns3:cNvGraphicFramePr>
            <ns5:graphic>
              <ns5:graphicData uri="http://schemas.openxmlformats.org/drawingml/2006/picture">
                <ns12:pic>
                  <ns12:nvPicPr>
                    <ns12:cNvPr id="0" name="Picture 2"/>
                    <ns12:cNvPicPr>
                      <ns5:picLocks noChangeAspect="1" noChangeArrowheads="1"/>
                    </ns12:cNvPicPr>
                  </ns12:nvPicPr>
                  <ns12:blipFill rotWithShape="1">
                    <ns5:blip ns11:embed="rId27">
                      <ns5:extLst>
                        <ns5:ext uri="{28A0092B-C50C-407E-A947-70E740481C1C}">
                          <ns14:useLocalDpi val="0"/>
                        </ns5:ext>
                      </ns5:extLst>
                    </ns5:blip>
                    <ns5:srcRect b="8235"/>
                    <ns5:stretch/>
                  </ns12:blipFill>
                  <ns12:spPr bwMode="auto">
                    <ns5:xfrm>
                      <ns5:off x="0" y="0"/>
                      <ns5:ext cx="4534171" cy="4676566"/>
                    </ns5:xfrm>
                    <ns5:prstGeom prst="rect">
                      <ns5:avLst/>
                    </ns5:prstGeom>
                    <ns5:noFill/>
                    <ns5:ln>
                      <ns5:noFill/>
                    </ns5:ln>
                    <ns5:extLst>
                      <ns5:ext uri="{53640926-AAD7-44D8-BBD7-CCE9431645EC}">
                        <ns14:shadowObscured/>
                      </ns5:ext>
                    </ns5:extLst>
                  </ns12:spPr>
                </ns12:pic>
              </ns5:graphicData>
            </ns5:graphic>
          </ns3:inline>
        </ns0:drawing>
      </ns0:r>
    </ns0:p>
    <ns0:p ns2:paraId="3D1E1755" ns2:textId="7112D416" ns0:rsidR="004D30C5" ns0:rsidRPr="004D30C5" ns0:rsidRDefault="00660A8C" ns0:rsidP="00660A8C">
      <ns0:pPr>
        <ns0:pStyle ns0:val="Beschriftung"/>
      </ns0:pPr>
      <ns0:bookmarkStart ns0:id="27" ns0:name="_Ref202961578"/>
      <ns0:r>
        <ns0:t xml:space="preserve">Abbildung </ns0:t>
      </ns0:r>
      <ns0:r>
        <ns0:fldChar ns0:fldCharType="begin"/>
      </ns0:r>
      <ns0:r>
        <ns0:instrText xml:space="preserve"> SEQ Abbildung \* ARABIC </ns0:instrText>
      </ns0:r>
      <ns0:r>
        <ns0:fldChar ns0:fldCharType="separate"/>
      </ns0:r>
      <ns0:r ns0:rsidR="00DC0381">
        <ns0:rPr>
          <ns0:noProof/>
        </ns0:rPr>
        <ns0:t>11</ns0:t>
      </ns0:r>
      <ns0:r>
        <ns0:fldChar ns0:fldCharType="end"/>
      </ns0:r>
      <ns0:bookmarkEnd ns0:id="27"/>
      <ns0:r>
        <ns0:t xml:space="preserve"> Beplankung</ns0:t>
      </ns0:r>
      <ns0:r ns0:rsidRPr="00907D6A">
        <ns0:t xml:space="preserve"> Bauteilinformationen IFC-Viewer</ns0:t>
      </ns0:r>
    </ns0:p>
    <ns0:p ns2:paraId="45A5B356" ns2:textId="6A85A8C1" ns0:rsidR="006B6D97" ns0:rsidRDefault="006B6D97" ns0:rsidP="006B6D97">
      <ns0:r>
        <ns0:t xml:space="preserve">Die OSB-Beplankung wird im Modell als </ns0:t>
      </ns0:r>
      <ns0:proofErr ns0:type="spellStart"/>
      <ns0:r>
        <ns0:t>IfcPlate</ns0:t>
      </ns0:r>
      <ns0:proofErr ns0:type="spellEnd"/>
      <ns0:r>
        <ns0:t xml:space="preserve"> mit dem Namen „Beplankung“ geführt (</ns0:t>
      </ns0:r>
      <ns0:r ns0:rsidR="00841778">
        <ns0:fldChar ns0:fldCharType="begin"/>
      </ns0:r>
      <ns0:r ns0:rsidR="00841778">
        <ns0:instrText xml:space="preserve"> REF _Ref202961578 \h </ns0:instrText>
      </ns0:r>
      <ns0:r ns0:rsidR="00841778">
        <ns0:fldChar ns0:fldCharType="separate"/>
      </ns0:r>
      <ns0:r ns0:rsidR="007E19F3">
        <ns0:t xml:space="preserve">Abbildung </ns0:t>
      </ns0:r>
      <ns0:r ns0:rsidR="007E19F3">
        <ns0:rPr>
          <ns0:noProof/>
        </ns0:rPr>
        <ns0:t>11</ns0:t>
      </ns0:r>
      <ns0:r ns0:rsidR="00841778">
        <ns0:fldChar ns0:fldCharType="end"/>
      </ns0:r>
      <ns0:r>
        <ns0:t xml:space="preserve">). Der </ns0:t>
      </ns0:r>
      <ns0:proofErr ns0:type="spellStart"/>
      <ns0:r>
        <ns0:t>PredefinedType</ns0:t>
      </ns0:r>
      <ns0:proofErr ns0:type="spellEnd"/>
      <ns0:r>
        <ns0:t xml:space="preserve"> ist als "NOTDEFINED" deklariert. Das Bauteil ist unter der Gruppe „Scheiben“ eingeordnet und dem Materialtyp OSB/3 zugewiesen, was einem typischen Einsatz im Holzrahmenbau entspricht.</ns0:t>
      </ns0:r>
    </ns0:p>
    <ns0:p ns2:paraId="55707A0B" ns2:textId="15295E0E" ns0:rsidR="006B6D97" ns0:rsidRDefault="006B6D97" ns0:rsidP="006B6D97">
      <ns0:r>
        <ns0:t xml:space="preserve">Im Abschnitt </ns0:t>
      </ns0:r>
      <ns0:proofErr ns0:type="spellStart"/>
      <ns0:r>
        <ns0:t>BaseQuantities</ns0:t>
      </ns0:r>
      <ns0:proofErr ns0:type="spellEnd"/>
      <ns0:r>
        <ns0: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ns0:t>
      </ns0:r>
      <ns0:proofErr ns0:type="spellStart"/>
      <ns0:r>
        <ns0:t>Bounding</ns0:t>
      </ns0:r>
      <ns0:proofErr ns0:type="spellEnd"/>
      <ns0:r>
        <ns0:t xml:space="preserve"> Box in Länge, Breite und Höhe. Auch in diesem Fall ist vermerkt, dass das Bauteil über eine eigene Geometrie verfügt und keine untergeordneten Elemente enthält.</ns0:t>
      </ns0:r>
    </ns0:p>
    <ns0:p ns2:paraId="5706DAD4" ns2:textId="77777777" ns0:rsidR="006B6D97" ns0:rsidRDefault="006B6D97" ns0:rsidP="006B6D97">
      <ns0:r>
        <ns0:t xml:space="preserve">Weitere Informationen entstammen direkt dem CAD-System </ns0:t>
      </ns0:r>
      <ns0:proofErr ns0:type="spellStart"/>
      <ns0:r>
        <ns0:t>cadwork</ns0:t>
      </ns0:r>
      <ns0:proofErr ns0:type="spellEnd"/>
      <ns0:r>
        <ns0:t>. Dazu gehören eine individuelle Produktnummer (</ns0:t>
      </ns0:r>
      <ns0:proofErr ns0:type="spellStart"/>
      <ns0:r>
        <ns0:t>Prod_Nb</ns0:t>
      </ns0:r>
      <ns0:proofErr ns0:type="spellEnd"/>
      <ns0:r>
        <ns0:t xml:space="preserve">), die </ns0:t>
      </ns0:r>
      <ns0:proofErr ns0:type="spellStart"/>
      <ns0:r>
        <ns0:t>Layerzuweisung</ns0:t>
      </ns0:r>
      <ns0:proofErr ns0:type="spellEnd"/>
      <ns0:r>
        <ns0:t xml:space="preserve"> („Schicht“), die Bezeichnung der verwendeten Schicht („Bundseite 1“) sowie die Zugehörigkeit zu einer Subgruppe („HRB Wand01“).</ns0:t>
      </ns0:r>
    </ns0:p>
    <ns0:p ns2:paraId="3D05CC5C" ns2:textId="77777777" ns0:rsidR="006B6D97" ns0:rsidRDefault="006B6D97" ns0:rsidP="006B6D97"/>
    <ns0:p ns2:paraId="227DBAFE" ns2:textId="37F4D958" ns0:rsidR="006B6D97" ns0:rsidRDefault="006B6D97" ns0:rsidP="006B6D97">
      <ns0:pPr>
        <ns0:pStyle ns0:val="berschrift3"/>
      </ns0:pPr>
      <ns0:r>
        <ns0:t>Einordnung</ns0:t>
      </ns0:r>
      <ns0:r ns0:rsidR="00F76739">
        <ns0:t xml:space="preserve"> </ns0:t>
      </ns0:r>
      <ns0:r ns0:rsidR="0037078E">
        <ns0:t>und Unterschiede</ns0:t>
      </ns0:r>
      <ns0:r ns0:rsidR="00F76739">
        <ns0:t xml:space="preserve"> </ns0:t>
      </ns0:r>
    </ns0:p>
    <ns0:p ns2:paraId="289965E4" ns2:textId="77777777" ns0:rsidR="00F845D7" ns0:rsidRDefault="00F845D7" ns0:rsidP="006B6D97">
      <ns0:r ns0:rsidRPr="00F845D7">
        <ns0: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ns0:t>
      </ns0:r>
      <ns0:proofErr ns0:type="spellStart"/>
      <ns0:r ns0:rsidRPr="00F845D7">
        <ns0:t>PredefinedType</ns0:t>
      </ns0:r>
      <ns0:proofErr ns0:type="spellEnd"/>
      <ns0:r ns0:rsidRPr="00F845D7">
        <ns0:t>: NOTDEFINED) und weist keine explizite Längen- oder Flächenangabe auf. Beide Bauteile enthalten standardisierte Mengenangaben sowie Geometrie- und Positionsdaten und sind mit Informationen aus dem CAD-System angereichert.</ns0:t>
      </ns0:r>
    </ns0:p>
    <ns0:p ns2:paraId="5824236C" ns2:textId="57693AB9" ns0:rsidR="00EF414F" ns0:rsidRDefault="006B6D97" ns0:rsidP="006B6D97">
      <ns0:r>
        <ns0:t>Für die Auswertung solcher Informationen ist die Nutzung eines IFC-Viewers erforderlich. Zwar liegt die IFC-Datei im textbasierten STEP-Format (basierend auf EXPRESS) vor, jedoch ist eine manuelle Analys</ns0:t>
      </ns0:r>
      <ns0:r ns0:rsidR="004F4A99">
        <ns0:t>e</ns0:t>
      </ns0:r>
      <ns0:r>
        <ns0:t xml:space="preserve"> des Codes </ns0:t>
      </ns0:r>
      <ns0:r ns0:rsidR="004F4A99">
        <ns0:t>nur bedingt</ns0:t>
      </ns0:r>
      <ns0:r>
        <ns0:t xml:space="preserve"> möglich</ns0:t>
      </ns0:r>
      <ns0:r ns0:rsidR="004F4A99">
        <ns0:t>, wie in</ns0:t>
      </ns0:r>
      <ns0:r ns0:rsidR="009C540B">
        <ns0:t xml:space="preserve"> </ns0:t>
      </ns0:r>
      <ns0:r ns0:rsidR="009C540B">
        <ns0:fldChar ns0:fldCharType="begin"/>
      </ns0:r>
      <ns0:r ns0:rsidR="009C540B">
        <ns0:instrText xml:space="preserve"> REF _Ref202959659 \n \h </ns0:instrText>
      </ns0:r>
      <ns0:r ns0:rsidR="009C540B">
        <ns0:fldChar ns0:fldCharType="separate"/>
      </ns0:r>
      <ns0:r ns0:rsidR="007E19F3">
        <ns0:t>1.3.1</ns0:t>
      </ns0:r>
      <ns0:r ns0:rsidR="009C540B">
        <ns0:fldChar ns0:fldCharType="end"/>
      </ns0:r>
      <ns0:r ns0:rsidR="009C540B">
        <ns0:t xml:space="preserve"> bereits</ns0:t>
      </ns0:r>
      <ns0:r ns0:rsidR="00E76112">
        <ns0:t xml:space="preserve"> drauf eingegangen wurde</ns0:t>
      </ns0:r>
      <ns0:r>
        <ns0:t xml:space="preserve">. Erst durch </ns0:t>
      </ns0:r>
      <ns0:r ns0:rsidR="00E76112">
        <ns0:t>IFC-Viewer</ns0:t>
      </ns0:r>
      <ns0:r>
        <ns0:t xml:space="preserve"> wie </ns0:t>
      </ns0:r>
      <ns0:proofErr ns0:type="spellStart"/>
      <ns0:r>
        <ns0:t>BIMvision</ns0:t>
      </ns0:r>
      <ns0:proofErr ns0:type="spellEnd"/>
      <ns0:r>
        <ns0:t xml:space="preserve"> werden die hinterlegten Attribute in ihrer hierarchischen und typisierten Form </ns0:t>
      </ns0:r>
      <ns0:r ns0:rsidR="00E76112">
        <ns0:t>gruppiert geordnet</ns0:t>
      </ns0:r>
      <ns0:r>
        <ns0:t>.</ns0:t>
      </ns0:r>
    </ns0:p>
    <ns0:p ns2:paraId="30155539" ns2:textId="77777777" ns0:rsidR="002766E5" ns0:rsidRPr="00AE6AC8" ns0:rsidRDefault="002766E5" ns0:rsidP="002766E5"/>
    <ns0:p ns2:paraId="3D732B9F" ns2:textId="77777777" ns0:rsidR="002766E5" ns0:rsidRPr="00AE6AC8" ns0:rsidRDefault="002766E5" ns0:rsidP="002766E5"/>
    <ns0:p ns2:paraId="065D4A48" ns2:textId="77777777" ns0:rsidR="002766E5" ns0:rsidRPr="00AE6AC8" ns0:rsidRDefault="002766E5" ns0:rsidP="002766E5"/>
    <ns0:p ns2:paraId="43F765A0" ns2:textId="77777777" ns0:rsidR="002766E5" ns0:rsidRPr="00AE6AC8" ns0:rsidRDefault="002766E5" ns0:rsidP="002766E5"/>
    <ns0:p ns2:paraId="0502912E" ns2:textId="77777777" ns0:rsidR="002766E5" ns0:rsidRPr="00AE6AC8" ns0:rsidRDefault="002766E5" ns0:rsidP="002766E5"/>
    <ns0:p ns2:paraId="4E885452" ns2:textId="77777777" ns0:rsidR="002766E5" ns0:rsidRPr="00AE6AC8" ns0:rsidRDefault="002766E5" ns0:rsidP="002766E5"/>
    <ns0:p ns2:paraId="08194698" ns2:textId="235D475F" ns0:rsidR="00B572FF" ns0:rsidRDefault="00A7591B" ns0:rsidP="00A7591B">
      <ns0:pPr>
        <ns0:pStyle ns0:val="berschrift2"/>
      </ns0:pPr>
      <ns0:r ns0:rsidRPr="00A7591B">
        <ns0:t>Abgleich mit ISTIC-Fachmodell Holzbau und weiteren Fachmodellansätzen</ns0:t>
      </ns0:r>
    </ns0:p>
    <ns0:p ns2:paraId="7B6E80CD" ns2:textId="36DF044D" ns0:rsidR="005136CD" ns0:rsidRDefault="005136CD" ns0:rsidP="003146E0">
      <ns0:pPr>
        <ns0:rPr>
          <ns0:noProof/>
        </ns0:rPr>
      </ns0:pPr>
    </ns0:p>
    <ns0:p ns2:paraId="0A1297F7" ns2:textId="6C39D1A4" ns0:rsidR="003146E0" ns0:rsidRPr="00E8565B" ns0:rsidRDefault="003146E0" ns0:rsidP="003146E0">
      <ns0:pPr>
        <ns0:rPr>
          <ns0:lang ns0:eastAsia="de-DE"/>
        </ns0:rPr>
      </ns0:pPr>
      <ns0:r ns0:rsidRPr="003146E0">
        <ns0:rPr>
          <ns0:lang ns0:eastAsia="de-DE"/>
        </ns0:rPr>
        <ns0:t>Im vorangegangenen Abschnitt wurden anhand zweier exemplarischer Holzbauteile – einem Wandstiel und einer OSB-Beplankung – die beim standardmäßigen IFC-Export aus </ns0:t>
      </ns0:r>
      <ns0:proofErr ns0:type="spellStart"/>
      <ns0:r ns0:rsidRPr="003146E0">
        <ns0:rPr>
          <ns0:lang ns0:eastAsia="de-DE"/>
        </ns0:rPr>
        <ns0:t>cadwork</ns0:t>
      </ns0:r>
      <ns0:proofErr ns0:type="spellEnd"/>
      <ns0:r ns0:rsidRPr="003146E0">
        <ns0:rPr>
          <ns0:lang ns0:eastAsia="de-DE"/>
        </ns0:rPr>
        <ns0:t> übernommenen Informationen und deren Strukturierung im Modell analysiert. An dieser Stelle setzt das Forschungsprojekt </ns0:t>
      </ns0:r>
      <ns0:proofErr ns0:type="spellStart"/>
      <ns0:r ns0:rsidRPr="003146E0">
        <ns0:rPr>
          <ns0:lang ns0:eastAsia="de-DE"/>
        </ns0:rPr>
        <ns0:t>ISTiC</ns0:t>
      </ns0:r>
      <ns0:proofErr ns0:type="spellEnd"/>
      <ns0:r ns0:rsidRPr="003146E0">
        <ns0:rPr>
          <ns0:lang ns0:eastAsia="de-DE"/>
        </ns0:rPr>
        <ns0:t xml:space="preserve"> (Industry Standard </ns0:t>
      </ns0:r>
      <ns0:proofErr ns0:type="spellStart"/>
      <ns0:r ns0:rsidRPr="003146E0">
        <ns0:rPr>
          <ns0:lang ns0:eastAsia="de-DE"/>
        </ns0:rPr>
        <ns0:t>for</ns0:t>
      </ns0:r>
      <ns0:proofErr ns0:type="spellEnd"/>
      <ns0:r ns0:rsidRPr="003146E0">
        <ns0:rPr>
          <ns0:lang ns0:eastAsia="de-DE"/>
        </ns0:rPr>
        <ns0:t xml:space="preserve"> </ns0:t>
      </ns0:r>
      <ns0:proofErr ns0:type="spellStart"/>
      <ns0:r ns0:rsidRPr="003146E0">
        <ns0:rPr>
          <ns0:lang ns0:eastAsia="de-DE"/>
        </ns0:rPr>
        <ns0:t>information</ns0:t>
      </ns0:r>
      <ns0:proofErr ns0:type="spellEnd"/>
      <ns0:r ns0:rsidRPr="003146E0">
        <ns0:rPr>
          <ns0:lang ns0:eastAsia="de-DE"/>
        </ns0:rPr>
        <ns0: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ns0:t>
      </ns0:r>
    </ns0:p>
    <ns0:p ns2:paraId="288FCADC" ns2:textId="1ACFCBA7" ns0:rsidR="003146E0" ns0:rsidRPr="00E8565B" ns0:rsidRDefault="003146E0" ns0:rsidP="003146E0">
      <ns0:pPr>
        <ns0:rPr>
          <ns0:lang ns0:eastAsia="de-DE"/>
        </ns0:rPr>
      </ns0:pPr>
      <ns0:r ns0:rsidRPr="003146E0">
        <ns0:rPr>
          <ns0:lang ns0:eastAsia="de-DE"/>
        </ns0:rPr>
        <ns0: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ns0:t>
      </ns0:r>
      <ns0:proofErr ns0:type="spellStart"/>
      <ns0:r ns0:rsidRPr="003146E0">
        <ns0:rPr>
          <ns0:lang ns0:eastAsia="de-DE"/>
        </ns0:rPr>
        <ns0:t>Delivery</ns0:t>
      </ns0:r>
      <ns0:proofErr ns0:type="spellEnd"/>
      <ns0:r ns0:rsidRPr="003146E0">
        <ns0:rPr>
          <ns0:lang ns0:eastAsia="de-DE"/>
        </ns0:rPr>
        <ns0: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ns0:t>
      </ns0:r>
      <ns0:r ns0:rsidR="00E8565B">
        <ns0:rPr>
          <ns0:lang ns0:eastAsia="de-DE"/>
        </ns0:rPr>
        <ns0:t>.</ns0:t>
      </ns0:r>
    </ns0:p>
    <ns0:p ns2:paraId="6236137E" ns2:textId="3C76AC52" ns0:rsidR="00E8565B" ns0:rsidRDefault="00E8565B" ns0:rsidP="00E8565B">
      <ns0:pPr>
        <ns0:pStyle ns0:val="Beschriftung"/>
        <ns0:keepNext/>
      </ns0:pPr>
      <ns0:r>
        <ns0:t xml:space="preserve">Tabelle </ns0:t>
      </ns0:r>
      <ns0:r>
        <ns0:fldChar ns0:fldCharType="begin"/>
      </ns0:r>
      <ns0:r>
        <ns0:instrText xml:space="preserve"> SEQ Tabelle \* ARABIC </ns0:instrText>
      </ns0:r>
      <ns0:r>
        <ns0:fldChar ns0:fldCharType="separate"/>
      </ns0:r>
      <ns0:r ns0:rsidR="007E19F3">
        <ns0:rPr>
          <ns0:noProof/>
        </ns0:rPr>
        <ns0:t>1</ns0:t>
      </ns0:r>
      <ns0:r>
        <ns0:fldChar ns0:fldCharType="end"/>
      </ns0:r>
      <ns0:r>
        <ns0:t xml:space="preserve"> Eigenschaften und Ausprägungen des Bauteils Ständer nach dem IDM Holzbau</ns0:t>
      </ns0:r>
    </ns0:p>
    <ns0:tbl>
      <ns0:tblPr>
        <ns0:tblW ns0:w="8760" ns0:type="dxa"/>
        <ns0:jc ns0:val="center"/>
        <ns0:tblCellMar>
          <ns0:left ns0:w="70" ns0:type="dxa"/>
          <ns0:right ns0:w="70" ns0:type="dxa"/>
        </ns0:tblCellMar>
        <ns0:tblLook ns0:val="04A0" ns0:firstRow="1" ns0:lastRow="0" ns0:firstColumn="1" ns0:lastColumn="0" ns0:noHBand="0" ns0:noVBand="1"/>
      </ns0:tblPr>
      <ns0:tblGrid>
        <ns0:gridCol ns0:w="3960"/>
        <ns0:gridCol ns0:w="4800"/>
      </ns0:tblGrid>
      <ns0:tr ns0:rsidR="00E8565B" ns0:rsidRPr="00BF7145" ns2:paraId="6642106E"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372DF04E" ns2:textId="77777777" ns0:rsidR="00E8565B" ns0:rsidRPr="00BF7145" ns0:rsidRDefault="00E8565B" ns0:rsidP="00060AE7">
            <ns0:pPr>
              <ns0:spacing ns0:after="0" ns0:line="240" ns0:lineRule="auto"/>
              <ns0:jc ns0:val="center"/>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Eigenschaften</ns0:t>
            </ns0:r>
          </ns0:p>
        </ns0:tc>
        <ns0:tc>
          <ns0:tcPr>
            <ns0:tcW ns0:w="480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7868C45D" ns2:textId="77777777" ns0:rsidR="00E8565B" ns0:rsidRPr="00BF7145" ns0:rsidRDefault="00E8565B" ns0:rsidP="00060AE7">
            <ns0:pPr>
              <ns0:spacing ns0:after="0" ns0:line="240" ns0:lineRule="auto"/>
              <ns0:jc ns0:val="center"/>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Ausprägung</ns0:t>
            </ns0:r>
          </ns0:p>
        </ns0:tc>
      </ns0:tr>
      <ns0:tr ns0:rsidR="00E8565B" ns0:rsidRPr="00BF7145" ns2:paraId="06DBA668"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hideMark/>
          </ns0:tcPr>
          <ns0:p ns2:paraId="0F7D347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 xml:space="preserve">Name </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hideMark/>
          </ns0:tcPr>
          <ns0:p ns2:paraId="515361CC"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Ständer</ns0:t>
            </ns0:r>
          </ns0:p>
        </ns0:tc>
      </ns0:tr>
      <ns0:tr ns0:rsidR="00E8565B" ns0:rsidRPr="00BF7145" ns2:paraId="489BB97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338B8859"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Geometrie</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AFA8A63"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Pr>
                <ns0:rFonts ns0:ascii="Calibri" ns0:eastAsia="Times New Roman" ns0:hAnsi="Calibri" ns0:cs="Calibri"/>
                <ns0:color ns0:val="000000"/>
                <ns0:lang ns0:eastAsia="de-DE"/>
              </ns0:rPr>
              <ns0:t>[mm * mm * mm]</ns0:t>
            </ns0:r>
          </ns0:p>
        </ns0:tc>
      </ns0:tr>
      <ns0:tr ns0:rsidR="00E8565B" ns0:rsidRPr="00BF7145" ns2:paraId="620972B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1926678B"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Geschoss</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715EEF26"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UG, EG, 1OG, 2OG, 3OG, …</ns0:t>
            </ns0:r>
          </ns0:p>
        </ns0:tc>
      </ns0:tr>
      <ns0:tr ns0:rsidR="00E8565B" ns0:rsidRPr="00BF7145" ns2:paraId="32765D0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F830F08"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Material</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1E467F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 xml:space="preserve">Konstruktionsvollholz, Brettschichtholz, </ns0:t>
            </ns0:r>
            <ns0:r>
              <ns0:rPr>
                <ns0:rFonts ns0:ascii="Calibri" ns0:eastAsia="Times New Roman" ns0:hAnsi="Calibri" ns0:cs="Calibri"/>
                <ns0:color ns0:val="000000"/>
                <ns0:lang ns0:eastAsia="de-DE"/>
              </ns0:rPr>
              <ns0:t>Furnierschichtholz</ns0:t>
            </ns0:r>
          </ns0:p>
        </ns0:tc>
      </ns0:tr>
      <ns0:tr ns0:rsidR="00E8565B" ns0:rsidRPr="00BF7145" ns2:paraId="28EE3AF6"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01DCBD81"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Holzar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0C5EB90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Fichte, Tanne, Lärche, Eiche, Buche, Kiefer, Ahorn, Esche, Akazie, Erle, Douglasie, Birke, Walnuss, Kirsche</ns0:t>
            </ns0:r>
          </ns0:p>
        </ns0:tc>
      </ns0:tr>
      <ns0:tr ns0:rsidR="00E8565B" ns0:rsidRPr="00BF7145" ns2:paraId="2CBC49F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5658B6EA"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lang ns0:eastAsia="de-DE"/>
              </ns0:rPr>
              <ns0:t>Rohdichte (DIN 6836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vAlign ns0:val="bottom"/>
          </ns0:tcPr>
          <ns0:p ns2:paraId="246E0B82"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kg/m</ns0:t>
            </ns0:r>
            <ns0:r ns0:rsidRPr="004039C6">
              <ns0:rPr>
                <ns0:rFonts ns0:ascii="Calibri" ns0:eastAsia="Times New Roman" ns0:hAnsi="Calibri" ns0:cs="Calibri"/>
                <ns0:color ns0:val="000000"/>
                <ns0:vertAlign ns0:val="superscript"/>
                <ns0:lang ns0:eastAsia="de-DE"/>
              </ns0:rPr>
              <ns0:t>3</ns0:t>
            </ns0:r>
            <ns0:r ns0:rsidRPr="004039C6">
              <ns0:rPr>
                <ns0:rFonts ns0:ascii="Calibri" ns0:eastAsia="Times New Roman" ns0:hAnsi="Calibri" ns0:cs="Calibri"/>
                <ns0:color ns0:val="000000"/>
                <ns0:lang ns0:eastAsia="de-DE"/>
              </ns0:rPr>
              <ns0:t>]</ns0:t>
            </ns0:r>
          </ns0:p>
        </ns0:tc>
      </ns0:tr>
      <ns0:tr ns0:rsidR="00E8565B" ns0:rsidRPr="00BF7145" ns2:paraId="304CDC8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E6DD34E" ns2:textId="77777777" ns0:rsidR="00E8565B" ns0:rsidRPr="00BF7145" ns0:rsidRDefault="00E8565B" ns0:rsidP="00060AE7">
            <ns0:pPr>
              <ns0:spacing ns0:after="0" ns0:line="240" ns0:lineRule="auto"/>
              <ns0:jc ns0:val="left"/>
              <ns0:rPr>
                <ns0:rFonts ns0:ascii="Calibri" ns0:eastAsia="Times New Roman" ns0:hAnsi="Calibri" ns0:cs="Calibri"/>
                <ns0:b/>
                <ns0:bCs/>
                <ns0:lang ns0:eastAsia="de-DE"/>
              </ns0:rPr>
            </ns0:pPr>
            <ns0:r ns0:rsidRPr="00BF7145">
              <ns0:rPr>
                <ns0:rFonts ns0:ascii="Calibri" ns0:eastAsia="Times New Roman" ns0:hAnsi="Calibri" ns0:cs="Calibri"/>
                <ns0:b/>
                <ns0:bCs/>
                <ns0:color ns0:val="000000"/>
                <ns0:lang ns0:eastAsia="de-DE"/>
              </ns0:rPr>
              <ns0:t>Festigkeitsklasse (DIN EN 338/14080)</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65043FB"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C16, C24, C30, C35, D30, D35, D40, D60, GL24h, GL24c, GL28h, GL28c, GL30h, GL30c, GL32h, GL32c</ns0:t>
            </ns0:r>
          </ns0:p>
        </ns0:tc>
      </ns0:tr>
      <ns0:tr ns0:rsidR="00E8565B" ns0:rsidRPr="00BF7145" ns2:paraId="5F68B90D"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FB634C4"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GUID</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5C12FC5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32 Ziffern, 4 Bindestriche</ns0:t>
            </ns0:r>
          </ns0:p>
        </ns0:tc>
      </ns0:tr>
      <ns0:tr ns0:rsidR="00E8565B" ns0:rsidRPr="00BF7145" ns2:paraId="618FA4C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F90212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abschnit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755CC68"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3F4571D6"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5EB1F8FB"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teilzugehörigkeits-N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CA98AF9"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AW_EG_001_01, IW_1.OG_001_01</ns0:t>
            </ns0:r>
          </ns0:p>
        </ns0:tc>
      </ns0:tr>
      <ns0:tr ns0:rsidR="00E8565B" ns0:rsidRPr="00BF7145" ns2:paraId="1D200EAC"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62CF07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teilschich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6512CBC4"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5,4,3,2,1,0,-1,-2,-3,-4,-5</ns0:t>
            </ns0:r>
          </ns0:p>
        </ns0:tc>
      </ns0:tr>
      <ns0:tr ns0:rsidR="00E8565B" ns0:rsidRPr="00BF7145" ns2:paraId="3AAD492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1DFA89C"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Oberflächenqualität (Qualitä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2C54577E"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proofErr ns0:type="spellStart"/>
            <ns0:r ns0:rsidRPr="00BF7145">
              <ns0:rPr>
                <ns0:rFonts ns0:ascii="Calibri" ns0:eastAsia="Times New Roman" ns0:hAnsi="Calibri" ns0:cs="Calibri"/>
                <ns0:color ns0:val="000000"/>
                <ns0:lang ns0:eastAsia="de-DE"/>
              </ns0:rPr>
              <ns0:t>Nsi</ns0:t>
            </ns0:r>
            <ns0:proofErr ns0:type="spellEnd"/>
            <ns0:r ns0:rsidRPr="00BF7145">
              <ns0:rPr>
                <ns0:rFonts ns0:ascii="Calibri" ns0:eastAsia="Times New Roman" ns0:hAnsi="Calibri" ns0:cs="Calibri"/>
                <ns0:color ns0:val="000000"/>
                <ns0:lang ns0:eastAsia="de-DE"/>
              </ns0:rPr>
              <ns0:t xml:space="preserve"> (Nicht sichtbar), </ns0:t>
            </ns0:r>
            <ns0:r>
              <ns0:rPr>
                <ns0:rFonts ns0:ascii="Calibri" ns0:eastAsia="Times New Roman" ns0:hAnsi="Calibri" ns0:cs="Calibri"/>
                <ns0:color ns0:val="000000"/>
                <ns0:lang ns0:eastAsia="de-DE"/>
              </ns0:rPr>
              <ns0:t>Si (sichtbar)</ns0:t>
            </ns0:r>
          </ns0:p>
        </ns0:tc>
      </ns0:tr>
      <ns0:tr ns0:rsidR="00E8565B" ns0:rsidRPr="00BF7145" ns2:paraId="54F9302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24DB2DF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Oberflächenbehandlung</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078002D4"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UV-Lasur, Brandschutzanstrich, RALXXXX</ns0:t>
            </ns0:r>
          </ns0:p>
        </ns0:tc>
      </ns0:tr>
      <ns0:tr ns0:rsidR="00E8565B" ns0:rsidRPr="00BF7145" ns2:paraId="4E19F1E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6B9C174"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stoffklasse (DIN EN 13501)</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4F3F6531"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A1, A2, B, C, D, E, F</ns0:t>
            </ns0:r>
          </ns0:p>
        </ns0:tc>
      </ns0:tr>
      <ns0:tr ns0:rsidR="00E8565B" ns0:rsidRPr="00BF7145" ns2:paraId="33BAB22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462E4D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Wärmeleitfähigkei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0F2F555"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λ [W/(m*K]</ns0:t>
            </ns0:r>
          </ns0:p>
        </ns0:tc>
      </ns0:tr>
      <ns0:tr ns0:rsidR="00E8565B" ns0:rsidRPr="00BF7145" ns2:paraId="583C89C5"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C51F1D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Produktions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EB887C0"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7E864FBC"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257E2D2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Transport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497CC52"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4FDC50F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1ADD982"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Hersteller/Produk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57E0D99"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Freitext</ns0:t>
            </ns0:r>
          </ns0:p>
        </ns0:tc>
      </ns0:tr>
    </ns0:tbl>
    <ns0:p ns2:paraId="5E6E03F4" ns2:textId="77777777" ns0:rsidR="00551F06" ns0:rsidRDefault="00551F06" ns0:rsidP="003146E0">
      <ns0:pPr>
        <ns0:rPr>
          <ns0:lang ns0:eastAsia="de-DE"/>
        </ns0:rPr>
      </ns0:pPr>
    </ns0:p>
    <ns0:p ns2:paraId="7AA981E0" ns2:textId="73E8A135" ns0:rsidR="003146E0" ns0:rsidRPr="00791E7A" ns0:rsidRDefault="003146E0" ns0:rsidP="003146E0">
      <ns0:pPr>
        <ns0:rPr>
          <ns0:lang ns0:eastAsia="de-DE"/>
        </ns0:rPr>
      </ns0:pPr>
      <ns0:r ns0:rsidRPr="003146E0">
        <ns0:rPr>
          <ns0:lang ns0:eastAsia="de-DE"/>
        </ns0:rPr>
        <ns0:t>Das Bauteil Ständer wird im IDM des Fachmodells Holzbau mit einer Reihe fachlich relevanter Attribute beschrieben. Die Geometrie wird durch die Abmessungen in den Raumrichtungen (</ns0:t>
      </ns0:r>
      <ns0:proofErr ns0:type="spellStart"/>
      <ns0:r ns0:rsidRPr="003146E0">
        <ns0:rPr>
          <ns0:lang ns0:eastAsia="de-DE"/>
        </ns0:rPr>
        <ns0:t>Länge×Breite×Höhe</ns0:t>
      </ns0:r>
      <ns0:proofErr ns0:type="spellEnd"/>
      <ns0:r ns0:rsidRPr="003146E0">
        <ns0:rPr>
          <ns0:lang ns0:eastAsia="de-DE"/>
        </ns0:rPr>
        <ns0: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ns0:t>
      </ns0:r>
      <ns0:r ns0:rsidRPr="003146E0">
        <ns0:rPr>
          <ns0:lang ns0:eastAsia="de-DE"/>
        </ns0:rPr>
        <ns0:noBreakHyphen/>
        <ns0:t xml:space="preserve">stellige alphanumerische Kennung (Global Unique </ns0:t>
      </ns0:r>
      <ns0:proofErr ns0:type="spellStart"/>
      <ns0:r ns0:rsidRPr="003146E0">
        <ns0:rPr>
          <ns0:lang ns0:eastAsia="de-DE"/>
        </ns0:rPr>
        <ns0:t>IDentifier</ns0:t>
      </ns0:r>
      <ns0:proofErr ns0:type="spellEnd"/>
      <ns0:r ns0:rsidRPr="003146E0">
        <ns0:rPr>
          <ns0:lang ns0:eastAsia="de-DE"/>
        </ns0:rPr>
        <ns0: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ns0:t>
      </ns0:r>
      <ns0:r ns0:rsidR="00791E7A">
        <ns0:rPr>
          <ns0:lang ns0:eastAsia="de-DE"/>
        </ns0:rPr>
        <ns0:t>0</ns0:t>
      </ns0:r>
      <ns0:r ns0:rsidRPr="003146E0">
        <ns0:rPr>
          <ns0:lang ns0:eastAsia="de-DE"/>
        </ns0:rPr>
        <ns0:t xml:space="preserve"> = innerste Schicht, Zahlen</ns0:t>
      </ns0:r>
      <ns0:r ns0:rsidR="00791E7A">
        <ns0:rPr>
          <ns0:lang ns0:eastAsia="de-DE"/>
        </ns0:rPr>
        <ns0:t xml:space="preserve"> mit höherem Betrag</ns0:t>
      </ns0:r>
      <ns0:r ns0:rsidRPr="003146E0">
        <ns0:rPr>
          <ns0:lang ns0:eastAsia="de-DE"/>
        </ns0:rPr>
        <ns0:t xml:space="preserve"> für weiter außen liegende Schichten).</ns0:t>
      </ns0:r>
    </ns0:p>
    <ns0:p ns2:paraId="53E874DF" ns2:textId="31C12E03" ns0:rsidR="003146E0" ns0:rsidRPr="003146E0" ns0:rsidRDefault="003146E0" ns0:rsidP="003146E0">
      <ns0:pPr>
        <ns0:rPr>
          <ns0:lang ns0:eastAsia="de-DE"/>
        </ns0:rPr>
      </ns0:pPr>
      <ns0:r ns0:rsidRPr="003146E0">
        <ns0:rPr>
          <ns0:lang ns0:eastAsia="de-DE"/>
        </ns0:rPr>
        <ns0:t>Zusätzlich werden im IDM weitere Eigenschaften des Ständers standardisiert erfasst: die Oberflächenqualität – angegeben als sichtbar (Si) oder nicht sichtbar (</ns0:t>
      </ns0:r>
      <ns0:proofErr ns0:type="spellStart"/>
      <ns0:r ns0:rsidRPr="003146E0">
        <ns0:rPr>
          <ns0:lang ns0:eastAsia="de-DE"/>
        </ns0:rPr>
        <ns0:t>NSi</ns0:t>
      </ns0:r>
      <ns0:proofErr ns0:type="spellEnd"/>
      <ns0:r ns0:rsidRPr="003146E0">
        <ns0:rPr>
          <ns0:lang ns0:eastAsia="de-DE"/>
        </ns0:rPr>
        <ns0:t>) – und eine etwaige Oberflächenbehandlung (z. B. UV-Lasur, Brandschutzanstrich oder ein definierter RAL-Farbcode) werden als separate Attribute ausgewiesen. Ergänzend sind die Baustoffklasse (Brandschutzklasse nach DIN EN 13501, z. B. A1, A2, B…F) und die Wärmeleitfähigkeit λ [W/(</ns0:t>
      </ns0:r>
      <ns0:proofErr ns0:type="spellStart"/>
      <ns0:r ns0:rsidRPr="003146E0">
        <ns0:rPr>
          <ns0:lang ns0:eastAsia="de-DE"/>
        </ns0:rPr>
        <ns0:t>m·K</ns0:t>
      </ns0:r>
      <ns0:proofErr ns0:type="spellEnd"/>
      <ns0:r ns0:rsidRPr="003146E0">
        <ns0:rPr>
          <ns0:lang ns0:eastAsia="de-DE"/>
        </ns0:rPr>
        <ns0:t>)] des Bauteils anzugeben. Für logistische Zwecke können dem Ständer eine Produktionsnummer und eine Transportnummer mitgegeben werden. Schließlich lässt sich auch ein Hersteller/Produkt als Freitext benennen, um spezifische Produktinformationen im Modell zu verankern.</ns0:t>
      </ns0:r>
    </ns0:p>
    <ns0:p ns2:paraId="17D86AA7" ns2:textId="77777777" ns0:rsidR="003146E0" ns0:rsidRPr="003146E0" ns0:rsidRDefault="003146E0" ns0:rsidP="003146E0">
      <ns0:pPr>
        <ns0:rPr>
          <ns0:rFonts ns0:ascii="Times New Roman" ns0:hAnsi="Times New Roman" ns0:cs="Times New Roman"/>
          <ns0:lang ns0:eastAsia="de-DE"/>
        </ns0:rPr>
      </ns0:pPr>
      <ns0:r ns0:rsidRPr="003146E0">
        <ns0:rPr>
          <ns0:shd ns0:val="clear" ns0:color="auto" ns0:fill="FFFFFF"/>
          <ns0:lang ns0:eastAsia="de-DE"/>
        </ns0:rPr>
        <ns0:t> </ns0:t>
      </ns0:r>
    </ns0:p>
    <ns0:p ns2:paraId="7E93D017" ns2:textId="04AB0C4B" ns0:rsidR="00351400" ns0:rsidRDefault="00A42B8C" ns0:rsidP="00351400">
      <ns0:pPr>
        <ns0:rPr>
          <ns0:lang ns0:eastAsia="de-DE"/>
        </ns0:rPr>
      </ns0:pPr>
      <ns0:r ns0:rsidRPr="00A42B8C">
        <ns0:rPr>
          <ns0:lang ns0:eastAsia="de-DE"/>
        </ns0:rPr>
        <ns0:t>Beim Vergleich dieser IDM-</ns0:t>
      </ns0:r>
      <ns0:proofErr ns0:type="spellStart"/>
      <ns0:r ns0:rsidRPr="00A42B8C">
        <ns0:rPr>
          <ns0:lang ns0:eastAsia="de-DE"/>
        </ns0:rPr>
        <ns0:t>Attributierung</ns0:t>
      </ns0:r>
      <ns0:proofErr ns0:type="spellEnd"/>
      <ns0:r ns0:rsidRPr="00A42B8C">
        <ns0:rPr>
          <ns0:lang ns0:eastAsia="de-DE"/>
        </ns0:rPr>
        <ns0:t xml:space="preserve"> mit der IFC-Datenstruktur des aus </ns0:t>
      </ns0:r>
      <ns0:proofErr ns0:type="spellStart"/>
      <ns0:r ns0:rsidRPr="00A42B8C">
        <ns0:rPr>
          <ns0:lang ns0:eastAsia="de-DE"/>
        </ns0:rPr>
        <ns0:t>cadwork</ns0:t>
      </ns0:r>
      <ns0:proofErr ns0:type="spellEnd"/>
      <ns0:r ns0:rsidRPr="00A42B8C">
        <ns0:rPr>
          <ns0:lang ns0:eastAsia="de-DE"/>
        </ns0:rPr>
        <ns0:t xml:space="preserve"> exportierten Wandstiels zeigen sich deutliche Unterschiede. Zum einen wird im IDM der Name „Ständer“ verwendet, während dasselbe Bauteil im CAD-Programm </ns0:t>
      </ns0:r>
      <ns0:proofErr ns0:type="spellStart"/>
      <ns0:r ns0:rsidRPr="00A42B8C">
        <ns0:rPr>
          <ns0:lang ns0:eastAsia="de-DE"/>
        </ns0:rPr>
        <ns0:t>cadwork</ns0:t>
      </ns0:r>
      <ns0:proofErr ns0:type="spellEnd"/>
      <ns0:r ns0:rsidRPr="00A42B8C">
        <ns0:rPr>
          <ns0:lang ns0:eastAsia="de-DE"/>
        </ns0:rPr>
        <ns0: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ns0:t>
      </ns0:r>
      <ns0:proofErr ns0:type="spellStart"/>
      <ns0:r ns0:rsidRPr="00A42B8C">
        <ns0:rPr>
          <ns0:lang ns0:eastAsia="de-DE"/>
        </ns0:rPr>
        <ns0:t>Poljanšek</ns0:t>
      </ns0:r>
      <ns0:proofErr ns0:type="spellEnd"/>
      <ns0:r ns0:rsidRPr="00A42B8C">
        <ns0:rPr>
          <ns0:lang ns0:eastAsia="de-DE"/>
        </ns0:rPr>
        <ns0:t xml:space="preserve"> festhält, gilt es insbesondere „</ns0:t>
      </ns0:r>
      <ns0:proofErr ns0:type="spellStart"/>
      <ns0:r ns0:rsidRPr="00A42B8C">
        <ns0:rPr>
          <ns0:lang ns0:eastAsia="de-DE"/>
        </ns0:rPr>
        <ns0:t>misunderstanding</ns0:t>
      </ns0:r>
      <ns0:proofErr ns0:type="spellEnd"/>
      <ns0:r ns0:rsidRPr="00A42B8C">
        <ns0:rPr>
          <ns0:lang ns0:eastAsia="de-DE"/>
        </ns0:rPr>
        <ns0:t xml:space="preserve"> </ns0:t>
      </ns0:r>
      <ns0:proofErr ns0:type="spellStart"/>
      <ns0:r ns0:rsidRPr="00A42B8C">
        <ns0:rPr>
          <ns0:lang ns0:eastAsia="de-DE"/>
        </ns0:rPr>
        <ns0:t>of</ns0:t>
      </ns0:r>
      <ns0:proofErr ns0:type="spellEnd"/>
      <ns0:r ns0:rsidRPr="00A42B8C">
        <ns0:rPr>
          <ns0:lang ns0:eastAsia="de-DE"/>
        </ns0:rPr>
        <ns0:t xml:space="preserve"> </ns0:t>
      </ns0:r>
      <ns0:proofErr ns0:type="spellStart"/>
      <ns0:r ns0:rsidRPr="00A42B8C">
        <ns0:rPr>
          <ns0:lang ns0:eastAsia="de-DE"/>
        </ns0:rPr>
        <ns0:t>attribute</ns0:t>
      </ns0:r>
      <ns0:proofErr ns0:type="spellEnd"/>
      <ns0:r ns0:rsidRPr="00A42B8C">
        <ns0:rPr>
          <ns0:lang ns0:eastAsia="de-DE"/>
        </ns0:rPr>
        <ns0:t xml:space="preserve"> </ns0:t>
      </ns0:r>
      <ns0:proofErr ns0:type="spellStart"/>
      <ns0:r ns0:rsidRPr="00A42B8C">
        <ns0:rPr>
          <ns0:lang ns0:eastAsia="de-DE"/>
        </ns0:rPr>
        <ns0:t>naming</ns0:t>
      </ns0:r>
      <ns0:proofErr ns0:type="spellEnd"/>
      <ns0:r ns0:rsidRPr="00A42B8C">
        <ns0:rPr>
          <ns0:lang ns0:eastAsia="de-DE"/>
        </ns0:rPr>
        <ns0:t xml:space="preserve"> </ns0:t>
      </ns0:r>
      <ns0:proofErr ns0:type="spellStart"/>
      <ns0:r ns0:rsidRPr="00A42B8C">
        <ns0:rPr>
          <ns0:lang ns0:eastAsia="de-DE"/>
        </ns0:rPr>
        <ns0:t>convention</ns0:t>
      </ns0:r>
      <ns0:proofErr ns0:type="spellEnd"/>
      <ns0:r ns0:rsidRPr="00A42B8C">
        <ns0:rPr>
          <ns0:lang ns0:eastAsia="de-DE"/>
        </ns0:rPr>
        <ns0:t xml:space="preserve"> [zu vermeiden]: same </ns0:t>
      </ns0:r>
      <ns0:proofErr ns0:type="spellStart"/>
      <ns0:r ns0:rsidRPr="00A42B8C">
        <ns0:rPr>
          <ns0:lang ns0:eastAsia="de-DE"/>
        </ns0:rPr>
        <ns0:t>name</ns0:t>
      </ns0:r>
      <ns0:proofErr ns0:type="spellEnd"/>
      <ns0:r ns0:rsidRPr="00A42B8C">
        <ns0:rPr>
          <ns0:lang ns0:eastAsia="de-DE"/>
        </ns0:rPr>
        <ns0:t xml:space="preserve"> but different </ns0:t>
      </ns0:r>
      <ns0:proofErr ns0:type="spellStart"/>
      <ns0:r ns0:rsidRPr="00A42B8C">
        <ns0:rPr>
          <ns0:lang ns0:eastAsia="de-DE"/>
        </ns0:rPr>
        <ns0:t>meaning</ns0:t>
      </ns0:r>
      <ns0:proofErr ns0:type="spellEnd"/>
      <ns0:r ns0:rsidRPr="00A42B8C">
        <ns0:rPr>
          <ns0:lang ns0:eastAsia="de-DE"/>
        </ns0:rPr>
        <ns0:t xml:space="preserve"> </ns0:t>
      </ns0:r>
      <ns0:proofErr ns0:type="spellStart"/>
      <ns0:r ns0:rsidRPr="00A42B8C">
        <ns0:rPr>
          <ns0:lang ns0:eastAsia="de-DE"/>
        </ns0:rPr>
        <ns0:t>or</ns0:t>
      </ns0:r>
      <ns0:proofErr ns0:type="spellEnd"/>
      <ns0:r ns0:rsidRPr="00A42B8C">
        <ns0:rPr>
          <ns0:lang ns0:eastAsia="de-DE"/>
        </ns0:rPr>
        <ns0:t xml:space="preserve"> </ns0:t>
      </ns0:r>
      <ns0:proofErr ns0:type="spellStart"/>
      <ns0:r ns0:rsidRPr="00A42B8C">
        <ns0:rPr>
          <ns0:lang ns0:eastAsia="de-DE"/>
        </ns0:rPr>
        <ns0:t>values</ns0:t>
      </ns0:r>
      <ns0:proofErr ns0:type="spellEnd"/>
      <ns0:r ns0:rsidRPr="00A42B8C">
        <ns0:rPr>
          <ns0:lang ns0:eastAsia="de-DE"/>
        </ns0:rPr>
        <ns0:t xml:space="preserve"> </ns0:t>
      </ns0:r>
      <ns0:proofErr ns0:type="spellStart"/>
      <ns0:r ns0:rsidRPr="00A42B8C">
        <ns0:rPr>
          <ns0:lang ns0:eastAsia="de-DE"/>
        </ns0:rPr>
        <ns0:t>or</ns0:t>
      </ns0:r>
      <ns0:proofErr ns0:type="spellEnd"/>
      <ns0:r ns0:rsidRPr="00A42B8C">
        <ns0:rPr>
          <ns0:lang ns0:eastAsia="de-DE"/>
        </ns0:rPr>
        <ns0:t xml:space="preserve"> same </ns0:t>
      </ns0:r>
      <ns0:proofErr ns0:type="spellStart"/>
      <ns0:r ns0:rsidRPr="00A42B8C">
        <ns0:rPr>
          <ns0:lang ns0:eastAsia="de-DE"/>
        </ns0:rPr>
        <ns0:t>concept</ns0:t>
      </ns0:r>
      <ns0:proofErr ns0:type="spellEnd"/>
      <ns0:r ns0:rsidRPr="00A42B8C">
        <ns0:rPr>
          <ns0:lang ns0:eastAsia="de-DE"/>
        </ns0:rPr>
        <ns0:t xml:space="preserve"> but different </ns0:t>
      </ns0:r>
      <ns0:proofErr ns0:type="spellStart"/>
      <ns0:r ns0:rsidRPr="00A42B8C">
        <ns0:rPr>
          <ns0:lang ns0:eastAsia="de-DE"/>
        </ns0:rPr>
        <ns0:t>names</ns0:t>
      </ns0:r>
      <ns0:proofErr ns0:type="spellEnd"/>
      <ns0:r ns0:rsidRPr="00A42B8C">
        <ns0:rPr>
          <ns0:lang ns0:eastAsia="de-DE"/>
        </ns0:rPr>
        <ns0:t xml:space="preserve"> and </ns0:t>
      </ns0:r>
      <ns0:proofErr ns0:type="spellStart"/>
      <ns0:r ns0:rsidRPr="00A42B8C">
        <ns0:rPr>
          <ns0:lang ns0:eastAsia="de-DE"/>
        </ns0:rPr>
        <ns0:t>values</ns0:t>
      </ns0:r>
      <ns0:proofErr ns0:type="spellEnd"/>
      <ns0:r ns0:rsidRPr="00A42B8C">
        <ns0:rPr>
          <ns0:lang ns0:eastAsia="de-DE"/>
        </ns0:rPr>
        <ns0:t>“ – woraus sich die Notwendigkeit ableitet, semantisch konsistente Standards zu etablieren.</ns0:t>
      </ns0:r>
      <ns0:r ns0:rsidR="008C372A">
        <ns0:rPr>
          <ns0:rStyle ns0:val="Funotenzeichen"/>
          <ns0:lang ns0:eastAsia="de-DE"/>
        </ns0:rPr>
        <ns0:footnoteReference ns0:id="15"/>
      </ns0:r>
      <ns0:r ns0:rsidR="003146E0" ns0:rsidRPr="00B725A9">
        <ns0:rPr>
          <ns0:lang ns0:eastAsia="de-DE"/>
        </ns0:rPr>
        <ns0:t xml:space="preserve"> </ns0:t>
      </ns0:r>
      <ns0:r ns0:rsidR="00A350FD" ns0:rsidRPr="00A350FD">
        <ns0:rPr>
          <ns0:lang ns0:eastAsia="de-DE"/>
        </ns0:rPr>
        <ns0:t xml:space="preserve">Zum anderen sind bestimmte Informationen im </ns0:t>
      </ns0:r>
      <ns0:proofErr ns0:type="spellStart"/>
      <ns0:r ns0:rsidR="00A350FD" ns0:rsidRPr="00A350FD">
        <ns0:rPr>
          <ns0:lang ns0:eastAsia="de-DE"/>
        </ns0:rPr>
        <ns0:t>cadwork</ns0:t>
      </ns0:r>
      <ns0:proofErr ns0:type="spellEnd"/>
      <ns0:r ns0:rsidR="00A350FD" ns0:rsidRPr="00A350FD">
        <ns0:rPr>
          <ns0:lang ns0:eastAsia="de-DE"/>
        </ns0:rPr>
        <ns0:t xml:space="preserve">-Modell weniger strukturiert vorhanden: Beispielsweise wurde dort die Oberflächenqualität </ns0:t>
      </ns0:r>
      <ns0:proofErr ns0:type="spellStart"/>
      <ns0:r ns0:rsidR="00A350FD" ns0:rsidRPr="00A350FD">
        <ns0:rPr>
          <ns0:lang ns0:eastAsia="de-DE"/>
        </ns0:rPr>
        <ns0:t>NSi</ns0:t>
      </ns0:r>
      <ns0:proofErr ns0:type="spellEnd"/>
      <ns0:r ns0:rsidR="00A350FD" ns0:rsidRPr="00A350FD">
        <ns0:rPr>
          <ns0:lang ns0:eastAsia="de-DE"/>
        </ns0:rPr>
        <ns0:t xml:space="preserve"> gemeinsam mit Material und Festigkeit in einer einzigen Eigenschaft (Materialbezeichnung „KVH C24 </ns0:t>
      </ns0:r>
      <ns0:proofErr ns0:type="spellStart"/>
      <ns0:r ns0:rsidR="00A350FD" ns0:rsidRPr="00A350FD">
        <ns0:rPr>
          <ns0:lang ns0:eastAsia="de-DE"/>
        </ns0:rPr>
        <ns0:t>NSi</ns0:t>
      </ns0:r>
      <ns0:proofErr ns0:type="spellEnd"/>
      <ns0:r ns0:rsidR="00A350FD" ns0:rsidRPr="00A350FD">
        <ns0:rPr>
          <ns0:lang ns0:eastAsia="de-DE"/>
        </ns0:rPr>
        <ns0:t xml:space="preserve">“) codiert. Im IDM dagegen werden </ns0:t>
      </ns0:r>
      <ns0:proofErr ns0:type="spellStart"/>
      <ns0:r ns0:rsidR="00A350FD" ns0:rsidRPr="00A350FD">
        <ns0:rPr>
          <ns0:lang ns0:eastAsia="de-DE"/>
        </ns0:rPr>
        <ns0:t>Holztyp</ns0:t>
      </ns0:r>
      <ns0:proofErr ns0:type="spellEnd"/>
      <ns0:r ns0:rsidR="00A350FD" ns0:rsidRPr="00A350FD">
        <ns0:rPr>
          <ns0:lang ns0:eastAsia="de-DE"/>
        </ns0:rPr>
        <ns0:t xml:space="preserve">, Festigkeitsklasse und Oberflächenqualität als drei eigenständige Attribute geführt. Die Aufteilung </ns0:t>
      </ns0:r>
      <ns0:proofErr ns0:type="gramStart"/>
      <ns0:r ns0:rsidR="00A350FD" ns0:rsidRPr="00A350FD">
        <ns0:rPr>
          <ns0:lang ns0:eastAsia="de-DE"/>
        </ns0:rPr>
        <ns0:t>solcher kombinierter Angaben</ns0:t>
      </ns0:r>
      <ns0:proofErr ns0:type="gramEnd"/>
      <ns0:r ns0:rsidR="00A350FD" ns0:rsidRPr="00A350FD">
        <ns0:rPr>
          <ns0:lang ns0:eastAsia="de-DE"/>
        </ns0:rPr>
        <ns0:t xml:space="preserve"> in separate standardisierte Attribute erhöht die Klarheit der Datenstruktur und verbessert die maschinelle Interpretierbarkeit der Modelle deutlich. Wie das Whitepaper von </ns0:t>
      </ns0:r>
      <ns0:proofErr ns0:type="spellStart"/>
      <ns0:r ns0:rsidR="00A350FD" ns0:rsidRPr="00A350FD">
        <ns0:rPr>
          <ns0:lang ns0:eastAsia="de-DE"/>
        </ns0:rPr>
        <ns0:t>buildingSMART</ns0:t>
      </ns0:r>
      <ns0:proofErr ns0:type="spellEnd"/>
      <ns0:r ns0:rsidR="00A350FD" ns0:rsidRPr="00A350FD">
        <ns0:rPr>
          <ns0:lang ns0:eastAsia="de-DE"/>
        </ns0:rPr>
        <ns0:t xml:space="preserve"> </ns0:t>
      </ns0:r>
      <ns0:proofErr ns0:type="spellStart"/>
      <ns0:r ns0:rsidR="00A350FD" ns0:rsidRPr="00A350FD">
        <ns0:rPr>
          <ns0:lang ns0:eastAsia="de-DE"/>
        </ns0:rPr>
        <ns0:t>Switzerland</ns0:t>
      </ns0:r>
      <ns0:proofErr ns0:type="spellEnd"/>
      <ns0:r ns0:rsidR="00A350FD" ns0:rsidRPr="00A350FD">
        <ns0:rPr>
          <ns0:lang ns0:eastAsia="de-DE"/>
        </ns0:rPr>
        <ns0:t xml:space="preserve"> erläutert, lassen sich durch solche strukturierten und standardisierten Merkmale „die Maschinenlesbarkeit der Daten verbessern“ und damit Grundlagen für algorithmische Auswertung und digitale Weiterverarbeitung schaffen.</ns0:t>
      </ns0:r>
      <ns0:r ns0:rsidR="006B66BD">
        <ns0:rPr>
          <ns0:rStyle ns0:val="Funotenzeichen"/>
          <ns0:lang ns0:eastAsia="de-DE"/>
        </ns0:rPr>
        <ns0:footnoteReference ns0:id="16"/>
      </ns0:r>
      <ns0:r ns0:rsidR="00A350FD" ns0:rsidRPr="00A350FD">
        <ns0:rPr>
          <ns0:lang ns0:eastAsia="de-DE"/>
        </ns0:rPr>
        <ns0:t xml:space="preserve"> Redundanzen und Mehrdeutigkeiten werden reduziert, was eine Grundlage für automatisierte Weiterverarbeitung (etwa im Qualitätscheck oder bei Berechnungen) schafft.</ns0:t>
      </ns0:r>
      <ns0:r ns0:rsidR="00A350FD">
        <ns0:rPr>
          <ns0:lang ns0:eastAsia="de-DE"/>
        </ns0:rPr>
        <ns0:t xml:space="preserve"> </ns0:t>
      </ns0:r>
      <ns0:r ns0:rsidR="003146E0" ns0:rsidRPr="003146E0">
        <ns0:rPr>
          <ns0:lang ns0:eastAsia="de-DE"/>
        </ns0:rPr>
        <ns0: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ns0:t>
      </ns0:r>
      <ns0:r ns0:rsidR="00333566">
        <ns0:rPr>
          <ns0:lang ns0:eastAsia="de-DE"/>
        </ns0:rPr>
        <ns0:t xml:space="preserve"> wie in </ns0:t>
      </ns0:r>
      <ns0:r ns0:rsidR="00333566">
        <ns0:rPr>
          <ns0:lang ns0:eastAsia="de-DE"/>
        </ns0:rPr>
        <ns0:fldChar ns0:fldCharType="begin"/>
      </ns0:r>
      <ns0:r ns0:rsidR="00333566">
        <ns0:rPr>
          <ns0:lang ns0:eastAsia="de-DE"/>
        </ns0:rPr>
        <ns0:instrText xml:space="preserve"> REF _Ref203043059 \h </ns0:instrText>
      </ns0:r>
      <ns0:r ns0:rsidR="00333566">
        <ns0:rPr>
          <ns0:lang ns0:eastAsia="de-DE"/>
        </ns0:rPr>
      </ns0:r>
      <ns0:r ns0:rsidR="00333566">
        <ns0:rPr>
          <ns0:lang ns0:eastAsia="de-DE"/>
        </ns0:rPr>
        <ns0:fldChar ns0:fldCharType="separate"/>
      </ns0:r>
      <ns0:r ns0:rsidR="007E19F3">
        <ns0:t xml:space="preserve">Abbildung </ns0:t>
      </ns0:r>
      <ns0:r ns0:rsidR="007E19F3">
        <ns0:rPr>
          <ns0:noProof/>
        </ns0:rPr>
        <ns0:t>12</ns0:t>
      </ns0:r>
      <ns0:r ns0:rsidR="00333566">
        <ns0:rPr>
          <ns0:lang ns0:eastAsia="de-DE"/>
        </ns0:rPr>
        <ns0:fldChar ns0:fldCharType="end"/>
      </ns0:r>
      <ns0:r ns0:rsidR="00333566" ns0:rsidRPr="003146E0">
        <ns0:rPr>
          <ns0:lang ns0:eastAsia="de-DE"/>
        </ns0:rPr>
        <ns0:t>)</ns0:t>
      </ns0:r>
      <ns0:r ns0:rsidR="003146E0" ns0:rsidRPr="003146E0">
        <ns0:rPr>
          <ns0:lang ns0:eastAsia="de-DE"/>
        </ns0:rPr>
        <ns0:t xml:space="preserve"> zum Einsatz kommen soll. </ns0:t>
      </ns0:r>
    </ns0:p>
    <ns0:p ns2:paraId="50E17797" ns2:textId="2768E7DD" ns0:rsidR="00351400" ns0:rsidRDefault="00351400" ns0:rsidP="00351400">
      <ns0:r>
        <ns0:rPr>
          <ns0:noProof/>
        </ns0:rPr>
        <ns0:drawing>
          <ns3:inline distT="0" distB="0" distL="0" distR="0" ns4:anchorId="791F69CF" ns4:editId="452B1E90">
            <ns3:extent cx="2700757" cy="1801906"/>
            <ns3:effectExtent l="0" t="0" r="4445" b="8255"/>
            <ns3:docPr id="12" name="Grafik 12" descr="Stabförmige Werkstoffe - dataholz.eu"/>
            <ns3:cNvGraphicFramePr>
              <ns5:graphicFrameLocks noChangeAspect="1"/>
            </ns3:cNvGraphicFramePr>
            <ns5:graphic>
              <ns5:graphicData uri="http://schemas.openxmlformats.org/drawingml/2006/picture">
                <ns12:pic>
                  <ns12:nvPicPr>
                    <ns12:cNvPr id="0" name="Picture 1" descr="Stabförmige Werkstoffe - dataholz.eu"/>
                    <ns12:cNvPicPr>
                      <ns5:picLocks noChangeAspect="1" noChangeArrowheads="1"/>
                    </ns12:cNvPicPr>
                  </ns12:nvPicPr>
                  <ns12:blipFill>
                    <ns5:blip ns11:embed="rId28">
                      <ns5:extLst>
                        <ns5:ext uri="{28A0092B-C50C-407E-A947-70E740481C1C}">
                          <ns14:useLocalDpi val="0"/>
                        </ns5:ext>
                      </ns5:extLst>
                    </ns5:blip>
                    <ns5:srcRect/>
                    <ns5:stretch>
                      <ns5:fillRect/>
                    </ns5:stretch>
                  </ns12:blipFill>
                  <ns12:spPr bwMode="auto">
                    <ns5:xfrm>
                      <ns5:off x="0" y="0"/>
                      <ns5:ext cx="2712154" cy="1809510"/>
                    </ns5:xfrm>
                    <ns5:prstGeom prst="rect">
                      <ns5:avLst/>
                    </ns5:prstGeom>
                    <ns5:noFill/>
                    <ns5:ln>
                      <ns5:noFill/>
                    </ns5:ln>
                  </ns12:spPr>
                </ns12:pic>
              </ns5:graphicData>
            </ns5:graphic>
          </ns3:inline>
        </ns0:drawing>
      </ns0:r>
    </ns0:p>
    <ns0:p ns2:paraId="40C295D5" ns2:textId="3E5C892D" ns0:rsidR="00351400" ns0:rsidRDefault="00351400" ns0:rsidP="00351400">
      <ns0:pPr>
        <ns0:pStyle ns0:val="Beschriftung"/>
      </ns0:pPr>
      <ns0:bookmarkStart ns0:id="28" ns0:name="_Ref203043059"/>
      <ns0:r>
        <ns0:t xml:space="preserve">Abbildung </ns0:t>
      </ns0:r>
      <ns0:r>
        <ns0:fldChar ns0:fldCharType="begin"/>
      </ns0:r>
      <ns0:r>
        <ns0:instrText xml:space="preserve"> SEQ Abbildung \* ARABIC </ns0:instrText>
      </ns0:r>
      <ns0:r>
        <ns0:fldChar ns0:fldCharType="separate"/>
      </ns0:r>
      <ns0:r ns0:rsidR="00DC0381">
        <ns0:rPr>
          <ns0:noProof/>
        </ns0:rPr>
        <ns0:t>12</ns0:t>
      </ns0:r>
      <ns0:r>
        <ns0:fldChar ns0:fldCharType="end"/>
      </ns0:r>
      <ns0:bookmarkEnd ns0:id="28"/>
      <ns0:r>
        <ns0:t xml:space="preserve"> Holzbau-Ständer in leichter Bauweise, Quelle: </ns0:t>
      </ns0:r>
      <ns0:r ns0:rsidRPr="00BF543E">
        <ns0:t>https://www.dataholz.eu/baustoffe/stabfoermige-werkstoffe/leichte-holzbautraeger/-stuetzen.htm</ns0:t>
      </ns0:r>
      <ns0:r>
        <ns0:t>l</ns0:t>
      </ns0:r>
    </ns0:p>
    <ns0:p ns2:paraId="648041C3" ns2:textId="73E20D07" ns0:rsidR="003146E0" ns0:rsidRPr="003146E0" ns0:rsidRDefault="003146E0" ns0:rsidP="003146E0">
      <ns0:pPr>
        <ns0:rPr>
          <ns0:lang ns0:eastAsia="de-DE"/>
        </ns0:rPr>
      </ns0:pPr>
      <ns0:r ns0:rsidRPr="003146E0">
        <ns0:rPr>
          <ns0:lang ns0:eastAsia="de-DE"/>
        </ns0:rPr>
        <ns0:t xml:space="preserve">Die </ns0:t>
      </ns0:r>
      <ns0:r ns0:rsidR="00351400">
        <ns0:rPr>
          <ns0:lang ns0:eastAsia="de-DE"/>
        </ns0:rPr>
        <ns0:t>Eigenschaft</ns0:t>
      </ns0:r>
      <ns0:r ns0:rsidRPr="003146E0">
        <ns0:rPr>
          <ns0:lang ns0:eastAsia="de-DE"/>
        </ns0:rPr>
        <ns0:t xml:space="preserve"> Hersteller</ns0:t>
      </ns0:r>
      <ns0:r ns0:rsidR="00351400">
        <ns0:rPr>
          <ns0:lang ns0:eastAsia="de-DE"/>
        </ns0:rPr>
        <ns0:t xml:space="preserve"> / Produkt</ns0:t>
      </ns0:r>
      <ns0:r ns0:rsidRPr="003146E0">
        <ns0:rPr>
          <ns0:lang ns0:eastAsia="de-DE"/>
        </ns0:rPr>
        <ns0: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ns0:t>
      </ns0:r>
    </ns0:p>
    <ns0:p ns2:paraId="04DFFC09" ns2:textId="1F739A57" ns0:rsidR="00F446E0" ns0:rsidRDefault="00F446E0" ns0:rsidP="00F446E0">
      <ns0:pPr>
        <ns0:pStyle ns0:val="Beschriftung"/>
        <ns0:keepNext/>
      </ns0:pPr>
      <ns0:r>
        <ns0:t xml:space="preserve">Tabelle </ns0:t>
      </ns0:r>
      <ns0:r>
        <ns0:fldChar ns0:fldCharType="begin"/>
      </ns0:r>
      <ns0:r>
        <ns0:instrText xml:space="preserve"> SEQ Tabelle \* ARABIC </ns0:instrText>
      </ns0:r>
      <ns0:r>
        <ns0:fldChar ns0:fldCharType="separate"/>
      </ns0:r>
      <ns0:r ns0:rsidR="007E19F3">
        <ns0:rPr>
          <ns0:noProof/>
        </ns0:rPr>
        <ns0:t>2</ns0:t>
      </ns0:r>
      <ns0:r>
        <ns0:fldChar ns0:fldCharType="end"/>
      </ns0:r>
      <ns0:r>
        <ns0:t xml:space="preserve"> </ns0:t>
      </ns0:r>
      <ns0:r ns0:rsidRPr="006620A6">
        <ns0:t xml:space="preserve">Eigenschaften und Ausprägungen des Bauteils </ns0:t>
      </ns0:r>
      <ns0:r>
        <ns0:t xml:space="preserve">aussteifende </ns0:t>
      </ns0:r>
      <ns0:proofErr ns0:type="spellStart"/>
      <ns0:r>
        <ns0:t>Beplankujg</ns0:t>
      </ns0:r>
      <ns0:proofErr ns0:type="spellEnd"/>
      <ns0:r ns0:rsidRPr="006620A6">
        <ns0:t xml:space="preserve"> nach dem IDM Holzbau</ns0:t>
      </ns0:r>
    </ns0:p>
    <ns0:tbl>
      <ns0:tblPr>
        <ns0:tblW ns0:w="8760" ns0:type="dxa"/>
        <ns0:jc ns0:val="center"/>
        <ns0:tblCellMar>
          <ns0:left ns0:w="70" ns0:type="dxa"/>
          <ns0:right ns0:w="70" ns0:type="dxa"/>
        </ns0:tblCellMar>
        <ns0:tblLook ns0:val="04A0" ns0:firstRow="1" ns0:lastRow="0" ns0:firstColumn="1" ns0:lastColumn="0" ns0:noHBand="0" ns0:noVBand="1"/>
      </ns0:tblPr>
      <ns0:tblGrid>
        <ns0:gridCol ns0:w="3960"/>
        <ns0:gridCol ns0:w="4800"/>
      </ns0:tblGrid>
      <ns0:tr ns0:rsidR="00F446E0" ns0:rsidRPr="004039C6" ns2:paraId="5A9F53F6"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1FD4948D" ns2:textId="77777777" ns0:rsidR="00F446E0" ns0:rsidRPr="004039C6" ns0:rsidRDefault="00F446E0" ns0:rsidP="00060AE7">
            <ns0:pPr>
              <ns0:spacing ns0:after="0" ns0:line="240" ns0:lineRule="auto"/>
              <ns0:jc ns0:val="center"/>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Eigenschaften</ns0:t>
            </ns0:r>
          </ns0:p>
        </ns0:tc>
        <ns0:tc>
          <ns0:tcPr>
            <ns0:tcW ns0:w="480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3953B04D" ns2:textId="77777777" ns0:rsidR="00F446E0" ns0:rsidRPr="004039C6" ns0:rsidRDefault="00F446E0" ns0:rsidP="00060AE7">
            <ns0:pPr>
              <ns0:spacing ns0:after="0" ns0:line="240" ns0:lineRule="auto"/>
              <ns0:jc ns0:val="center"/>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Ausprägung</ns0:t>
            </ns0:r>
          </ns0:p>
        </ns0:tc>
      </ns0:tr>
      <ns0:tr ns0:rsidR="00F446E0" ns0:rsidRPr="004039C6" ns2:paraId="6FCCFF11"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hideMark/>
          </ns0:tcPr>
          <ns0:p ns2:paraId="2D64E3FA"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 xml:space="preserve">Name </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hideMark/>
          </ns0:tcPr>
          <ns0:p ns2:paraId="128ABEF9"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ussteifende Beplankung</ns0:t>
            </ns0:r>
          </ns0:p>
        </ns0:tc>
      </ns0:tr>
      <ns0:tr ns0:rsidR="00F446E0" ns0:rsidRPr="004039C6" ns2:paraId="3AB797B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26621A40"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Geometrie</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1C95D275"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Pr>
                <ns0:rFonts ns0:ascii="Calibri" ns0:eastAsia="Times New Roman" ns0:hAnsi="Calibri" ns0:cs="Calibri"/>
                <ns0:color ns0:val="000000"/>
                <ns0:lang ns0:eastAsia="de-DE"/>
              </ns0:rPr>
              <ns0:t>[mm * mm * mm]</ns0:t>
            </ns0:r>
          </ns0:p>
        </ns0:tc>
      </ns0:tr>
      <ns0:tr ns0:rsidR="00F446E0" ns0:rsidRPr="004039C6" ns2:paraId="1BF6319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3045013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Geschoss</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624C1609"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UG, EG, 1OG, 2OG, 3OG, …</ns0:t>
            </ns0:r>
          </ns0:p>
        </ns0:tc>
      </ns0:tr>
      <ns0:tr ns0:rsidR="00F446E0" ns0:rsidRPr="004039C6" ns2:paraId="1637F25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ED81011"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Material</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51ED4334"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Siebdruckplatte, Dreischichtplatte (A, AB, B, C, K), OSB (</ns0:t>
            </ns0:r>
            <ns0:proofErr ns0:type="spellStart"/>
            <ns0:r ns0:rsidRPr="004039C6">
              <ns0:rPr>
                <ns0:rFonts ns0:ascii="Calibri" ns0:eastAsia="Times New Roman" ns0:hAnsi="Calibri" ns0:cs="Calibri"/>
                <ns0:color ns0:val="000000"/>
                <ns0:lang ns0:eastAsia="de-DE"/>
              </ns0:rPr>
              <ns0:t>Oriented</ns0:t>
            </ns0:r>
            <ns0:proofErr ns0:type="spellEnd"/>
            <ns0:r ns0:rsidRPr="004039C6">
              <ns0:rPr>
                <ns0:rFonts ns0:ascii="Calibri" ns0:eastAsia="Times New Roman" ns0:hAnsi="Calibri" ns0:cs="Calibri"/>
                <ns0:color ns0:val="000000"/>
                <ns0:lang ns0:eastAsia="de-DE"/>
              </ns0:rPr>
              <ns0:t xml:space="preserve"> St</ns0:t>
            </ns0:r>
            <ns0:r>
              <ns0:rPr>
                <ns0:rFonts ns0:ascii="Calibri" ns0:eastAsia="Times New Roman" ns0:hAnsi="Calibri" ns0:cs="Calibri"/>
                <ns0:color ns0:val="000000"/>
                <ns0:lang ns0:eastAsia="de-DE"/>
              </ns0:rPr>
              <ns0:t>r</ns0:t>
            </ns0:r>
            <ns0:r ns0:rsidRPr="004039C6">
              <ns0:rPr>
                <ns0:rFonts ns0:ascii="Calibri" ns0:eastAsia="Times New Roman" ns0:hAnsi="Calibri" ns0:cs="Calibri"/>
                <ns0:color ns0:val="000000"/>
                <ns0:lang ns0:eastAsia="de-DE"/>
              </ns0:rPr>
              <ns0:t>and Board)(1, 2, 3, 4), Holzfaserplatte, Holzfaser-Dämmplatte, Furnierschichtholz, Gipsfaserplatte, Imprägnierte Gipskarton-Bauplatte (</ns0:t>
            </ns0:r>
            <ns0:proofErr ns0:type="spellStart"/>
            <ns0:r ns0:rsidRPr="004039C6">
              <ns0:rPr>
                <ns0:rFonts ns0:ascii="Calibri" ns0:eastAsia="Times New Roman" ns0:hAnsi="Calibri" ns0:cs="Calibri"/>
                <ns0:color ns0:val="000000"/>
                <ns0:lang ns0:eastAsia="de-DE"/>
              </ns0:rPr>
              <ns0:t>GKBi</ns0:t>
            </ns0:r>
            <ns0:proofErr ns0:type="spellEnd"/>
            <ns0:r ns0:rsidRPr="004039C6">
              <ns0:rPr>
                <ns0:rFonts ns0:ascii="Calibri" ns0:eastAsia="Times New Roman" ns0:hAnsi="Calibri" ns0:cs="Calibri"/>
                <ns0:color ns0:val="000000"/>
                <ns0:lang ns0:eastAsia="de-DE"/>
              </ns0:rPr>
              <ns0:t>), Gipskarton-Putzträger-Bauplatte (GKP), Gipskarton-Feuerschutzplatte (GKF), Imprägnierte Gipskarton-Feuerschutzplatte (</ns0:t>
            </ns0:r>
            <ns0:proofErr ns0:type="spellStart"/>
            <ns0:r ns0:rsidRPr="004039C6">
              <ns0:rPr>
                <ns0:rFonts ns0:ascii="Calibri" ns0:eastAsia="Times New Roman" ns0:hAnsi="Calibri" ns0:cs="Calibri"/>
                <ns0:color ns0:val="000000"/>
                <ns0:lang ns0:eastAsia="de-DE"/>
              </ns0:rPr>
              <ns0:t>GKFi</ns0:t>
            </ns0:r>
            <ns0:proofErr ns0:type="spellEnd"/>
            <ns0:r ns0:rsidRPr="004039C6">
              <ns0:rPr>
                <ns0:rFonts ns0:ascii="Calibri" ns0:eastAsia="Times New Roman" ns0:hAnsi="Calibri" ns0:cs="Calibri"/>
                <ns0:color ns0:val="000000"/>
                <ns0:lang ns0:eastAsia="de-DE"/>
              </ns0:rPr>
              <ns0:t>), Mineralwolle, Glaswolle, Spanplatte, Schalung, Bohle, Brett</ns0:t>
            </ns0:r>
          </ns0:p>
        </ns0:tc>
      </ns0:tr>
      <ns0:tr ns0:rsidR="00F446E0" ns0:rsidRPr="004039C6" ns2:paraId="24CD14E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7B59B6C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Holzar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3BC58D5E"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 xml:space="preserve">Fichte, Tanne, Lärche, Eiche, Buche, Kiefer, Ahorn, Esche, Akazie, Erle, Douglasie, Birke, Walnuss, Kirsche </ns0:t>
            </ns0:r>
          </ns0:p>
        </ns0:tc>
      </ns0:tr>
      <ns0:tr ns0:rsidR="00F446E0" ns0:rsidRPr="004039C6" ns2:paraId="06D7BA3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AA7E63D"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lang ns0:eastAsia="de-DE"/>
              </ns0:rPr>
              <ns0:t>Rohdichte (DIN 6836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vAlign ns0:val="bottom"/>
          </ns0:tcPr>
          <ns0:p ns2:paraId="4638A9D2"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kg/m</ns0:t>
            </ns0:r>
            <ns0:r ns0:rsidRPr="004039C6">
              <ns0:rPr>
                <ns0:rFonts ns0:ascii="Calibri" ns0:eastAsia="Times New Roman" ns0:hAnsi="Calibri" ns0:cs="Calibri"/>
                <ns0:color ns0:val="000000"/>
                <ns0:vertAlign ns0:val="superscript"/>
                <ns0:lang ns0:eastAsia="de-DE"/>
              </ns0:rPr>
              <ns0:t>3</ns0:t>
            </ns0:r>
            <ns0:r ns0:rsidRPr="004039C6">
              <ns0:rPr>
                <ns0:rFonts ns0:ascii="Calibri" ns0:eastAsia="Times New Roman" ns0:hAnsi="Calibri" ns0:cs="Calibri"/>
                <ns0:color ns0:val="000000"/>
                <ns0:lang ns0:eastAsia="de-DE"/>
              </ns0:rPr>
              <ns0:t>]</ns0:t>
            </ns0:r>
          </ns0:p>
        </ns0:tc>
      </ns0:tr>
      <ns0:tr ns0:rsidR="00F446E0" ns0:rsidRPr="004039C6" ns2:paraId="02E16F9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1D0F195C" ns2:textId="77777777" ns0:rsidR="00F446E0" ns0:rsidRPr="004039C6" ns0:rsidRDefault="00F446E0" ns0:rsidP="00060AE7">
            <ns0:pPr>
              <ns0:spacing ns0:after="0" ns0:line="240" ns0:lineRule="auto"/>
              <ns0:jc ns0:val="left"/>
              <ns0:rPr>
                <ns0:rFonts ns0:ascii="Calibri" ns0:eastAsia="Times New Roman" ns0:hAnsi="Calibri" ns0:cs="Calibri"/>
                <ns0:b/>
                <ns0:bCs/>
                <ns0:lang ns0:eastAsia="de-DE"/>
              </ns0:rPr>
            </ns0:pPr>
            <ns0:r ns0:rsidRPr="004039C6">
              <ns0:rPr>
                <ns0:rFonts ns0:ascii="Calibri" ns0:eastAsia="Times New Roman" ns0:hAnsi="Calibri" ns0:cs="Calibri"/>
                <ns0:b/>
                <ns0:bCs/>
                <ns0:color ns0:val="000000"/>
                <ns0:lang ns0:eastAsia="de-DE"/>
              </ns0:rPr>
              <ns0:t>GUID</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74CA84D"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32 Ziffern, 4 Bindestriche</ns0:t>
            </ns0:r>
          </ns0:p>
        </ns0:tc>
      </ns0:tr>
      <ns0:tr ns0:rsidR="00F446E0" ns0:rsidRPr="004039C6" ns2:paraId="422697C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D8195C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abschnit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F5B71BA"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5D114587"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D9A8C41"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teilzugehörigkeits-N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0D039254"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W_EG_001_01, IW_1.OG_001_01, DA_001_01; Modulbau: AW_EG_A_001_01; AW = Außenwand, IW = Innenwand, DA = Dach, DE = Decke, B = Binder</ns0:t>
            </ns0:r>
          </ns0:p>
        </ns0:tc>
      </ns0:tr>
      <ns0:tr ns0:rsidR="00F446E0" ns0:rsidRPr="004039C6" ns2:paraId="56F3D86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7AA541E7"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teilschich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30DE3068"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5,4,3,2,1,0,-1,-2,-3,-4,-5</ns0:t>
            </ns0:r>
          </ns0:p>
        </ns0:tc>
      </ns0:tr>
      <ns0:tr ns0:rsidR="00F446E0" ns0:rsidRPr="004039C6" ns2:paraId="1713BE3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3C2B4D9"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Oberflächenqualität (Qualitä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3FA0CE36"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proofErr ns0:type="spellStart"/>
            <ns0:r ns0:rsidRPr="004039C6">
              <ns0:rPr>
                <ns0:rFonts ns0:ascii="Calibri" ns0:eastAsia="Times New Roman" ns0:hAnsi="Calibri" ns0:cs="Calibri"/>
                <ns0:color ns0:val="000000"/>
                <ns0:lang ns0:eastAsia="de-DE"/>
              </ns0:rPr>
              <ns0:t>Nsi</ns0:t>
            </ns0:r>
            <ns0:proofErr ns0:type="spellEnd"/>
            <ns0:r ns0:rsidRPr="004039C6">
              <ns0:rPr>
                <ns0:rFonts ns0:ascii="Calibri" ns0:eastAsia="Times New Roman" ns0:hAnsi="Calibri" ns0:cs="Calibri"/>
                <ns0:color ns0:val="000000"/>
                <ns0:lang ns0:eastAsia="de-DE"/>
              </ns0:rPr>
              <ns0:t xml:space="preserve"> (Nicht sichtbar), </ns0:t>
            </ns0:r>
            <ns0:r>
              <ns0:rPr>
                <ns0:rFonts ns0:ascii="Calibri" ns0:eastAsia="Times New Roman" ns0:hAnsi="Calibri" ns0:cs="Calibri"/>
                <ns0:color ns0:val="000000"/>
                <ns0:lang ns0:eastAsia="de-DE"/>
              </ns0:rPr>
              <ns0:t>Si (sichtbar)</ns0:t>
            </ns0:r>
          </ns0:p>
        </ns0:tc>
      </ns0:tr>
      <ns0:tr ns0:rsidR="00F446E0" ns0:rsidRPr="004039C6" ns2:paraId="0928001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B76151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Oberflächenbehandlung</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2C13A830"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 xml:space="preserve">UV-Lasur, Brandschutzanstrich, Korrosionsschutz, </ns0:t>
            </ns0:r>
            <ns0:r ns0:rsidRPr="004039C6">
              <ns0:rPr>
                <ns0:rFonts ns0:ascii="Calibri" ns0:eastAsia="Times New Roman" ns0:hAnsi="Calibri" ns0:cs="Calibri"/>
                <ns0:color ns0:val="000000"/>
                <ns0:lang ns0:eastAsia="de-DE"/>
              </ns0:rPr>
              <ns0:br/>
              <ns0:t>RAL-XXXX</ns0:t>
            </ns0:r>
          </ns0:p>
        </ns0:tc>
      </ns0:tr>
      <ns0:tr ns0:rsidR="00F446E0" ns0:rsidRPr="004039C6" ns2:paraId="3E39E014"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E987D92"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stoffklasse (DIN EN 13501)</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1B16369D"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1, A2, B, C, D, E, F</ns0:t>
            </ns0:r>
          </ns0:p>
        </ns0:tc>
      </ns0:tr>
      <ns0:tr ns0:rsidR="00F446E0" ns0:rsidRPr="004039C6" ns2:paraId="238972A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D563E33"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Wärmeleitfähigkei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09D09B1"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λ [W/(m*K]</ns0:t>
            </ns0:r>
          </ns0:p>
        </ns0:tc>
      </ns0:tr>
      <ns0:tr ns0:rsidR="00F446E0" ns0:rsidRPr="004039C6" ns2:paraId="305BA8E7"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AFFBEEA"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Sortierklasse (DIN 407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04C0B55"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S7, S10, S13</ns0:t>
            </ns0:r>
          </ns0:p>
        </ns0:tc>
      </ns0:tr>
      <ns0:tr ns0:rsidR="00F446E0" ns0:rsidRPr="004039C6" ns2:paraId="162D85F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76B647C"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Produktions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DFAB638"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026EFB8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B7A40A8"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Transport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C0F4FA3"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193368E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6B53A2B"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Hersteller/Produk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21857DAF"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Freitext</ns0:t>
            </ns0:r>
          </ns0:p>
        </ns0:tc>
      </ns0:tr>
    </ns0:tbl>
    <ns0:p ns2:paraId="1AF6F849" ns2:textId="77777777" ns0:rsidR="005136CD" ns0:rsidRPr="00351400" ns0:rsidRDefault="005136CD" ns0:rsidP="00B572FF">
      <ns0:pPr>
        <ns0:spacing ns0:line="259" ns0:lineRule="auto"/>
        <ns0:jc ns0:val="left"/>
      </ns0:pPr>
    </ns0:p>
    <ns0:p ns2:paraId="1E41FC2E" ns2:textId="5AA5B2AF" ns0:rsidR="00B85E03" ns0:rsidRPr="00B85E03" ns0:rsidRDefault="00B85E03" ns0:rsidP="00F446E0">
      <ns0:pPr>
        <ns0:rPr>
          <ns0:lang ns0:eastAsia="de-DE"/>
        </ns0:rPr>
      </ns0:pPr>
      <ns0:r ns0:rsidRPr="00B85E03">
        <ns0:rPr>
          <ns0:lang ns0:eastAsia="de-DE"/>
        </ns0:rPr>
        <ns0:t xml:space="preserve">Auch für die aussteifende Beplankung (z. B. </ns0:t>
      </ns0:r>
      <ns0:proofErr ns0:type="spellStart"/>
      <ns0:r ns0:rsidRPr="00B85E03">
        <ns0:rPr>
          <ns0:lang ns0:eastAsia="de-DE"/>
        </ns0:rPr>
        <ns0:t>Wandbeplankungen</ns0:t>
      </ns0:r>
      <ns0:proofErr ns0:type="spellEnd"/>
      <ns0:r ns0:rsidRPr="00B85E03">
        <ns0:rPr>
          <ns0:lang ns0:eastAsia="de-DE"/>
        </ns0:rPr>
        <ns0:t xml:space="preserve"> aus Holzwerkstoff- oder Gipsplatten) sieht das IDM-Fachmodell Holzbau eine vergleichbar strukturierte </ns0:t>
      </ns0:r>
      <ns0:proofErr ns0:type="spellStart"/>
      <ns0:r ns0:rsidRPr="00B85E03">
        <ns0:rPr>
          <ns0:lang ns0:eastAsia="de-DE"/>
        </ns0:rPr>
        <ns0:t>Attributierung</ns0:t>
      </ns0:r>
      <ns0:proofErr ns0:type="spellEnd"/>
      <ns0:r ns0:rsidRPr="00B85E03">
        <ns0:rPr>
          <ns0:lang ns0:eastAsia="de-DE"/>
        </ns0:rPr>
        <ns0: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ns0:t>
      </ns0:r>
      <ns0:proofErr ns0:type="spellStart"/>
      <ns0:r ns0:rsidRPr="00B85E03">
        <ns0:rPr>
          <ns0:lang ns0:eastAsia="de-DE"/>
        </ns0:rPr>
        <ns0:t>Glaswolledämmung</ns0:t>
      </ns0:r>
      <ns0:proofErr ns0:type="spellEnd"/>
      <ns0:r ns0:rsidRPr="00B85E03">
        <ns0:rPr>
          <ns0:lang ns0:eastAsia="de-DE"/>
        </ns0:rPr>
        <ns0: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ns0:t>
      </ns0:r>
      <ns0:r ns0:rsidR="009D51BA">
        <ns0:rPr>
          <ns0:lang ns0:eastAsia="de-DE"/>
        </ns0:rPr>
        <ns0:t>das</ns0:t>
      </ns0:r>
      <ns0:r ns0:rsidRPr="00B85E03">
        <ns0:rPr>
          <ns0:lang ns0:eastAsia="de-DE"/>
        </ns0:rPr>
        <ns0:t xml:space="preserve"> Beplankungs-Objekt eindeutig. Die Einordnung ins Bauwerk erfolgt über Bauabschnitt und Bauteilzugehörigkeits-</ns0:t>
      </ns0:r>
      <ns0:r ns0:rsidR="00F446E0">
        <ns0:rPr>
          <ns0:lang ns0:eastAsia="de-DE"/>
        </ns0:rPr>
        <ns0:br/>
      </ns0:r>
      <ns0:r ns0:rsidRPr="00B85E03">
        <ns0:rPr>
          <ns0:lang ns0:eastAsia="de-DE"/>
        </ns0:rPr>
        <ns0:t xml:space="preserve">Nummer (bei Wänden z. B. </ns0:t>
      </ns0:r>
      <ns0:proofErr ns0:type="spellStart"/>
      <ns0:r ns0:rsidRPr="00B85E03">
        <ns0:rPr>
          <ns0:lang ns0:eastAsia="de-DE"/>
        </ns0:rPr>
        <ns0:t>AW_EG_xxx</ns0:t>
      </ns0:r>
      <ns0:proofErr ns0:type="spellEnd"/>
      <ns0:r ns0:rsidRPr="00B85E03">
        <ns0:rPr>
          <ns0:lang ns0:eastAsia="de-DE"/>
        </ns0:rPr>
        <ns0:t>, bei Decken/Dächern entspr</ns0:t>
      </ns0:r>
      <ns0:r ns0:rsidR="00F446E0">
        <ns0:rPr>
          <ns0:lang ns0:eastAsia="de-DE"/>
        </ns0:rPr>
        <ns0:t>echend</ns0:t>
      </ns0:r>
      <ns0:r ns0:rsidRPr="00B85E03">
        <ns0:rPr>
          <ns0:lang ns0:eastAsia="de-DE"/>
        </ns0:rPr>
        <ns0:t> </ns0:t>
      </ns0:r>
      <ns0:proofErr ns0:type="spellStart"/>
      <ns0:r ns0:rsidRPr="00B85E03">
        <ns0:rPr>
          <ns0:lang ns0:eastAsia="de-DE"/>
        </ns0:rPr>
        <ns0:t>D</ns0:t>
      </ns0:r>
      <ns0:r ns0:rsidR="00FC1477">
        <ns0:rPr>
          <ns0:lang ns0:eastAsia="de-DE"/>
        </ns0:rPr>
        <ns0:t>E</ns0:t>
      </ns0:r>
      <ns0:r ns0:rsidRPr="00B85E03">
        <ns0:rPr>
          <ns0:lang ns0:eastAsia="de-DE"/>
        </ns0:rPr>
        <ns0:t>_xxx</ns0:t>
      </ns0:r>
      <ns0:proofErr ns0:type="spellEnd"/>
      <ns0:r ns0:rsidRPr="00B85E03">
        <ns0:rPr>
          <ns0:lang ns0:eastAsia="de-DE"/>
        </ns0:rPr>
        <ns0:t> bzw. </ns0:t>
      </ns0:r>
      <ns0:proofErr ns0:type="spellStart"/>
      <ns0:r ns0:rsidRPr="00B85E03">
        <ns0:rPr>
          <ns0:lang ns0:eastAsia="de-DE"/>
        </ns0:rPr>
        <ns0:t>D</ns0:t>
      </ns0:r>
      <ns0:r ns0:rsidR="00FC1477">
        <ns0:rPr>
          <ns0:lang ns0:eastAsia="de-DE"/>
        </ns0:rPr>
        <ns0:t>A</ns0:t>
      </ns0:r>
      <ns0:r ns0:rsidRPr="00B85E03">
        <ns0:rPr>
          <ns0:lang ns0:eastAsia="de-DE"/>
        </ns0:rPr>
        <ns0:t>_xxx</ns0:t>
      </ns0:r>
      <ns0:proofErr ns0:type="spellEnd"/>
      <ns0:r ns0:rsidRPr="00B85E03">
        <ns0:rPr>
          <ns0:lang ns0:eastAsia="de-DE"/>
        </ns0:rPr>
        <ns0:t> </ns0:t>
      </ns0:r>
      <ns0:proofErr ns0:type="spellStart"/>
      <ns0:r ns0:rsidRPr="00B85E03">
        <ns0:rPr>
          <ns0:lang ns0:eastAsia="de-DE"/>
        </ns0:rPr>
        <ns0:t>usw</ns0:t>
      </ns0:r>
      <ns0:proofErr ns0:type="spellEnd"/>
      <ns0:r ns0:rsidRPr="00B85E03">
        <ns0:rPr>
          <ns0:lang ns0:eastAsia="de-DE"/>
        </ns0:rPr>
        <ns0:t xml:space="preserve">). Die Lage der Beplankung innerhalb des Bauteilaufbaus wird </ns0:t>
      </ns0:r>
      <ns0:r ns0:rsidR="00FC1477">
        <ns0:rPr>
          <ns0:lang ns0:eastAsia="de-DE"/>
        </ns0:rPr>
        <ns0:t xml:space="preserve">auch </ns0:t>
      </ns0:r>
      <ns0:r ns0:rsidRPr="00B85E03">
        <ns0:rPr>
          <ns0:lang ns0:eastAsia="de-DE"/>
        </ns0:rPr>
        <ns0: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ns0:t>
      </ns0:r>
    </ns0:p>
    <ns0:p ns2:paraId="6474266F" ns2:textId="77777777" ns0:rsidR="00B85E03" ns0:rsidRPr="00B85E03" ns0:rsidRDefault="00B85E03" ns0:rsidP="00B85E03">
      <ns0:pPr>
        <ns0:rPr>
          <ns0:rFonts ns0:ascii="Times New Roman" ns0:hAnsi="Times New Roman" ns0:cs="Times New Roman"/>
          <ns0:i/>
          <ns0:iCs/>
          <ns0:lang ns0:eastAsia="de-DE"/>
        </ns0:rPr>
      </ns0:pPr>
      <ns0:r ns0:rsidRPr="00B85E03">
        <ns0:rPr>
          <ns0:i/>
          <ns0:iCs/>
          <ns0:shd ns0:val="clear" ns0:color="auto" ns0:fill="FFFFFF"/>
          <ns0:lang ns0:eastAsia="de-DE"/>
        </ns0:rPr>
        <ns0:t> </ns0:t>
      </ns0:r>
    </ns0:p>
    <ns0:p ns2:paraId="4FCCCF48" ns2:textId="697DB434" ns0:rsidR="00B85E03" ns0:rsidRPr="00F446E0" ns0:rsidRDefault="00F446E0" ns0:rsidP="00B85E03">
      <ns0:pPr>
        <ns0:rPr>
          <ns0:lang ns0:eastAsia="de-DE"/>
        </ns0:rPr>
      </ns0:pPr>
      <ns0:r ns0:rsidRPr="00F446E0">
        <ns0:rPr>
          <ns0:lang ns0:eastAsia="de-DE"/>
        </ns0:rPr>
        <ns0: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ns0:t>
      </ns0:r>
    </ns0:p>
    <ns0:p ns2:paraId="4F833B76" ns2:textId="7D820F6F" ns0:rsidR="00B572FF" ns0:rsidRPr="00A03EC9" ns0:rsidRDefault="00E75906" ns0:rsidP="00A03EC9">
      <ns0:r ns0:rsidRPr="00E75906">
        <ns0:rPr>
          <ns0:lang ns0:eastAsia="de-DE"/>
        </ns0:rPr>
        <ns0:t xml:space="preserve">Zusammenfassend zeigt der Abgleich zwischen IFC-Export und IDM-Fachmodell Holzbau, dass letzteres eine deutlich feinere und konsistentere Attributstruktur vorgibt. Die standardisierte </ns0:t>
      </ns0:r>
      <ns0:proofErr ns0:type="spellStart"/>
      <ns0:r ns0:rsidRPr="00E75906">
        <ns0:rPr>
          <ns0:lang ns0:eastAsia="de-DE"/>
        </ns0:rPr>
        <ns0:t>Attributierung</ns0:t>
      </ns0:r>
      <ns0:proofErr ns0:type="spellEnd"/>
      <ns0:r ns0:rsidRPr="00E75906">
        <ns0:rPr>
          <ns0:lang ns0:eastAsia="de-DE"/>
        </ns0:rPr>
        <ns0:t xml:space="preserve"> nach dem </ns0:t>
      </ns0:r>
      <ns0:proofErr ns0:type="spellStart"/>
      <ns0:r ns0:rsidRPr="00E75906">
        <ns0:rPr>
          <ns0:lang ns0:eastAsia="de-DE"/>
        </ns0:rPr>
        <ns0:t>ISTiC</ns0:t>
      </ns0:r>
      <ns0:proofErr ns0:type="spellEnd"/>
      <ns0:r ns0:rsidRPr="00E75906">
        <ns0:rPr>
          <ns0:lang ns0:eastAsia="de-DE"/>
        </ns0:rPr>
        <ns0: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ns0:t>
      </ns0:r>
      <ns0:proofErr ns0:type="spellStart"/>
      <ns0:r ns0:rsidRPr="00E75906">
        <ns0:rPr>
          <ns0:lang ns0:eastAsia="de-DE"/>
        </ns0:rPr>
        <ns0:t>Poljanšek</ns0:t>
      </ns0:r>
      <ns0:proofErr ns0:type="spellEnd"/>
      <ns0:r ns0:rsidRPr="00E75906">
        <ns0:rPr>
          <ns0:lang ns0:eastAsia="de-DE"/>
        </ns0:rPr>
        <ns0:t xml:space="preserve"> betont, sind gerade „</ns0:t>
      </ns0:r>
      <ns0:proofErr ns0:type="spellStart"/>
      <ns0:r ns0:rsidRPr="00E75906">
        <ns0:rPr>
          <ns0:lang ns0:eastAsia="de-DE"/>
        </ns0:rPr>
        <ns0:t>technological</ns0:t>
      </ns0:r>
      <ns0:proofErr ns0:type="spellEnd"/>
      <ns0:r ns0:rsidRPr="00E75906">
        <ns0:rPr>
          <ns0:lang ns0:eastAsia="de-DE"/>
        </ns0:rPr>
        <ns0:t xml:space="preserve"> </ns0:t>
      </ns0:r>
      <ns0:proofErr ns0:type="spellStart"/>
      <ns0:r ns0:rsidRPr="00E75906">
        <ns0:rPr>
          <ns0:lang ns0:eastAsia="de-DE"/>
        </ns0:rPr>
        <ns0:t>standards</ns0:t>
      </ns0:r>
      <ns0:proofErr ns0:type="spellEnd"/>
      <ns0:r ns0:rsidRPr="00E75906">
        <ns0:rPr>
          <ns0:lang ns0:eastAsia="de-DE"/>
        </ns0:rPr>
        <ns0:t xml:space="preserve">“ und eine gesicherte Kompatibilität zwischen den Systemen zentrale Voraussetzungen, „so </ns0:t>
      </ns0:r>
      <ns0:proofErr ns0:type="spellStart"/>
      <ns0:r ns0:rsidRPr="00E75906">
        <ns0:rPr>
          <ns0:lang ns0:eastAsia="de-DE"/>
        </ns0:rPr>
        <ns0:t>that</ns0:t>
      </ns0:r>
      <ns0:proofErr ns0:type="spellEnd"/>
      <ns0:r ns0:rsidRPr="00E75906">
        <ns0:rPr>
          <ns0:lang ns0:eastAsia="de-DE"/>
        </ns0:rPr>
        <ns0:t xml:space="preserve"> </ns0:t>
      </ns0:r>
      <ns0:proofErr ns0:type="spellStart"/>
      <ns0:r ns0:rsidRPr="00E75906">
        <ns0:rPr>
          <ns0:lang ns0:eastAsia="de-DE"/>
        </ns0:rPr>
        <ns0:t>the</ns0:t>
      </ns0:r>
      <ns0:proofErr ns0:type="spellEnd"/>
      <ns0:r ns0:rsidRPr="00E75906">
        <ns0:rPr>
          <ns0:lang ns0:eastAsia="de-DE"/>
        </ns0:rPr>
        <ns0:t xml:space="preserve"> </ns0:t>
      </ns0:r>
      <ns0:proofErr ns0:type="spellStart"/>
      <ns0:r ns0:rsidRPr="00E75906">
        <ns0:rPr>
          <ns0:lang ns0:eastAsia="de-DE"/>
        </ns0:rPr>
        <ns0:t>various</ns0:t>
      </ns0:r>
      <ns0:proofErr ns0:type="spellEnd"/>
      <ns0:r ns0:rsidRPr="00E75906">
        <ns0:rPr>
          <ns0:lang ns0:eastAsia="de-DE"/>
        </ns0:rPr>
        <ns0:t xml:space="preserve"> </ns0:t>
      </ns0:r>
      <ns0:proofErr ns0:type="spellStart"/>
      <ns0:r ns0:rsidRPr="00E75906">
        <ns0:rPr>
          <ns0:lang ns0:eastAsia="de-DE"/>
        </ns0:rPr>
        <ns0:t>stakeholders</ns0:t>
      </ns0:r>
      <ns0:proofErr ns0:type="spellEnd"/>
      <ns0:r ns0:rsidRPr="00E75906">
        <ns0:rPr>
          <ns0:lang ns0:eastAsia="de-DE"/>
        </ns0:rPr>
        <ns0:t xml:space="preserve"> </ns0:t>
      </ns0:r>
      <ns0:proofErr ns0:type="spellStart"/>
      <ns0:r ns0:rsidRPr="00E75906">
        <ns0:rPr>
          <ns0:lang ns0:eastAsia="de-DE"/>
        </ns0:rPr>
        <ns0:t>can</ns0:t>
      </ns0:r>
      <ns0:proofErr ns0:type="spellEnd"/>
      <ns0:r ns0:rsidRPr="00E75906">
        <ns0:rPr>
          <ns0:lang ns0:eastAsia="de-DE"/>
        </ns0:rPr>
        <ns0:t xml:space="preserve"> </ns0:t>
      </ns0:r>
      <ns0:proofErr ns0:type="spellStart"/>
      <ns0:r ns0:rsidRPr="00E75906">
        <ns0:rPr>
          <ns0:lang ns0:eastAsia="de-DE"/>
        </ns0:rPr>
        <ns0:t>share</ns0:t>
      </ns0:r>
      <ns0:proofErr ns0:type="spellEnd"/>
      <ns0:r ns0:rsidRPr="00E75906">
        <ns0:rPr>
          <ns0:lang ns0:eastAsia="de-DE"/>
        </ns0:rPr>
        <ns0:t xml:space="preserve"> </ns0:t>
      </ns0:r>
      <ns0:proofErr ns0:type="spellStart"/>
      <ns0:r ns0:rsidRPr="00E75906">
        <ns0:rPr>
          <ns0:lang ns0:eastAsia="de-DE"/>
        </ns0:rPr>
        <ns0:t>information</ns0:t>
      </ns0:r>
      <ns0:proofErr ns0:type="spellEnd"/>
      <ns0:r ns0:rsidRPr="00E75906">
        <ns0:rPr>
          <ns0:lang ns0:eastAsia="de-DE"/>
        </ns0:rPr>
        <ns0:t xml:space="preserve"> and </ns0:t>
      </ns0:r>
      <ns0:proofErr ns0:type="spellStart"/>
      <ns0:r ns0:rsidRPr="00E75906">
        <ns0:rPr>
          <ns0:lang ns0:eastAsia="de-DE"/>
        </ns0:rPr>
        <ns0:t>cooperate</ns0:t>
      </ns0:r>
      <ns0:proofErr ns0:type="spellEnd"/>
      <ns0:r ns0:rsidRPr="00E75906">
        <ns0:rPr>
          <ns0:lang ns0:eastAsia="de-DE"/>
        </ns0:rPr>
        <ns0:t xml:space="preserve"> on </ns0:t>
      </ns0:r>
      <ns0:proofErr ns0:type="spellStart"/>
      <ns0:r ns0:rsidRPr="00E75906">
        <ns0:rPr>
          <ns0:lang ns0:eastAsia="de-DE"/>
        </ns0:rPr>
        <ns0:t>planning</ns0:t>
      </ns0:r>
      <ns0:proofErr ns0:type="spellEnd"/>
      <ns0:r ns0:rsidRPr="00E75906">
        <ns0:rPr>
          <ns0:lang ns0:eastAsia="de-DE"/>
        </ns0:rPr>
        <ns0:t>“</ns0:t>
      </ns0:r>
      <ns0:r ns0:rsidR="00A03EC9">
        <ns0:rPr>
          <ns0:rStyle ns0:val="Funotenzeichen"/>
          <ns0:lang ns0:eastAsia="de-DE"/>
        </ns0:rPr>
        <ns0:footnoteReference ns0:id="17"/>
      </ns0:r>
      <ns0:r ns0:rsidRPr="00E75906">
        <ns0:rPr>
          <ns0:lang ns0:eastAsia="de-DE"/>
        </ns0:rPr>
        <ns0:t xml:space="preserve"> – ein Anspruch, dem </ns0:t>
      </ns0:r>
      <ns0:proofErr ns0:type="gramStart"/>
      <ns0:r ns0:rsidRPr="00E75906">
        <ns0:rPr>
          <ns0:lang ns0:eastAsia="de-DE"/>
        </ns0:rPr>
        <ns0:t>das IDM-Holzbau</ns0:t>
      </ns0:r>
      <ns0:proofErr ns0:type="gramEnd"/>
      <ns0:r ns0:rsidRPr="00E75906">
        <ns0:rPr>
          <ns0:lang ns0:eastAsia="de-DE"/>
        </ns0:rPr>
        <ns0:t xml:space="preserve"> weit näherkommt als bestehende IFC-Exporte.</ns0:t>
      </ns0:r>
      <ns0:r ns0:rsidR="00B572FF" ns0:rsidRPr="006F6E4D">
        <ns0:br ns0:type="page"/>
      </ns0:r>
    </ns0:p>
    <ns0:p ns2:paraId="1DB0B56D" ns2:textId="7C78F3BA" ns0:rsidR="00B828B9" ns0:rsidRDefault="00414FEE" ns0:rsidP="00B828B9">
      <ns0:pPr>
        <ns0:pStyle ns0:val="berschrift1"/>
      </ns0:pPr>
      <ns0:bookmarkStart ns0:id="29" ns0:name="_Toc202445616"/>
      <ns0:r>
        <ns0:t>Auswahl eines geeigneten LLM</ns0:t>
      </ns0:r>
      <ns0:bookmarkEnd ns0:id="29"/>
    </ns0:p>
    <ns0:p ns2:paraId="3DA455B9" ns2:textId="7102B371" ns0:rsidR="00B572FF" ns0:rsidRDefault="00B572FF" ns0:rsidP="00B828B9">
      <ns0:pPr>
        <ns0:pStyle ns0:val="berschrift2"/>
      </ns0:pPr>
      <ns0:bookmarkStart ns0:id="30" ns0:name="_Toc202445617"/>
      <ns0:r>
        <ns0:t>Überblick aktueller Modelle (</ns0:t>
      </ns0:r>
      <ns0:proofErr ns0:type="spellStart"/>
      <ns0:r>
        <ns0:t>ChatGPT</ns0:t>
      </ns0:r>
      <ns0:proofErr ns0:type="spellEnd"/>
      <ns0:r>
        <ns0:t xml:space="preserve">, Mistral, Claude, </ns0:t>
      </ns0:r>
      <ns0:proofErr ns0:type="spellStart"/>
      <ns0:r>
        <ns0:t>LLaMA</ns0:t>
      </ns0:r>
      <ns0:proofErr ns0:type="spellEnd"/>
      <ns0:r>
        <ns0:t>)</ns0:t>
      </ns0:r>
      <ns0:bookmarkEnd ns0:id="30"/>
    </ns0:p>
    <ns0:p ns2:paraId="42ECDD11" ns2:textId="612370D8" ns0:rsidR="004D76E8" ns0:rsidRDefault="004D76E8" ns0:rsidP="004D76E8">
      <ns0:r ns0:rsidRPr="004D76E8">
        <ns0:t xml:space="preserve">Spätestens seit der breiten Verfügbarkeit von Systemen wie </ns0:t>
      </ns0:r>
      <ns0:proofErr ns0:type="spellStart"/>
      <ns0:r ns0:rsidRPr="004D76E8">
        <ns0:t>ChatGPT</ns0:t>
      </ns0:r>
      <ns0:proofErr ns0:type="spellEnd"/>
      <ns0:r ns0:rsidRPr="004D76E8">
        <ns0: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ns0:t>
      </ns0:r>
    </ns0:p>
    <ns0:p ns2:paraId="71E94082" ns2:textId="77777777" ns0:rsidR="004D76E8" ns0:rsidRPr="004D76E8" ns0:rsidRDefault="004D76E8" ns0:rsidP="004D76E8"/>
    <ns0:p ns2:paraId="0FAAE1E0" ns2:textId="5A986950" ns0:rsidR="00B572FF" ns0:rsidRDefault="00434B38" ns0:rsidP="00434B38">
      <ns0:pPr>
        <ns0:pStyle ns0:val="berschrift3"/>
      </ns0:pPr>
      <ns0:r>
        <ns0:t>LLMs als Teilbereich der Generativ AI</ns0:t>
      </ns0:r>
    </ns0:p>
    <ns0:p ns2:paraId="5982443C" ns2:textId="7C16D11B" ns0:rsidR="00434B38" ns0:rsidRDefault="00951C59" ns0:rsidP="00434B38">
      <ns0:r ns0:rsidRPr="00951C59">
        <ns0:t>Large Language Models (LLMs) sind KI-Modelle, die auf Grundlage riesiger Textdatensätze menschähnlichen Text generieren können</ns0:t>
      </ns0:r>
      <ns0:r ns0:rsidR="005A3F01">
        <ns0:t xml:space="preserve">. </ns0:t>
      </ns0:r>
      <ns0:r ns0:rsidR="004C4915" ns0:rsidRPr="004C4915">
        <ns0:t>Sie stellen einen zentralen Teilbereich der Generative AI dar, also jener KI-Disziplin, die neue Inhalte erzeugt – neben Text z. B. auch Bilder, Audio oder Programmcode</ns0:t>
      </ns0:r>
      <ns0:r ns0:rsidR="005A3F01">
        <ns0:t xml:space="preserve">. </ns0:t>
      </ns0:r>
      <ns0:r ns0:rsidR="00780E3A" ns0:rsidRPr="00780E3A">
        <ns0:t>LLMs konzentrieren sich auf natürlichsprachliche Texte und nutzen in der Regel die Transformer-Architektur, um Sprache statistisch zu modellieren</ns0:t>
      </ns0:r>
      <ns0:r ns0:rsidR="00C054B1">
        <ns0:t>.</ns0:t>
      </ns0:r>
      <ns0:r ns0:rsidR="00C054B1">
        <ns0:rPr>
          <ns0:rStyle ns0:val="Funotenzeichen"/>
        </ns0:rPr>
        <ns0:footnoteReference ns0:id="18"/>
      </ns0:r>
    </ns0:p>
    <ns0:p ns2:paraId="1BDF6DF1" ns2:textId="77777777" ns0:rsidR="00F07B21" ns0:rsidRDefault="00F07B21" ns0:rsidP="00434B38"/>
    <ns0:p ns2:paraId="5F87AA3B" ns2:textId="19F3000C" ns0:rsidR="00F07B21" ns0:rsidRDefault="00F07B21" ns0:rsidP="00F07B21">
      <ns0:pPr>
        <ns0:pStyle ns0:val="berschrift3"/>
      </ns0:pPr>
      <ns0:r ns0:rsidRPr="00F07B21">
        <ns0:t>Transformation des Natural Language Processing durch LLMs</ns0:t>
      </ns0:r>
    </ns0:p>
    <ns0:p ns2:paraId="3F1C349C" ns2:textId="1038C6F8" ns0:rsidR="002E2533" ns0:rsidRDefault="00AA5348" ns0:rsidP="002B483A">
      <ns0:bookmarkStart ns0:id="31" ns0:name="_Toc202445618"/>
      <ns0:r ns0:rsidRPr="00AA5348">
        <ns0: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ns0:t>
      </ns0:r>
      <ns0:r ns0:rsidR="00423713">
        <ns0:rPr>
          <ns0:rStyle ns0:val="Funotenzeichen"/>
        </ns0:rPr>
        <ns0:footnoteReference ns0:id="19"/>
      </ns0:r>
      <ns0:r ns0:rsidRPr="00AA5348">
        <ns0:t xml:space="preserve"> LLMs verfolgen demgegenüber einen generalistischen Ansatz: Ein einziges vortrainiertes Modell kann – allein durch geeignete Texteingaben (Prompts) – verschiedene Sprachaufgaben erfüllen, ohne für jede Aufgabe separat trainiert worden zu sein.</ns0:t>
      </ns0:r>
      <ns0:r ns0:rsidR="008B7BD1">
        <ns0:t xml:space="preserve"> </ns0:t>
      </ns0:r>
      <ns0:r ns0:rsidR="008B7BD1" ns0:rsidRPr="008B7BD1">
        <ns0:t xml:space="preserve">Ab etwa 2018/2019 setzte sich ein Entwicklungsansatz durch, bei dem große Sprachmodelle vermehrt für allgemeine Aufgabenstellungen eingesetzt wurden. Ein Beispiel dafür ist GPT-3 von </ns0:t>
      </ns0:r>
      <ns0:proofErr ns0:type="spellStart"/>
      <ns0:r ns0:rsidR="008B7BD1" ns0:rsidRPr="008B7BD1">
        <ns0:t>OpenAI</ns0:t>
      </ns0:r>
      <ns0:proofErr ns0:type="spellEnd"/>
      <ns0:r ns0:rsidR="008B7BD1" ns0:rsidRPr="008B7BD1">
        <ns0:t xml:space="preserve"> (175 Milliarden Parameter, 2020). Diese Modelle können neue Aufgaben allein auf Grundlage einer textuellen Eingabe bearbeiten – entweder ohne zuvor gezeigte Beispiele („Zero-Shot“) oder mit wenigen exemplarischen Eingaben („</ns0:t>
      </ns0:r>
      <ns0:proofErr ns0:type="spellStart"/>
      <ns0:r ns0:rsidR="008B7BD1" ns0:rsidRPr="008B7BD1">
        <ns0:t>Few</ns0:t>
      </ns0:r>
      <ns0:proofErr ns0:type="spellEnd"/>
      <ns0:r ns0:rsidR="008B7BD1" ns0:rsidRPr="008B7BD1">
        <ns0:t>-Shot“). Die Aufgabenlösung erfolgt dabei ausschließlich durch die Gestaltung des Prompts, ohne dass die Modellparameter nachträglich angepasst werden müssen.</ns0:t>
      </ns0:r>
      <ns0:r ns0:rsidR="005618C0">
        <ns0:rPr>
          <ns0:rStyle ns0:val="Funotenzeichen"/>
        </ns0:rPr>
        <ns0:footnoteReference ns0:id="20"/>
      </ns0:r>
      <ns0:r ns0:rsidRPr="00AA5348">
        <ns0:t xml:space="preserve"> Dadurch hat sich die Entwicklungsweise im NLP erheblich beschleunigt – viele Probleme lassen sich nun durch Prompt-Engineering und Fine-Tuning eines vorhandenen großen Modells angehen, anstatt von Grund auf neue Modelle zu trainieren.</ns0:t>
      </ns0:r>
      <ns0:r ns0:rsidR="00864780">
        <ns0:rPr>
          <ns0:rStyle ns0:val="Funotenzeichen"/>
        </ns0:rPr>
        <ns0:footnoteReference ns0:id="21"/>
      </ns0:r>
    </ns0:p>
    <ns0:p ns2:paraId="24531752" ns2:textId="77777777" ns0:rsidR="002E2533" ns0:rsidRDefault="002E2533" ns0:rsidP="002B483A"/>
    <ns0:p ns2:paraId="67A8E484" ns2:textId="2FE131A9" ns0:rsidR="002B483A" ns0:rsidRDefault="00AF3029" ns0:rsidP="00AF3029">
      <ns0:pPr>
        <ns0:pStyle ns0:val="berschrift3"/>
      </ns0:pPr>
      <ns0:r ns0:rsidRPr="00AF3029">
        <ns0:t>Zentrale LLM-Modelle im Jahr 2025</ns0:t>
      </ns0:r>
    </ns0:p>
    <ns0:p ns2:paraId="39B5902F" ns2:textId="06114316" ns0:rsidR="0034136B" ns0:rsidRDefault="00132F37" ns0:rsidP="002E2533">
      <ns0:r ns0:rsidRPr="00132F37">
        <ns0: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ns0:t>
      </ns0:r>
      <ns0:proofErr ns0:type="spellStart"/>
      <ns0:r ns0:rsidRPr="00132F37">
        <ns0:t>Epoch</ns0:t>
      </ns0:r>
      <ns0:proofErr ns0:type="spellEnd"/>
      <ns0:r ns0:rsidRPr="00132F37">
        <ns0:t>, die mehr als 900 KI-Modelle seit den 1950er-Jahren verzeichnet</ns0:t>
      </ns0:r>
      <ns0:r ns0:rsidR="00A8422B">
        <ns0:t xml:space="preserve">. </ns0:t>
      </ns0:r>
      <ns0:r ns0:rsidRPr="00132F37">
        <ns0:t xml:space="preserve">Als "notable AI </ns0:t>
      </ns0:r>
      <ns0:proofErr ns0:type="spellStart"/>
      <ns0:r ns0:rsidRPr="00132F37">
        <ns0:t>models</ns0:t>
      </ns0:r>
      <ns0:proofErr ns0:type="spellEnd"/>
      <ns0:r ns0:rsidRPr="00132F37">
        <ns0:t xml:space="preserve">" klassifiziert </ns0:t>
      </ns0:r>
      <ns0:proofErr ns0:type="spellStart"/>
      <ns0:r ns0:rsidRPr="00132F37">
        <ns0:t>Epoch</ns0:t>
      </ns0:r>
      <ns0:proofErr ns0:type="spellEnd"/>
      <ns0:r ns0:rsidRPr="00132F37">
        <ns0:t xml:space="preserve"> dabei solche Modelle, die mindestens eines der folgenden Kriterien erfüllen: (1) Durchbruch </ns0:t>
      </ns0:r>
      <ns0:r ns0:rsidR="00AD2E0B">
        <ns0:t>a</ns0:t>
      </ns0:r>
      <ns0:r ns0:rsidRPr="00132F37">
        <ns0:t>uf einem etablierten Benchmark; (2) hohe wissenschaftliche Rezeption (über 1000 Zitationen); (3) historische Relevanz; oder (4) weitreichende Nutzung.</ns0:t>
      </ns0:r>
      <ns0:r ns0:rsidR="007148AE">
        <ns0:rPr>
          <ns0:rStyle ns0:val="Funotenzeichen"/>
        </ns0:rPr>
        <ns0:footnoteReference ns0:id="22"/>
      </ns0:r>
    </ns0:p>
    <ns0:p ns2:paraId="65B0856C" ns2:textId="00EE53A7" ns0:rsidR="0034136B" ns0:rsidRDefault="0034136B" ns0:rsidP="0034136B">
      <ns0:pPr>
        <ns0:keepNext/>
      </ns0:pPr>
      <ns0:r ns0:rsidRPr="001004CE">
        <ns0:rPr>
          <ns0:noProof/>
        </ns0:rPr>
        <ns0:drawing>
          <ns3:inline distT="0" distB="0" distL="0" distR="0" ns4:anchorId="2D3648FA" ns4:editId="0949AFD7">
            <ns3:extent cx="3600000" cy="3369232"/>
            <ns3:effectExtent l="0" t="0" r="635" b="3175"/>
            <ns3:docPr id="14" name="Grafik 14"/>
            <ns3:cNvGraphicFramePr>
              <ns5:graphicFrameLocks noChangeAspect="1"/>
            </ns3:cNvGraphicFramePr>
            <ns5:graphic>
              <ns5:graphicData uri="http://schemas.openxmlformats.org/drawingml/2006/picture">
                <ns12:pic>
                  <ns12:nvPicPr>
                    <ns12:cNvPr id="1" name=""/>
                    <ns12:cNvPicPr/>
                  </ns12:nvPicPr>
                  <ns12:blipFill>
                    <ns5:blip ns11:embed="rId29"/>
                    <ns5:stretch>
                      <ns5:fillRect/>
                    </ns5:stretch>
                  </ns12:blipFill>
                  <ns12:spPr>
                    <ns5:xfrm>
                      <ns5:off x="0" y="0"/>
                      <ns5:ext cx="3600000" cy="3369232"/>
                    </ns5:xfrm>
                    <ns5:prstGeom prst="rect">
                      <ns5:avLst/>
                    </ns5:prstGeom>
                  </ns12:spPr>
                </ns12:pic>
              </ns5:graphicData>
            </ns5:graphic>
          </ns3:inline>
        </ns0:drawing>
      </ns0:r>
    </ns0:p>
    <ns0:p ns2:paraId="749CBFA7" ns2:textId="46DD673C" ns0:rsidR="0034136B" ns0:rsidRDefault="0034136B" ns0:rsidP="00A8422B">
      <ns0:pPr>
        <ns0:pStyle ns0:val="Beschriftung"/>
      </ns0:pPr>
      <ns0:bookmarkStart ns0:id="32" ns0:name="_Ref203215675"/>
      <ns0:r>
        <ns0:t xml:space="preserve">Abbildung </ns0:t>
      </ns0:r>
      <ns0:r>
        <ns0:fldChar ns0:fldCharType="begin"/>
      </ns0:r>
      <ns0:r>
        <ns0:instrText xml:space="preserve"> SEQ Abbildung \* ARABIC </ns0:instrText>
      </ns0:r>
      <ns0:r>
        <ns0:fldChar ns0:fldCharType="separate"/>
      </ns0:r>
      <ns0:r ns0:rsidR="00DC0381">
        <ns0:rPr>
          <ns0:noProof/>
        </ns0:rPr>
        <ns0:t>13</ns0:t>
      </ns0:r>
      <ns0:r>
        <ns0:fldChar ns0:fldCharType="end"/>
      </ns0:r>
      <ns0:r>
        <ns0:t xml:space="preserve"> </ns0:t>
      </ns0:r>
      <ns0:r ns0:rsidRPr="004033C1">
        <ns0:t>Anzahl bedeutender KI-Modelle nach ausgewählten geografischen Region</ns0:t>
      </ns0:r>
      <ns0:r>
        <ns0:t xml:space="preserve">en 2024, Quelle: </ns0:t>
      </ns0:r>
      <ns0:sdt>
        <ns0:sdtPr>
          <ns0:alias ns0:val="To edit, see citavi.com/edit"/>
          <ns0:tag ns0:val="CitaviPlaceholder#eadb0a1c-eb1d-43fb-ae03-3473c22eec4b"/>
          <ns0:id ns0:val="1339193685"/>
          <ns0:placeholder>
            <ns0:docPart ns0:val="B7BC75F7AB4D4C888AA98004BC5E5AEA"/>
          </ns0:placeholder>
        </ns0:sdtPr>
        <ns0:sdtEndPr/>
        <ns0:sdtContent>
          <ns0:r>
            <ns0:fldChar ns0:fldCharType="begin"/>
          </ns0:r>
          <ns0:r ns0:rsidR="007478EA">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ns0:instrText>
          </ns0:r>
          <ns0:r>
            <ns0:fldChar ns0:fldCharType="separate"/>
          </ns0:r>
          <ns0:r ns0:rsidR="00B05C95">
            <ns0:t>(</ns0:t>
          </ns0:r>
          <ns0:proofErr ns0:type="spellStart"/>
          <ns0:r ns0:rsidR="00B05C95">
            <ns0:t>Maslej</ns0:t>
          </ns0:r>
          <ns0:proofErr ns0:type="spellEnd"/>
          <ns0:r ns0:rsidR="00B05C95">
            <ns0:t xml:space="preserve"> et al. 2025, 46)</ns0:t>
          </ns0:r>
          <ns0:r>
            <ns0:fldChar ns0:fldCharType="end"/>
          </ns0:r>
        </ns0:sdtContent>
      </ns0:sdt>
      <ns0:bookmarkEnd ns0:id="32"/>
    </ns0:p>
    <ns0:p ns2:paraId="4D00BA0F" ns2:textId="137A7786" ns0:rsidR="00B572FF" ns0:rsidRDefault="00666C5E" ns0:rsidP="0054651F">
      <ns0:r>
        <ns0:fldChar ns0:fldCharType="begin"/>
      </ns0:r>
      <ns0:r>
        <ns0:instrText xml:space="preserve"> REF _Ref203215675 \h </ns0:instrText>
      </ns0:r>
      <ns0:r>
        <ns0:fldChar ns0:fldCharType="separate"/>
      </ns0:r>
      <ns0:r ns0:rsidR="007E19F3">
        <ns0:t xml:space="preserve">Abbildung </ns0:t>
      </ns0:r>
      <ns0:r ns0:rsidR="007E19F3">
        <ns0:rPr>
          <ns0:noProof/>
        </ns0:rPr>
        <ns0:t>13</ns0:t>
      </ns0:r>
      <ns0:r ns0:rsidR="007E19F3">
        <ns0:t xml:space="preserve"> </ns0:t>
      </ns0:r>
      <ns0:r ns0:rsidR="007E19F3" ns0:rsidRPr="004033C1">
        <ns0:t>Anzahl bedeutender KI-Modelle nach ausgewählten geografischen Region</ns0:t>
      </ns0:r>
      <ns0:r ns0:rsidR="007E19F3">
        <ns0:t xml:space="preserve">en 2024, Quelle: </ns0:t>
      </ns0:r>
      <ns0:sdt>
        <ns0:sdtPr>
          <ns0:alias ns0:val="To edit, see citavi.com/edit"/>
          <ns0:tag ns0:val="CitaviPlaceholder#eadb0a1c-eb1d-43fb-ae03-3473c22eec4b"/>
          <ns0:id ns0:val="-470596658"/>
          <ns0:placeholder>
            <ns0:docPart ns0:val="28FDB3281C474C4CBBED4FB26DEFACF9"/>
          </ns0:placeholder>
        </ns0:sdtPr>
        <ns0:sdtContent>
          <ns0:r ns0:rsidR="007E19F3">
            <ns0:t>(</ns0:t>
          </ns0:r>
          <ns0:proofErr ns0:type="spellStart"/>
          <ns0:r ns0:rsidR="007E19F3">
            <ns0:t>Maslej</ns0:t>
          </ns0:r>
          <ns0:proofErr ns0:type="spellEnd"/>
          <ns0:r ns0:rsidR="007E19F3">
            <ns0:t xml:space="preserve"> et al. 2025, 46)</ns0:t>
          </ns0:r>
        </ns0:sdtContent>
      </ns0:sdt>
      <ns0:r>
        <ns0:fldChar ns0:fldCharType="end"/>
      </ns0:r>
      <ns0:r>
        <ns0:t xml:space="preserve"> </ns0:t>
      </ns0:r>
      <ns0:r ns0:rsidR="00AD2E0B" ns0:rsidRPr="00AD2E0B">
        <ns0:t xml:space="preserve">zeigt die geografische Verteilung der im Jahr 2024 als „notable AI </ns0:t>
      </ns0:r>
      <ns0:proofErr ns0:type="spellStart"/>
      <ns0:r ns0:rsidR="00AD2E0B" ns0:rsidRPr="00AD2E0B">
        <ns0:t>models</ns0:t>
      </ns0:r>
      <ns0:proofErr ns0:type="spellEnd"/>
      <ns0:r ns0:rsidR="00AD2E0B" ns0:rsidRPr="00AD2E0B">
        <ns0:t>“ klassifizierten Systeme. Die Vereinigten Staaten führen mit 40 derart bewerteten Modelle deutlich vor China (15) und Frankreich (3).</ns0:t>
      </ns0:r>
      <ns0:bookmarkEnd ns0:id="31"/>
    </ns0:p>
    <ns0:p ns2:paraId="4F7C004D" ns2:textId="77777777" ns0:rsidR="002516AA" ns0:rsidRDefault="002516AA" ns0:rsidP="0054651F"/>
    <ns0:p ns2:paraId="72CB0DC5" ns2:textId="521B47AD" ns0:rsidR="005714DB" ns0:rsidRDefault="005714DB" ns0:rsidP="005714DB">
      <ns0:r ns0:rsidRPr="005714DB">
        <ns0: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ns0:t>
      </ns0:r>
      <ns0:proofErr ns0:type="gramStart"/>
      <ns0:r ns0:rsidRPr="005714DB">
        <ns0:t>näher kommt</ns0:t>
      </ns0:r>
      <ns0:proofErr ns0:type="gramEnd"/>
      <ns0:r ns0:rsidRPr="005714DB">
        <ns0:t xml:space="preserve"> als formalisierte Vergleichstests.</ns0:t>
      </ns0:r>
      <ns0:r ns0:rsidR="00057EB9">
        <ns0:rPr>
          <ns0:rStyle ns0:val="Funotenzeichen"/>
        </ns0:rPr>
        <ns0:footnoteReference ns0:id="23"/>
      </ns0:r>
    </ns0:p>
    <ns0:p ns2:paraId="6BA191ED" ns2:textId="31E6800C" ns0:rsidR="002516AA" ns0:rsidRDefault="002516AA" ns0:rsidP="005714DB">
      <ns0:r ns0:rsidRPr="00913656">
        <ns0:rPr>
          <ns0:noProof/>
        </ns0:rPr>
        <ns0:drawing>
          <ns3:inline distT="0" distB="0" distL="0" distR="0" ns4:anchorId="2566A91B" ns4:editId="77360711">
            <ns3:extent cx="3600000" cy="3131283"/>
            <ns3:effectExtent l="0" t="0" r="635" b="0"/>
            <ns3:docPr id="15" name="Grafik 15"/>
            <ns3:cNvGraphicFramePr>
              <ns5:graphicFrameLocks noChangeAspect="1"/>
            </ns3:cNvGraphicFramePr>
            <ns5:graphic>
              <ns5:graphicData uri="http://schemas.openxmlformats.org/drawingml/2006/picture">
                <ns12:pic>
                  <ns12:nvPicPr>
                    <ns12:cNvPr id="1" name=""/>
                    <ns12:cNvPicPr/>
                  </ns12:nvPicPr>
                  <ns12:blipFill>
                    <ns5:blip ns11:embed="rId30"/>
                    <ns5:stretch>
                      <ns5:fillRect/>
                    </ns5:stretch>
                  </ns12:blipFill>
                  <ns12:spPr>
                    <ns5:xfrm>
                      <ns5:off x="0" y="0"/>
                      <ns5:ext cx="3600000" cy="3131283"/>
                    </ns5:xfrm>
                    <ns5:prstGeom prst="rect">
                      <ns5:avLst/>
                    </ns5:prstGeom>
                  </ns12:spPr>
                </ns12:pic>
              </ns5:graphicData>
            </ns5:graphic>
          </ns3:inline>
        </ns0:drawing>
      </ns0:r>
    </ns0:p>
    <ns0:p ns2:paraId="7D881407" ns2:textId="6BEF9E50" ns0:rsidR="002516AA" ns0:rsidRDefault="002516AA" ns0:rsidP="002516AA">
      <ns0:pPr>
        <ns0:pStyle ns0:val="Beschriftung"/>
      </ns0:pPr>
      <ns0:bookmarkStart ns0:id="33" ns0:name="_Ref203143399"/>
      <ns0:r>
        <ns0:t xml:space="preserve">Abbildung </ns0:t>
      </ns0:r>
      <ns0:r>
        <ns0:fldChar ns0:fldCharType="begin"/>
      </ns0:r>
      <ns0:r>
        <ns0:instrText xml:space="preserve"> SEQ Abbildung \* ARABIC </ns0:instrText>
      </ns0:r>
      <ns0:r>
        <ns0:fldChar ns0:fldCharType="separate"/>
      </ns0:r>
      <ns0:r ns0:rsidR="00DC0381">
        <ns0:rPr>
          <ns0:noProof/>
        </ns0:rPr>
        <ns0:t>14</ns0:t>
      </ns0:r>
      <ns0:r>
        <ns0:fldChar ns0:fldCharType="end"/>
      </ns0:r>
      <ns0:bookmarkEnd ns0:id="33"/>
      <ns0:r>
        <ns0:t xml:space="preserve"> </ns0:t>
      </ns0:r>
      <ns0:r ns0:rsidRPr="00AB3363">
        <ns0:t>Anzahl der Modellvergleiche („Battles“) zwischen ausgewählten Sprachmodellen in der Chatbot Arena</ns0:t>
      </ns0:r>
      <ns0:r>
        <ns0:t xml:space="preserve"> </ns0:t>
      </ns0:r>
      <ns0:proofErr ns0:type="spellStart"/>
      <ns0:r>
        <ns0:t>Quelle:are</ns0:t>
      </ns0:r>
      <ns0:proofErr ns0:type="spellEnd"/>
      <ns0:r>
        <ns0:t xml:space="preserve"> </ns0:t>
      </ns0:r>
      <ns0:sdt>
        <ns0:sdtPr>
          <ns0:alias ns0:val="To edit, see citavi.com/edit"/>
          <ns0:tag ns0:val="CitaviPlaceholder#df1509b0-8a56-45e8-908f-747d29dff355"/>
          <ns0:id ns0:val="-1626540555"/>
          <ns0:placeholder>
            <ns0:docPart ns0:val="7930A7F1E90749C78C03BE8BACB2E0CD"/>
          </ns0:placeholder>
        </ns0:sdtPr>
        <ns0:sdtEndPr/>
        <ns0:sdtContent>
          <ns0:r>
            <ns0:fldChar ns0:fldCharType="begin"/>
          </ns0:r>
          <ns0:r ns0:rsidR="007478EA">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ns0:instrText>
          </ns0:r>
          <ns0:r>
            <ns0:fldChar ns0:fldCharType="separate"/>
          </ns0:r>
          <ns0:r ns0:rsidR="00B05C95">
            <ns0:t>(Chiang et al. 2024)</ns0:t>
          </ns0:r>
          <ns0:r>
            <ns0:fldChar ns0:fldCharType="end"/>
          </ns0:r>
        </ns0:sdtContent>
      </ns0:sdt>
    </ns0:p>
    <ns0:p ns2:paraId="78D273AE" ns2:textId="7EFEA600" ns0:rsidR="002516AA" ns0:rsidRDefault="002516AA" ns0:rsidP="002516AA">
      <ns0:r>
        <ns0:fldChar ns0:fldCharType="begin"/>
      </ns0:r>
      <ns0:r>
        <ns0:instrText xml:space="preserve"> REF _Ref203143399 \h </ns0:instrText>
      </ns0:r>
      <ns0:r>
        <ns0:fldChar ns0:fldCharType="separate"/>
      </ns0:r>
      <ns0:r ns0:rsidR="007E19F3">
        <ns0:t xml:space="preserve">Abbildung </ns0:t>
      </ns0:r>
      <ns0:r ns0:rsidR="007E19F3">
        <ns0:rPr>
          <ns0:noProof/>
        </ns0:rPr>
        <ns0:t>14</ns0:t>
      </ns0:r>
      <ns0:r>
        <ns0:fldChar ns0:fldCharType="end"/>
      </ns0:r>
      <ns0:r>
        <ns0: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ns0:t>
      </ns0:r>
    </ns0:p>
    <ns0:p ns2:paraId="4E410675" ns2:textId="0E65D9CC" ns0:rsidR="002516AA" ns0:rsidRDefault="002516AA" ns0:rsidP="002516AA">
      <ns0:r>
        <ns0: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ns0:t>
      </ns0:r>
      <ns0:proofErr ns0:type="spellStart"/>
      <ns0:r>
        <ns0:t>LLaMA</ns0:t>
      </ns0:r>
      <ns0:proofErr ns0:type="spellEnd"/>
      <ns0:r>
        <ns0:t xml:space="preserve"> und Mistral. Zwar besteht </ns0:t>
      </ns0:r>
      <ns0:proofErr ns0:type="gramStart"/>
      <ns0:r>
        <ns0:t>ein möglicher Bias</ns0:t>
      </ns0:r>
      <ns0:proofErr ns0:type="gramEnd"/>
      <ns0:r>
        <ns0:t>, da vor allem technisch affine Nutzer und Forschende zur aktiven Bewertung neigen, doch bietet die Plattform dennoch ein wertvolles Stimmungsbild zur wahrgenommenen Modellqualität im offenen Anwendungskontext.</ns0:t>
      </ns0:r>
      <ns0:r ns0:rsidR="005D75AF">
        <ns0:rPr>
          <ns0:rStyle ns0:val="Funotenzeichen"/>
        </ns0:rPr>
        <ns0:footnoteReference ns0:id="24"/>
      </ns0:r>
      <ns0:r>
        <ns0:t>]</ns0:t>
      </ns0:r>
    </ns0:p>
    <ns0:p ns2:paraId="472C3340" ns2:textId="0405C963" ns0:rsidR="002516AA" ns0:rsidRDefault="002516AA" ns0:rsidP="002516AA">
      <ns0:r>
        <ns0:t xml:space="preserve">Insgesamt bietet Chatbot Arena damit eine komplementäre Perspektive zu klassischen Benchmarks: Statt festgelegter Testaufgaben steht hier die spontane, menschliche Einschätzung der </ns0:t>
      </ns0:r>
      <ns0:r ns0:rsidR="005D75AF">
        <ns0:t>Nützlichkeit</ns0:t>
      </ns0:r>
      <ns0:r>
        <ns0:t xml:space="preserve"> im Mittelpunkt. Die aus über 100.000 Paarvergleichen gewonnenen Daten liefern so eine empirische Grundlage für die Bewertung aktueller LLMs – auch im Hinblick auf spätere fachspezifische Anwendungsszenarien wie im bauplanerischen Umfeld.</ns0:t>
      </ns0:r>
    </ns0:p>
    <ns0:p ns2:paraId="0A3718B8" ns2:textId="28654BB4" ns0:rsidR="00913656" ns0:rsidRDefault="007174DA" ns0:rsidP="0054651F">
      <ns0:r ns0:rsidRPr="007174DA">
        <ns0:t>Die zuvor beschriebene Plattform "Chatbot Arena" wurde in "</ns0:t>
      </ns0:r>
      <ns0:proofErr ns0:type="spellStart"/>
      <ns0:r ns0:rsidRPr="007174DA">
        <ns0:t>LMArena</ns0:t>
      </ns0:r>
      <ns0:proofErr ns0:type="spellEnd"/>
      <ns0:r ns0:rsidRPr="007174DA">
        <ns0:t xml:space="preserve">" umbenannt. Diese Umbenennung reflektiert die Erweiterung des Spektrums der verglichenen Modelle und Anwendungsbereiche über reine Chatbots hinaus. Im Juli 2025 wurden auf </ns0:t>
      </ns0:r>
      <ns0:proofErr ns0:type="spellStart"/>
      <ns0:r ns0:rsidRPr="007174DA">
        <ns0:t>LMArena</ns0:t>
      </ns0:r>
      <ns0:proofErr ns0:type="spellEnd"/>
      <ns0:r ns0:rsidRPr="007174DA">
        <ns0:t xml:space="preserve"> nach eigenen Angaben über 3,5 Millionen Abstimmungen von Nutzern gesammelt, was den Umfang dieser datenbasierten Bewertungsmethode belegt.</ns0:t>
      </ns0:r>
    </ns0:p>
    <ns0:p ns2:paraId="06E4D0F1" ns2:textId="73C10099" ns0:rsidR="00305290" ns0:rsidRDefault="00C53DCE" ns0:rsidP="0054651F">
      <ns0:r ns0:rsidRPr="00C53DCE">
        <ns0:t xml:space="preserve">Die Plattform bietet nun zudem detaillierte </ns0:t>
      </ns0:r>
      <ns0:proofErr ns0:type="spellStart"/>
      <ns0:r ns0:rsidRPr="00C53DCE">
        <ns0:t>Leaderboards</ns0:t>
      </ns0:r>
      <ns0:proofErr ns0:type="spellEnd"/>
      <ns0:r ns0:rsidRPr="00C53DCE">
        <ns0: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ns0:t>
      </ns0:r>
      <ns0:proofErr ns0:type="spellStart"/>
      <ns0:r ns0:rsidRPr="00C53DCE">
        <ns0:t>to</ns0:t>
      </ns0:r>
      <ns0:proofErr ns0:type="spellEnd"/>
      <ns0:r ns0:rsidRPr="00C53DCE">
        <ns0:t xml:space="preserve">-Image LLMs bewertet, </ns0:t>
      </ns0:r>
      <ns0:proofErr ns0:type="gramStart"/>
      <ns0:r ns0:rsidRPr="00C53DCE">
        <ns0:t>die visuelle Inhalte</ns0:t>
      </ns0:r>
      <ns0:proofErr ns0:type="gramEnd"/>
      <ns0:r ns0:rsidRPr="00C53DCE">
        <ns0:t xml:space="preserve"> aus Textbeschreibungen generieren. Schließlich wird im Segment Search (Suche) die Fähigkeit der Modelle beurteilt, präzise und relevante Informationen basierend auf Suchanfragen zu liefern.</ns0:t>
      </ns0:r>
      <ns0:r ns0:rsidR="002E0AA1">
        <ns0:rPr>
          <ns0:rStyle ns0:val="Funotenzeichen"/>
        </ns0:rPr>
        <ns0:footnoteReference ns0:id="25"/>
      </ns0:r>
    </ns0:p>
    <ns0:p ns2:paraId="43BE2233" ns2:textId="0B064659" ns0:rsidR="003C549E" ns0:rsidRDefault="00483E2F" ns0:rsidP="0054651F">
      <ns0:r>
        <ns0:t>Die Ergebnisse der Abstimmungen</ns0:t>
      </ns0:r>
      <ns0:r ns0:rsidR="003C549E" ns0:rsidRPr="003C549E">
        <ns0:t xml:space="preserve"> werden anhand des Elo-Scores vergliche</ns0:t>
      </ns0:r>
      <ns0:r>
        <ns0:t>. E</ns0:t>
      </ns0:r>
      <ns0:r ns0:rsidR="003C549E" ns0:rsidRPr="003C549E">
        <ns0:t xml:space="preserve">inem ursprünglich im Schach entwickelten Verfahren zur Bewertung relativer Stärke, das inzwischen breit in kompetitiven Vergleichsszenarien Anwendung findet. Die Punktzahlen ergeben sich aus </ns0:t>
      </ns0:r>
      <ns0:proofErr ns0:type="spellStart"/>
      <ns0:r ns0:rsidR="003C549E" ns0:rsidRPr="003C549E">
        <ns0:t>Nutzervotings</ns0:t>
      </ns0:r>
      <ns0:proofErr ns0:type="spellEnd"/>
      <ns0:r ns0:rsidR="003C549E" ns0:rsidRPr="003C549E">
        <ns0:t xml:space="preserve"> in direkten Modellvergleichen</ns0:t>
      </ns0:r>
      <ns0:r ns0:rsidR="003C549E">
        <ns0:t>.</ns0:t>
      </ns0:r>
    </ns0:p>
    <ns0:p ns2:paraId="065D32DF" ns2:textId="77777777" ns0:rsidR="00C74477" ns0:rsidRDefault="007834F8" ns0:rsidP="00C74477">
      <ns0:pPr>
        <ns0:keepNext/>
      </ns0:pPr>
      <ns0:r>
        <ns0:rPr>
          <ns0:noProof/>
        </ns0:rPr>
        <ns0:drawing>
          <ns3:inline distT="0" distB="0" distL="0" distR="0" ns4:anchorId="09A5391F" ns4:editId="2366375B">
            <ns3:extent cx="4320000" cy="3263354"/>
            <ns3:effectExtent l="0" t="0" r="4445" b="0"/>
            <ns3:docPr id="13" name="Grafik 13"/>
            <ns3:cNvGraphicFramePr>
              <ns5:graphicFrameLocks noChangeAspect="1"/>
            </ns3:cNvGraphicFramePr>
            <ns5:graphic>
              <ns5:graphicData uri="http://schemas.openxmlformats.org/drawingml/2006/picture">
                <ns12:pic>
                  <ns12:nvPicPr>
                    <ns12:cNvPr id="0" name="Picture 1"/>
                    <ns12:cNvPicPr>
                      <ns5:picLocks noChangeAspect="1" noChangeArrowheads="1"/>
                    </ns12:cNvPicPr>
                  </ns12:nvPicPr>
                  <ns12:blipFill>
                    <ns5:blip ns11:embed="rId31" cstate="print">
                      <ns5:extLst>
                        <ns5:ext uri="{28A0092B-C50C-407E-A947-70E740481C1C}">
                          <ns14:useLocalDpi val="0"/>
                        </ns5:ext>
                      </ns5:extLst>
                    </ns5:blip>
                    <ns5:srcRect/>
                    <ns5:stretch>
                      <ns5:fillRect/>
                    </ns5:stretch>
                  </ns12:blipFill>
                  <ns12:spPr bwMode="auto">
                    <ns5:xfrm>
                      <ns5:off x="0" y="0"/>
                      <ns5:ext cx="4320000" cy="3263354"/>
                    </ns5:xfrm>
                    <ns5:prstGeom prst="rect">
                      <ns5:avLst/>
                    </ns5:prstGeom>
                    <ns5:noFill/>
                    <ns5:ln>
                      <ns5:noFill/>
                    </ns5:ln>
                  </ns12:spPr>
                </ns12:pic>
              </ns5:graphicData>
            </ns5:graphic>
          </ns3:inline>
        </ns0:drawing>
      </ns0:r>
    </ns0:p>
    <ns0:p ns2:paraId="43697201" ns2:textId="01C986BF" ns0:rsidR="00233693" ns0:rsidRDefault="00C74477" ns0:rsidP="00C74477">
      <ns0:pPr>
        <ns0:pStyle ns0:val="Beschriftung"/>
      </ns0:pPr>
      <ns0:bookmarkStart ns0:id="34" ns0:name="_Ref203228490"/>
      <ns0:bookmarkStart ns0:id="35" ns0:name="_Ref203228469"/>
      <ns0:r>
        <ns0:t xml:space="preserve">Abbildung </ns0:t>
      </ns0:r>
      <ns0:r>
        <ns0:fldChar ns0:fldCharType="begin"/>
      </ns0:r>
      <ns0:r>
        <ns0:instrText xml:space="preserve"> SEQ Abbildung \* ARABIC </ns0:instrText>
      </ns0:r>
      <ns0:r>
        <ns0:fldChar ns0:fldCharType="separate"/>
      </ns0:r>
      <ns0:r ns0:rsidR="00DC0381">
        <ns0:rPr>
          <ns0:noProof/>
        </ns0:rPr>
        <ns0:t>15</ns0:t>
      </ns0:r>
      <ns0:r>
        <ns0:fldChar ns0:fldCharType="end"/>
      </ns0:r>
      <ns0:bookmarkEnd ns0:id="34"/>
      <ns0:r>
        <ns0:t xml:space="preserve"> </ns0:t>
      </ns0:r>
      <ns0:r ns0:rsidRPr="00D6365C">
        <ns0:t>Gesamtranking führender LLMs in acht Teilbereichen, Quelle</ns0:t>
      </ns0:r>
      <ns0:r>
        <ns0:t xml:space="preserve">: </ns0:t>
      </ns0:r>
      <ns0:sdt>
        <ns0:sdtPr>
          <ns0:alias ns0:val="To edit, see citavi.com/edit"/>
          <ns0:tag ns0:val="CitaviPlaceholder#0b159e18-a9d4-4b4f-b97e-b946aeb7fd8a"/>
          <ns0:id ns0:val="-1392884102"/>
          <ns0:placeholder>
            <ns0:docPart ns0:val="DefaultPlaceholder_-1854013440"/>
          </ns0:placeholder>
        </ns0:sdtPr>
        <ns0:sdtEndPr/>
        <ns0:sdtContent>
          <ns0:r>
            <ns0:fldChar ns0:fldCharType="begin"/>
          </ns0:r>
          <ns0:r>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ns0:instrText>
          </ns0:r>
          <ns0:r>
            <ns0:fldChar ns0:fldCharType="separate"/>
          </ns0:r>
          <ns0:r ns0:rsidR="00B05C95">
            <ns0:t>(lmarena.ai 2025)</ns0:t>
          </ns0:r>
          <ns0:r>
            <ns0:fldChar ns0:fldCharType="end"/>
          </ns0:r>
        </ns0:sdtContent>
      </ns0:sdt>
      <ns0:bookmarkEnd ns0:id="35"/>
    </ns0:p>
    <ns0:p ns2:paraId="441FB479" ns2:textId="6B14BA73" ns0:rsidR="006622CC" ns0:rsidRDefault="00B05C95" ns0:rsidP="00BA1721">
      <ns0:r>
        <ns0:fldChar ns0:fldCharType="begin"/>
      </ns0:r>
      <ns0:r>
        <ns0:instrText xml:space="preserve"> REF _Ref203228490 \h </ns0:instrText>
      </ns0:r>
      <ns0:r>
        <ns0:fldChar ns0:fldCharType="separate"/>
      </ns0:r>
      <ns0:r ns0:rsidR="007E19F3">
        <ns0:t xml:space="preserve">Abbildung </ns0:t>
      </ns0:r>
      <ns0:r ns0:rsidR="007E19F3">
        <ns0:rPr>
          <ns0:noProof/>
        </ns0:rPr>
        <ns0:t>15</ns0:t>
      </ns0:r>
      <ns0:r>
        <ns0:fldChar ns0:fldCharType="end"/>
      </ns0:r>
      <ns0:r>
        <ns0:t xml:space="preserve"> </ns0:t>
      </ns0:r>
      <ns0:r ns0:rsidR="00187486" ns0:rsidRPr="00187486">
        <ns0:t xml:space="preserve">zeigt das Arena-Gesamtranking </ns0:t>
      </ns0:r>
      <ns0:r ns0:rsidR="00187486">
        <ns0:t>welches sich</ns0:t>
      </ns0:r>
      <ns0:r ns0:rsidR="00187486" ns0:rsidRPr="00187486">
        <ns0:t xml:space="preserve"> in acht spezifische Kategorien </ns0:t>
      </ns0:r>
      <ns0:r ns0:rsidR="00187486">
        <ns0:t>unterteilt</ns0:t>
      </ns0:r>
      <ns0:r ns0:rsidR="00187486" ns0:rsidRPr="00187486">
        <ns0:t xml:space="preserve">. Bewertet werden dabei: Hard Prompts (Umgang mit komplex formulierten </ns0:t>
      </ns0:r>
      <ns0:r ns0:rsidR="00351766">
        <ns0:t>Eingaben</ns0:t>
      </ns0:r>
      <ns0:r ns0:rsidR="00187486" ns0:rsidRPr="00187486">
        <ns0:t xml:space="preserve">), Coding (Lösen und Erklären von Programmieraufgaben), Math (mathematisches Problemlösen), Creative Writing (kreatives und </ns0:t>
      </ns0:r>
      <ns0:r ns0:rsidR="00351766">
        <ns0:t>zusammenhängendes</ns0:t>
      </ns0:r>
      <ns0:r ns0:rsidR="00187486" ns0:rsidRPr="00187486">
        <ns0:t xml:space="preserve"> Schreiben), </ns0:t>
      </ns0:r>
      <ns0:proofErr ns0:type="spellStart"/>
      <ns0:r ns0:rsidR="00187486" ns0:rsidRPr="00187486">
        <ns0:t>Instruction</ns0:t>
      </ns0:r>
      <ns0:proofErr ns0:type="spellEnd"/>
      <ns0:r ns0:rsidR="00187486" ns0:rsidRPr="00187486">
        <ns0:t xml:space="preserve"> </ns0:t>
      </ns0:r>
      <ns0:proofErr ns0:type="spellStart"/>
      <ns0:r ns0:rsidR="00187486" ns0:rsidRPr="00187486">
        <ns0:t>Following</ns0:t>
      </ns0:r>
      <ns0:proofErr ns0:type="spellEnd"/>
      <ns0:r ns0:rsidR="00187486" ns0:rsidRPr="00187486">
        <ns0:t xml:space="preserve"> (präzises Befolgen von </ns0:t>
      </ns0:r>
      <ns0:r ns0:rsidR="00351766">
        <ns0:t>Eingaben</ns0:t>
      </ns0:r>
      <ns0:r ns0:rsidR="00187486" ns0:rsidRPr="00187486">
        <ns0:t xml:space="preserve">), </ns0:t>
      </ns0:r>
      <ns0:proofErr ns0:type="spellStart"/>
      <ns0:r ns0:rsidR="00187486" ns0:rsidRPr="00187486">
        <ns0:t>Longer</ns0:t>
      </ns0:r>
      <ns0:proofErr ns0:type="spellEnd"/>
      <ns0:r ns0:rsidR="00187486" ns0:rsidRPr="00187486">
        <ns0:t xml:space="preserve"> Query (Verarbeitung langer, verschachtelter </ns0:t>
      </ns0:r>
      <ns0:r ns0:rsidR="00351766">
        <ns0:t>Eingaben</ns0:t>
      </ns0:r>
      <ns0:r ns0:rsidR="00187486" ns0:rsidRPr="00187486">
        <ns0:t xml:space="preserve">), Multi-Turn (Führen konsistenter Dialoge über mehrere Runden) </ns0:t>
      </ns0:r>
      <ns0:r ns0:rsidR="00F85925">
        <ns0:t xml:space="preserve">sowie die allgemeine Fähigkeit zur Aufgabenbearbeitung in diesen Bereichen (Overall). </ns0:t>
      </ns0:r>
      <ns0:r ns0:rsidR="00C36AA1" ns0:rsidRPr="00C36AA1">
        <ns0: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ns0:t>
      </ns0:r>
      <ns0:proofErr ns0:type="spellStart"/>
      <ns0:r ns0:rsidR="00C36AA1" ns0:rsidRPr="00C36AA1">
        <ns0:t>DeepSeek</ns0:t>
      </ns0:r>
      <ns0:proofErr ns0:type="spellEnd"/>
      <ns0:r ns0:rsidR="00C36AA1" ns0:rsidRPr="00C36AA1">
        <ns0:t xml:space="preserve"> V2. </ns0:t>
      </ns0:r>
      <ns0:r ns0:rsidR="00C36AA1">
        <ns0:t xml:space="preserve">In den oberen Plätzen </ns0:t>
      </ns0:r>
      <ns0:r ns0:rsidR="00C36AA1" ns0:rsidRPr="00C36AA1">
        <ns0:t xml:space="preserve">finden sich zudem Modelle wie </ns0:t>
      </ns0:r>
      <ns0:proofErr ns0:type="spellStart"/>
      <ns0:r ns0:rsidR="00C36AA1" ns0:rsidRPr="00C36AA1">
        <ns0:t>Qwen</ns0:t>
      </ns0:r>
      <ns0:proofErr ns0:type="spellEnd"/>
      <ns0:r ns0:rsidR="00C36AA1" ns0:rsidRPr="00C36AA1">
        <ns0:t xml:space="preserve"> 2, </ns0:t>
      </ns0:r>
      <ns0:proofErr ns0:type="spellStart"/>
      <ns0:r ns0:rsidR="00C36AA1" ns0:rsidRPr="00C36AA1">
        <ns0:t>Grok</ns0:t>
      </ns0:r>
      <ns0:proofErr ns0:type="spellEnd"/>
      <ns0:r ns0:rsidR="00C36AA1" ns0:rsidRPr="00C36AA1">
        <ns0:t xml:space="preserve"> 3 und </ns0:t>
      </ns0:r>
      <ns0:proofErr ns0:type="spellStart"/>
      <ns0:r ns0:rsidR="00C36AA1" ns0:rsidRPr="00C36AA1">
        <ns0:t>Llama</ns0:t>
      </ns0:r>
      <ns0:proofErr ns0:type="spellEnd"/>
      <ns0:r ns0:rsidR="00C36AA1" ns0:rsidRPr="00C36AA1">
        <ns0:t xml:space="preserve"> 3.1, die in einzelnen Kategorien </ns0:t>
      </ns0:r>
      <ns0:r ns0:rsidR="006622CC">
        <ns0:t>besser</ns0:t>
      </ns0:r>
      <ns0:r ns0:rsidR="00C36AA1" ns0:rsidRPr="00C36AA1">
        <ns0:t xml:space="preserve"> </ns0:t>
      </ns0:r>
      <ns0:r ns0:rsidR="006622CC">
        <ns0:t>abschneiden</ns0:t>
      </ns0:r>
      <ns0:r ns0:rsidR="00C36AA1" ns0:rsidRPr="00C36AA1">
        <ns0:t>. Das Ranking veranschaulicht, welche Modelle zum Stand der Datenerhebung im Juli 2025 in den acht Teilbereichen aus Nutzersicht am besten abgeschlossen haben.</ns0:t>
      </ns0:r>
    </ns0:p>
    <ns0:p ns2:paraId="10380142" ns2:textId="5E8F8CF6" ns0:rsidR="00675344" ns0:rsidRDefault="00C00549" ns0:rsidP="00BA1721">
      <ns0:r>
        <ns0:rPr>
          <ns0:noProof/>
        </ns0:rPr>
        <ns0:drawing>
          <ns3:inline distT="0" distB="0" distL="0" distR="0" ns4:anchorId="3232CAF2" ns4:editId="6085CA4C">
            <ns3:extent cx="4320000" cy="3922984"/>
            <ns3:effectExtent l="0" t="0" r="4445" b="1905"/>
            <ns3:docPr id="16" name="Grafik 16"/>
            <ns3:cNvGraphicFramePr>
              <ns5:graphicFrameLocks noChangeAspect="1"/>
            </ns3:cNvGraphicFramePr>
            <ns5:graphic>
              <ns5:graphicData uri="http://schemas.openxmlformats.org/drawingml/2006/picture">
                <ns12:pic>
                  <ns12:nvPicPr>
                    <ns12:cNvPr id="0" name="Picture 2"/>
                    <ns12:cNvPicPr>
                      <ns5:picLocks noChangeAspect="1" noChangeArrowheads="1"/>
                    </ns12:cNvPicPr>
                  </ns12:nvPicPr>
                  <ns12:blipFill>
                    <ns5:blip ns11:embed="rId32">
                      <ns5:extLst>
                        <ns5:ext uri="{28A0092B-C50C-407E-A947-70E740481C1C}">
                          <ns14:useLocalDpi val="0"/>
                        </ns5:ext>
                      </ns5:extLst>
                    </ns5:blip>
                    <ns5:srcRect/>
                    <ns5:stretch>
                      <ns5:fillRect/>
                    </ns5:stretch>
                  </ns12:blipFill>
                  <ns12:spPr bwMode="auto">
                    <ns5:xfrm>
                      <ns5:off x="0" y="0"/>
                      <ns5:ext cx="4320000" cy="3922984"/>
                    </ns5:xfrm>
                    <ns5:prstGeom prst="rect">
                      <ns5:avLst/>
                    </ns5:prstGeom>
                    <ns5:noFill/>
                    <ns5:ln>
                      <ns5:noFill/>
                    </ns5:ln>
                  </ns12:spPr>
                </ns12:pic>
              </ns5:graphicData>
            </ns5:graphic>
          </ns3:inline>
        </ns0:drawing>
      </ns0:r>
    </ns0:p>
    <ns0:p ns2:paraId="000AA18C" ns2:textId="70CD166C" ns0:rsidR="007834F8" ns0:rsidRDefault="00675344" ns0:rsidP="00675344">
      <ns0:pPr>
        <ns0:pStyle ns0:val="Beschriftung"/>
      </ns0:pPr>
      <ns0:bookmarkStart ns0:id="36" ns0:name="_Ref203229474"/>
      <ns0:r>
        <ns0:t xml:space="preserve">Abbildung </ns0:t>
      </ns0:r>
      <ns0:r>
        <ns0:fldChar ns0:fldCharType="begin"/>
      </ns0:r>
      <ns0:r>
        <ns0:instrText xml:space="preserve"> SEQ Abbildung \* ARABIC </ns0:instrText>
      </ns0:r>
      <ns0:r>
        <ns0:fldChar ns0:fldCharType="separate"/>
      </ns0:r>
      <ns0:r ns0:rsidR="00DC0381">
        <ns0:rPr>
          <ns0:noProof/>
        </ns0:rPr>
        <ns0:t>16</ns0:t>
      </ns0:r>
      <ns0:r>
        <ns0:fldChar ns0:fldCharType="end"/>
      </ns0:r>
      <ns0:bookmarkEnd ns0:id="36"/>
      <ns0:r>
        <ns0:t xml:space="preserve"> </ns0:t>
      </ns0:r>
      <ns0:r ns0:rsidR="00D320E4">
        <ns0:t xml:space="preserve">Ranking von LLMs nach Leistung im Verstehen und Erzeugen von Texten, </ns0:t>
      </ns0:r>
      <ns0:r ns0:rsidR="0000157E">
        <ns0:t xml:space="preserve">Quelle: </ns0:t>
      </ns0:r>
      <ns0:sdt>
        <ns0:sdtPr>
          <ns0:alias ns0:val="To edit, see citavi.com/edit"/>
          <ns0:tag ns0:val="CitaviPlaceholder#3c316f09-c737-4705-8299-fe36148190b5"/>
          <ns0:id ns0:val="-537668116"/>
          <ns0:placeholder>
            <ns0:docPart ns0:val="DefaultPlaceholder_-1854013440"/>
          </ns0:placeholder>
        </ns0:sdtPr>
        <ns0:sdtEndPr/>
        <ns0:sdtContent>
          <ns0:r ns0:rsidR="0000157E">
            <ns0:fldChar ns0:fldCharType="begin"/>
          </ns0:r>
          <ns0:r ns0:rsidR="0000157E">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ns0:instrText>
          </ns0:r>
          <ns0:r ns0:rsidR="0000157E">
            <ns0:fldChar ns0:fldCharType="separate"/>
          </ns0:r>
          <ns0:r ns0:rsidR="00B05C95">
            <ns0:t>(lmarena.ai 2025)</ns0:t>
          </ns0:r>
          <ns0:r ns0:rsidR="0000157E">
            <ns0:fldChar ns0:fldCharType="end"/>
          </ns0:r>
        </ns0:sdtContent>
      </ns0:sdt>
    </ns0:p>
    <ns0:p ns2:paraId="2982F8B7" ns2:textId="24FA90A6" ns0:rsidR="00C00549" ns0:rsidRDefault="001C79A2" ns0:rsidP="00C74909">
      <ns0:r>
        <ns0:fldChar ns0:fldCharType="begin"/>
      </ns0:r>
      <ns0:r>
        <ns0:instrText xml:space="preserve"> REF _Ref203229474 \h </ns0:instrText>
      </ns0:r>
      <ns0:r>
        <ns0:fldChar ns0:fldCharType="separate"/>
      </ns0:r>
      <ns0:r ns0:rsidR="007E19F3">
        <ns0:t xml:space="preserve">Abbildung </ns0:t>
      </ns0:r>
      <ns0:r ns0:rsidR="007E19F3">
        <ns0:rPr>
          <ns0:noProof/>
        </ns0:rPr>
        <ns0:t>16</ns0:t>
      </ns0:r>
      <ns0:r>
        <ns0:fldChar ns0:fldCharType="end"/>
      </ns0:r>
      <ns0:r>
        <ns0:t xml:space="preserve"> </ns0:t>
      </ns0:r>
      <ns0:r ns0:rsidRPr="001C79A2">
        <ns0: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ns0:t>
      </ns0:r>
    </ns0:p>
    <ns0:p ns2:paraId="322673EE" ns2:textId="77777777" ns0:rsidR="00C74909" ns0:rsidRDefault="00C74909" ns0:rsidP="00C74909">
      <ns0:pPr>
        <ns0:keepNext/>
      </ns0:pPr>
      <ns0:r>
        <ns0:rPr>
          <ns0:noProof/>
        </ns0:rPr>
        <ns0:drawing>
          <ns3:inline distT="0" distB="0" distL="0" distR="0" ns4:anchorId="24FE975D" ns4:editId="35EC42FC">
            <ns3:extent cx="4320000" cy="3922983"/>
            <ns3:effectExtent l="0" t="0" r="4445" b="1905"/>
            <ns3:docPr id="18" name="Grafik 18"/>
            <ns3:cNvGraphicFramePr>
              <ns5:graphicFrameLocks noChangeAspect="1"/>
            </ns3:cNvGraphicFramePr>
            <ns5:graphic>
              <ns5:graphicData uri="http://schemas.openxmlformats.org/drawingml/2006/picture">
                <ns12:pic>
                  <ns12:nvPicPr>
                    <ns12:cNvPr id="0" name="Picture 4"/>
                    <ns12:cNvPicPr>
                      <ns5:picLocks noChangeAspect="1" noChangeArrowheads="1"/>
                    </ns12:cNvPicPr>
                  </ns12:nvPicPr>
                  <ns12:blipFill>
                    <ns5:blip ns11:embed="rId33">
                      <ns5:extLst>
                        <ns5:ext uri="{28A0092B-C50C-407E-A947-70E740481C1C}">
                          <ns14:useLocalDpi val="0"/>
                        </ns5:ext>
                      </ns5:extLst>
                    </ns5:blip>
                    <ns5:srcRect/>
                    <ns5:stretch>
                      <ns5:fillRect/>
                    </ns5:stretch>
                  </ns12:blipFill>
                  <ns12:spPr bwMode="auto">
                    <ns5:xfrm>
                      <ns5:off x="0" y="0"/>
                      <ns5:ext cx="4320000" cy="3922983"/>
                    </ns5:xfrm>
                    <ns5:prstGeom prst="rect">
                      <ns5:avLst/>
                    </ns5:prstGeom>
                    <ns5:noFill/>
                    <ns5:ln>
                      <ns5:noFill/>
                    </ns5:ln>
                  </ns12:spPr>
                </ns12:pic>
              </ns5:graphicData>
            </ns5:graphic>
          </ns3:inline>
        </ns0:drawing>
      </ns0:r>
    </ns0:p>
    <ns0:p ns2:paraId="2AD2B3D6" ns2:textId="1E413607" ns0:rsidR="00C74909" ns0:rsidRDefault="00C74909" ns0:rsidP="00C74909">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17</ns0:t>
      </ns0:r>
      <ns0:r>
        <ns0:fldChar ns0:fldCharType="end"/>
      </ns0:r>
      <ns0:r>
        <ns0:t xml:space="preserve"> </ns0:t>
      </ns0:r>
      <ns0:r ns0:rsidRPr="00B2421C">
        <ns0:t>Ranking von LLMs nach Leistung im Verstehen und Erzeugen von Texten, Quelle:</ns0:t>
      </ns0:r>
      <ns0:r>
        <ns0:t xml:space="preserve"> </ns0:t>
      </ns0:r>
      <ns0:sdt>
        <ns0:sdtPr>
          <ns0:alias ns0:val="To edit, see citavi.com/edit"/>
          <ns0:tag ns0:val="CitaviPlaceholder#9db7b24c-2806-4af2-a2aa-ae957f31108c"/>
          <ns0:id ns0:val="573162522"/>
          <ns0:placeholder>
            <ns0:docPart ns0:val="DefaultPlaceholder_-1854013440"/>
          </ns0:placeholder>
        </ns0:sdtPr>
        <ns0:sdtEndPr/>
        <ns0:sdtContent>
          <ns0:r>
            <ns0:fldChar ns0:fldCharType="begin"/>
          </ns0:r>
          <ns0:r>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ns0:instrText>
          </ns0:r>
          <ns0:r>
            <ns0:fldChar ns0:fldCharType="separate"/>
          </ns0:r>
          <ns0:r ns0:rsidR="00B05C95">
            <ns0:t>(lmarena.ai 2025)</ns0:t>
          </ns0:r>
          <ns0:r>
            <ns0:fldChar ns0:fldCharType="end"/>
          </ns0:r>
        </ns0:sdtContent>
      </ns0:sdt>
    </ns0:p>
    <ns0:p ns2:paraId="0422CC93" ns2:textId="522C5800" ns0:rsidR="00971311" ns0:rsidRPr="00305F45" ns0:rsidRDefault="00A9798E" ns0:rsidP="00305F45">
      <ns0:r ns0:rsidRPr="00A9798E">
        <ns0: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ns0:t>
      </ns0:r>
      <ns0:proofErr ns0:type="gramStart"/>
      <ns0:r ns0:rsidRPr="00A9798E">
        <ns0:t>ist  die</ns0:t>
      </ns0:r>
      <ns0:proofErr ns0:type="gramEnd"/>
      <ns0:r ns0:rsidRPr="00A9798E">
        <ns0:t xml:space="preserve"> Analyse von Grundrissplänen, Baustellendokumentationen oder technischen Zeichnungen eine Anwendung.</ns0:t>
      </ns0:r>
    </ns0:p>
    <ns0:p ns2:paraId="34622983" ns2:textId="77777777" ns0:rsidR="00971311" ns0:rsidRDefault="00971311" ns0:rsidP="0054651F"/>
    <ns0:p ns2:paraId="725BCB61" ns2:textId="1BD0FFD1" ns0:rsidR="00B572FF" ns0:rsidRDefault="00B572FF" ns0:rsidP="00B572FF">
      <ns0:pPr>
        <ns0:pStyle ns0:val="berschrift3"/>
      </ns0:pPr>
      <ns0:bookmarkStart ns0:id="37" ns0:name="_Toc202445620"/>
      <ns0:r>
        <ns0:t xml:space="preserve">Verarbeitungskapazität und </ns0:t>
      </ns0:r>
      <ns0:proofErr ns0:type="spellStart"/>
      <ns0:r>
        <ns0:t>Tokenlimit</ns0:t>
      </ns0:r>
      <ns0:proofErr ns0:type="spellEnd"/>
      <ns0:r>
        <ns0:t> </ns0:t>
      </ns0:r>
      <ns0:bookmarkEnd ns0:id="37"/>
    </ns0:p>
    <ns0:p ns2:paraId="282718F3" ns2:textId="7C5AF777" ns0:rsidR="004F2424" ns0:rsidRDefault="00435719" ns0:rsidP="004F2424">
      <ns0:r ns0:rsidRPr="00435719">
        <ns0: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ns0:t>
      </ns0:r>
      <ns0:r ns0:rsidR="00B72B2E">
        <ns0:rPr>
          <ns0:rStyle ns0:val="Funotenzeichen"/>
        </ns0:rPr>
        <ns0:footnoteReference ns0:id="26"/>
      </ns0:r>
      <ns0:r ns0:rsidR="00B72B2E">
        <ns0:t xml:space="preserve"> </ns0:t>
      </ns0:r>
      <ns0:r ns0:rsidRPr="00435719">
        <ns0: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ns0:t>
      </ns0:r>
      <ns0:proofErr ns0:type="spellStart"/>
      <ns0:r ns0:rsidRPr="00435719">
        <ns0:t>Tokenlimits</ns0:t>
      </ns0:r>
      <ns0:proofErr ns0:type="spellEnd"/>
      <ns0:r ns0:rsidRPr="00435719">
        <ns0:t>, werden hier schnell offensichtlich. Die Frage nach der Verarbeitungskapazität von LLMs ist somit kein abstraktes technisches Detail, sondern ein zentraler Faktor für deren Praxistauglichkeit im digitalen Bauwesen.</ns0:t>
      </ns0:r>
    </ns0:p>
    <ns0:p ns2:paraId="0C6C6A2A" ns2:textId="3DA7BCBF" ns0:rsidR="004F2424" ns0:rsidRDefault="00D65A3B" ns0:rsidP="004F2424">
      <ns0:r ns0:rsidRPr="00D65A3B">
        <ns0: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ns0:t>
      </ns0:r>
      <ns0:r ns0:rsidR="00807130">
        <ns0:br/>
      </ns0:r>
      <ns0:r ns0:rsidR="00AC74F9" ns0:rsidRPr="00AC74F9">
        <ns0: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ns0:t>
      </ns0:r>
      <ns0:r ns0:rsidR="00C607AC">
        <ns0:rPr>
          <ns0:rStyle ns0:val="Funotenzeichen"/>
        </ns0:rPr>
        <ns0:footnoteReference ns0:id="27"/>
      </ns0:r>
      <ns0:r ns0:rsidR="00AC74F9" ns0:rsidRPr="00AC74F9">
        <ns0:t xml:space="preserve"> Hier setzt das Potenzial von KI an: Ein LLM könnte relevante Projektdaten aufnehmen und querschnittlich auswerten, um Planer gezielt zu entlasten. Voraussetzung dafür ist allerdings, dass </ns0:t>
      </ns0:r>
      <ns0:r ns0:rsidR="006145C8">
        <ns0:t xml:space="preserve">das LLM </ns0:t>
      </ns0:r>
      <ns0:r ns0:rsidR="00AC74F9" ns0:rsidRPr="00AC74F9">
        <ns0:t>Zugriff auf alle wesentlichen Informationen ha</ns0:t>
      </ns0:r>
      <ns0:r ns0:rsidR="006145C8">
        <ns0:t>t</ns0:t>
      </ns0:r>
      <ns0:r ns0:rsidR="00AC74F9" ns0:rsidRPr="00AC74F9">
        <ns0:t xml:space="preserve"> und diese im Zusammenhang interpretieren können. Deshalb ist es entscheidend, dass LLMs mit sehr großen Eingabemengen umgehen können – nur so lassen sich komplexe, projektindividuelle Fragestellungen zuverlässig bearbeiten.</ns0:t>
      </ns0:r>
    </ns0:p>
    <ns0:p ns2:paraId="51A8346F" ns2:textId="355218A9" ns0:rsidR="009C507B" ns0:rsidRDefault="00DE2345" ns0:rsidP="004F2424">
      <ns0:r ns0:rsidRPr="00DE2345">
        <ns0: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ns0:t>
      </ns0:r>
      <ns0:proofErr ns0:type="spellStart"/>
      <ns0:r ns0:rsidRPr="00DE2345">
        <ns0:t>Tokenanzahl</ns0:t>
      </ns0:r>
      <ns0:proofErr ns0:type="spellEnd"/>
      <ns0:r ns0:rsidRPr="00DE2345">
        <ns0: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ns0:t>
      </ns0:r>
    </ns0:p>
    <ns0:p ns2:paraId="00A888F9" ns2:textId="7743FAC0" ns0:rsidR="00B87695" ns0:rsidRDefault="00B87695" ns0:rsidP="00B87695">
      <ns0:pPr>
        <ns0:pStyle ns0:val="Beschriftung"/>
        <ns0:keepNext/>
      </ns0:pPr>
      <ns0:bookmarkStart ns0:id="38" ns0:name="_Ref203328078"/>
      <ns0:r>
        <ns0:t xml:space="preserve">Tabelle </ns0:t>
      </ns0:r>
      <ns0:r>
        <ns0:fldChar ns0:fldCharType="begin"/>
      </ns0:r>
      <ns0:r>
        <ns0:instrText xml:space="preserve"> SEQ Tabelle \* ARABIC </ns0:instrText>
      </ns0:r>
      <ns0:r>
        <ns0:fldChar ns0:fldCharType="separate"/>
      </ns0:r>
      <ns0:r ns0:rsidR="007E19F3">
        <ns0:rPr>
          <ns0:noProof/>
        </ns0:rPr>
        <ns0:t>3</ns0:t>
      </ns0:r>
      <ns0:r>
        <ns0:fldChar ns0:fldCharType="end"/>
      </ns0:r>
      <ns0:bookmarkEnd ns0:id="38"/>
      <ns0:r>
        <ns0:t xml:space="preserve"> </ns0:t>
      </ns0:r>
      <ns0:r ns0:rsidRPr="00B84D63">
        <ns0:t xml:space="preserve">Vergleich LLMs </ns0:t>
      </ns0:r>
      <ns0:r>
        <ns0:t xml:space="preserve">hinsichtlich </ns0:t>
      </ns0:r>
      <ns0:r ns0:rsidRPr="00B84D63">
        <ns0:t>Kontextfenster und maximaler Ausgabe</ns0:t>
      </ns0:r>
    </ns0:p>
    <ns0:tbl>
      <ns0:tblPr>
        <ns0:tblW ns0:w="0" ns0:type="auto"/>
        <ns0:tblInd ns0:w="-45" ns0:type="dxa"/>
        <ns0:tblLayout ns0:type="fixed"/>
        <ns0:tblCellMar>
          <ns0:left ns0:w="70" ns0:type="dxa"/>
          <ns0:right ns0:w="70" ns0:type="dxa"/>
        </ns0:tblCellMar>
        <ns0:tblLook ns0:val="0000" ns0:firstRow="0" ns0:lastRow="0" ns0:firstColumn="0" ns0:lastColumn="0" ns0:noHBand="0" ns0:noVBand="0"/>
      </ns0:tblPr>
      <ns0:tblGrid>
        <ns0:gridCol ns0:w="1276"/>
        <ns0:gridCol ns0:w="1275"/>
        <ns0:gridCol ns0:w="1276"/>
        <ns0:gridCol ns0:w="1562"/>
      </ns0:tblGrid>
      <ns0:tr ns0:rsidR="003A1806" ns2:paraId="57DE4F67" ns2:textId="77777777" ns0:rsidTr="00C2182A">
        <ns0:trPr>
          <ns0:trHeight ns0:val="287"/>
        </ns0:trPr>
        <ns0:tc>
          <ns0:tcPr>
            <ns0:tcW ns0:w="1276" ns0:type="dxa"/>
            <ns0:tcBorders>
              <ns0:top ns0:val="single" ns0:sz="12" ns0:space="0" ns0:color="auto"/>
              <ns0:left ns0:val="single" ns0:sz="12" ns0:space="0" ns0:color="auto"/>
              <ns0:bottom ns0:val="single" ns0:sz="6" ns0:space="0" ns0:color="auto"/>
              <ns0:right ns0:val="single" ns0:sz="6" ns0:space="0" ns0:color="auto"/>
            </ns0:tcBorders>
            <ns0:shd ns0:val="clear" ns0:color="auto" ns0:fill="D9D9D9" ns0:themeFill="background1" ns0:themeFillShade="D9"/>
          </ns0:tcPr>
          <ns0:p ns2:paraId="3983765C"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odell</ns0:t>
            </ns0:r>
          </ns0:p>
        </ns0:tc>
        <ns0:tc>
          <ns0:tcPr>
            <ns0:tcW ns0:w="1275" ns0:type="dxa"/>
            <ns0:tcBorders>
              <ns0:top ns0:val="single" ns0:sz="12" ns0:space="0" ns0:color="auto"/>
              <ns0:left ns0:val="single" ns0:sz="6" ns0:space="0" ns0:color="auto"/>
              <ns0:bottom ns0:val="single" ns0:sz="6" ns0:space="0" ns0:color="auto"/>
              <ns0:right ns0:val="single" ns0:sz="6" ns0:space="0" ns0:color="auto"/>
            </ns0:tcBorders>
            <ns0:shd ns0:val="clear" ns0:color="auto" ns0:fill="D9D9D9" ns0:themeFill="background1" ns0:themeFillShade="D9"/>
          </ns0:tcPr>
          <ns0:p ns2:paraId="03608935"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Kontextfenster</ns0:t>
            </ns0:r>
          </ns0:p>
        </ns0:tc>
        <ns0:tc>
          <ns0:tcPr>
            <ns0:tcW ns0:w="1276" ns0:type="dxa"/>
            <ns0:tcBorders>
              <ns0:top ns0:val="single" ns0:sz="12" ns0:space="0" ns0:color="auto"/>
              <ns0:left ns0:val="single" ns0:sz="6" ns0:space="0" ns0:color="auto"/>
              <ns0:bottom ns0:val="single" ns0:sz="6" ns0:space="0" ns0:color="auto"/>
              <ns0:right ns0:val="single" ns0:sz="6" ns0:space="0" ns0:color="auto"/>
            </ns0:tcBorders>
            <ns0:shd ns0:val="clear" ns0:color="auto" ns0:fill="D9D9D9" ns0:themeFill="background1" ns0:themeFillShade="D9"/>
          </ns0:tcPr>
          <ns0:p ns2:paraId="297C6B4E"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ax. Ausgabetokens</ns0:t>
            </ns0:r>
          </ns0:p>
        </ns0:tc>
        <ns0:tc>
          <ns0:tcPr>
            <ns0:tcW ns0:w="1562" ns0:type="dxa"/>
            <ns0:tcBorders>
              <ns0:top ns0:val="single" ns0:sz="12" ns0:space="0" ns0:color="auto"/>
              <ns0:left ns0:val="single" ns0:sz="6" ns0:space="0" ns0:color="auto"/>
              <ns0:bottom ns0:val="single" ns0:sz="6" ns0:space="0" ns0:color="auto"/>
              <ns0:right ns0:val="single" ns0:sz="12" ns0:space="0" ns0:color="auto"/>
            </ns0:tcBorders>
            <ns0:shd ns0:val="clear" ns0:color="auto" ns0:fill="D9D9D9" ns0:themeFill="background1" ns0:themeFillShade="D9"/>
          </ns0:tcPr>
          <ns0:p ns2:paraId="252D59E4"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Quelle</ns0:t>
            </ns0:r>
          </ns0:p>
        </ns0:tc>
      </ns0:tr>
      <ns0:tr ns0:rsidR="003A1806" ns2:paraId="1E8EBE48"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0698F884"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emini 2.5 Pr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3582881E"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048.576</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6BACA829"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65.536</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59BC0EC0" ns2:textId="3C3D871B"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oogle</ns0:t>
            </ns0:r>
            <ns0:r ns0:rsidR="007478EA">
              <ns0:rPr>
                <ns0:rStyle ns0:val="Funotenzeichen"/>
                <ns0:rFonts ns0:ascii="Calibri" ns0:hAnsi="Calibri" ns0:cs="Calibri"/>
                <ns0:color ns0:val="000000"/>
              </ns0:rPr>
              <ns0:footnoteReference ns0:id="28"/>
            </ns0:r>
          </ns0:p>
        </ns0:tc>
      </ns0:tr>
      <ns0:tr ns0:rsidR="003A1806" ns2:paraId="06CD46F3" ns2:textId="77777777" ns0:rsidTr="003A1806">
        <ns0:trPr>
          <ns0:trHeight ns0:val="301"/>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6526A486"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PT-3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168296C1"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200.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2ADE1712"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00.000</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2527E6C8" ns2:textId="210514F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OpenAI</ns0:t>
            </ns0:r>
            <ns0:proofErr ns0:type="spellEnd"/>
            <ns0:r ns0:rsidR="007478EA">
              <ns0:rPr>
                <ns0:rStyle ns0:val="Funotenzeichen"/>
                <ns0:rFonts ns0:ascii="Calibri" ns0:hAnsi="Calibri" ns0:cs="Calibri"/>
                <ns0:color ns0:val="000000"/>
              </ns0:rPr>
              <ns0:footnoteReference ns0:id="29"/>
            </ns0:r>
          </ns0:p>
        </ns0:tc>
      </ns0:tr>
      <ns0:tr ns0:rsidR="003A1806" ns2:paraId="61766F7B"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0C2785EA" ns2:textId="073952C4"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PT-4</ns0:t>
            </ns0:r>
            <ns0:r ns0:rsidR="0018638B">
              <ns0:rPr>
                <ns0:rFonts ns0:ascii="Calibri" ns0:hAnsi="Calibri" ns0:cs="Calibri"/>
                <ns0:color ns0:val="000000"/>
              </ns0:rPr>
              <ns0:t>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34906DF"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28.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039980F1"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6.384</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32F44E8E" ns2:textId="3508AEDA"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OpenAI</ns0:t>
            </ns0:r>
            <ns0:proofErr ns0:type="spellEnd"/>
            <ns0:r ns0:rsidR="0018638B">
              <ns0:rPr>
                <ns0:rStyle ns0:val="Funotenzeichen"/>
                <ns0:rFonts ns0:ascii="Calibri" ns0:hAnsi="Calibri" ns0:cs="Calibri"/>
                <ns0:color ns0:val="000000"/>
              </ns0:rPr>
              <ns0:footnoteReference ns0:id="30"/>
            </ns0:r>
          </ns0:p>
        </ns0:tc>
      </ns0:tr>
      <ns0:tr ns0:rsidR="003A1806" ns2:paraId="767ADCE7"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179FAFFB"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Claude Opus</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42EF20B"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200.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7808833C"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32.000</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799F7C92" ns2:textId="583BC642"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Anthropic</ns0:t>
            </ns0:r>
            <ns0:proofErr ns0:type="spellEnd"/>
            <ns0:r ns0:rsidR="0018638B">
              <ns0:rPr>
                <ns0:rStyle ns0:val="Funotenzeichen"/>
                <ns0:rFonts ns0:ascii="Calibri" ns0:hAnsi="Calibri" ns0:cs="Calibri"/>
                <ns0:color ns0:val="000000"/>
              </ns0:rPr>
              <ns0:footnoteReference ns0:id="31"/>
            </ns0:r>
          </ns0:p>
        </ns0:tc>
      </ns0:tr>
      <ns0:tr ns0:rsidR="003A1806" ns2:paraId="345F4D5F"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62799176"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istral Large 2</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CCE4C55"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28.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41534B5F"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flexibel</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337F43F8" ns2:textId="25A6E651"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istr</ns0:t>
            </ns0:r>
            <ns0:r ns0:rsidR="00630A36">
              <ns0:rPr>
                <ns0:rFonts ns0:ascii="Calibri" ns0:hAnsi="Calibri" ns0:cs="Calibri"/>
                <ns0:color ns0:val="000000"/>
              </ns0:rPr>
              <ns0:t>al</ns0:t>
            </ns0:r>
            <ns0:r ns0:rsidR="0018638B">
              <ns0:rPr>
                <ns0:rStyle ns0:val="Funotenzeichen"/>
                <ns0:rFonts ns0:ascii="Calibri" ns0:hAnsi="Calibri" ns0:cs="Calibri"/>
                <ns0:color ns0:val="000000"/>
              </ns0:rPr>
              <ns0:footnoteReference ns0:id="32"/>
            </ns0:r>
          </ns0:p>
        </ns0:tc>
      </ns0:tr>
      <ns0:tr ns0:rsidR="003A1806" ns2:paraId="2D8F5A34" ns2:textId="77777777" ns0:rsidTr="003A1806">
        <ns0:trPr>
          <ns0:trHeight ns0:val="301"/>
        </ns0:trPr>
        <ns0:tc>
          <ns0:tcPr>
            <ns0:tcW ns0:w="1276" ns0:type="dxa"/>
            <ns0:tcBorders>
              <ns0:top ns0:val="single" ns0:sz="6" ns0:space="0" ns0:color="auto"/>
              <ns0:left ns0:val="single" ns0:sz="12" ns0:space="0" ns0:color="auto"/>
              <ns0:bottom ns0:val="single" ns0:sz="12" ns0:space="0" ns0:color="auto"/>
              <ns0:right ns0:val="single" ns0:sz="6" ns0:space="0" ns0:color="auto"/>
            </ns0:tcBorders>
          </ns0:tcPr>
          <ns0:p ns2:paraId="47280BE7"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DeepsSeek</ns0:t>
            </ns0:r>
            <ns0:proofErr ns0:type="spellEnd"/>
            <ns0:r>
              <ns0:rPr>
                <ns0:rFonts ns0:ascii="Calibri" ns0:hAnsi="Calibri" ns0:cs="Calibri"/>
                <ns0:color ns0:val="000000"/>
              </ns0:rPr>
              <ns0:t xml:space="preserve"> R1</ns0:t>
            </ns0:r>
          </ns0:p>
        </ns0:tc>
        <ns0:tc>
          <ns0:tcPr>
            <ns0:tcW ns0:w="1275" ns0:type="dxa"/>
            <ns0:tcBorders>
              <ns0:top ns0:val="single" ns0:sz="6" ns0:space="0" ns0:color="auto"/>
              <ns0:left ns0:val="single" ns0:sz="6" ns0:space="0" ns0:color="auto"/>
              <ns0:bottom ns0:val="single" ns0:sz="12" ns0:space="0" ns0:color="auto"/>
              <ns0:right ns0:val="single" ns0:sz="6" ns0:space="0" ns0:color="auto"/>
            </ns0:tcBorders>
          </ns0:tcPr>
          <ns0:p ns2:paraId="665D8750"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31.000</ns0:t>
            </ns0:r>
          </ns0:p>
        </ns0:tc>
        <ns0:tc>
          <ns0:tcPr>
            <ns0:tcW ns0:w="1276" ns0:type="dxa"/>
            <ns0:tcBorders>
              <ns0:top ns0:val="single" ns0:sz="6" ns0:space="0" ns0:color="auto"/>
              <ns0:left ns0:val="single" ns0:sz="6" ns0:space="0" ns0:color="auto"/>
              <ns0:bottom ns0:val="single" ns0:sz="12" ns0:space="0" ns0:color="auto"/>
              <ns0:right ns0:val="single" ns0:sz="6" ns0:space="0" ns0:color="auto"/>
            </ns0:tcBorders>
          </ns0:tcPr>
          <ns0:p ns2:paraId="2D1D0592"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flexibel</ns0:t>
            </ns0:r>
          </ns0:p>
        </ns0:tc>
        <ns0:tc>
          <ns0:tcPr>
            <ns0:tcW ns0:w="1562" ns0:type="dxa"/>
            <ns0:tcBorders>
              <ns0:top ns0:val="single" ns0:sz="6" ns0:space="0" ns0:color="auto"/>
              <ns0:left ns0:val="single" ns0:sz="6" ns0:space="0" ns0:color="auto"/>
              <ns0:bottom ns0:val="single" ns0:sz="12" ns0:space="0" ns0:color="auto"/>
              <ns0:right ns0:val="single" ns0:sz="12" ns0:space="0" ns0:color="auto"/>
            </ns0:tcBorders>
          </ns0:tcPr>
          <ns0:p ns2:paraId="4D6B6F08" ns2:textId="1D7CDCF8"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LLM-</ns0:t>
            </ns0:r>
            <ns0:proofErr ns0:type="spellStart"/>
            <ns0:r>
              <ns0:rPr>
                <ns0:rFonts ns0:ascii="Calibri" ns0:hAnsi="Calibri" ns0:cs="Calibri"/>
                <ns0:color ns0:val="000000"/>
              </ns0:rPr>
              <ns0:t>stats</ns0:t>
            </ns0:r>
            <ns0:proofErr ns0:type="spellEnd"/>
            <ns0:r ns0:rsidR="0018638B">
              <ns0:rPr>
                <ns0:rStyle ns0:val="Funotenzeichen"/>
                <ns0:rFonts ns0:ascii="Calibri" ns0:hAnsi="Calibri" ns0:cs="Calibri"/>
                <ns0:color ns0:val="000000"/>
              </ns0:rPr>
              <ns0:footnoteReference ns0:id="33"/>
            </ns0:r>
          </ns0:p>
        </ns0:tc>
      </ns0:tr>
    </ns0:tbl>
    <ns0:p ns2:paraId="250F05B9" ns2:textId="77777777" ns0:rsidR="0018638B" ns0:rsidRDefault="0018638B" ns0:rsidP="004F2424"/>
    <ns0:p ns2:paraId="714B5AF9" ns2:textId="0F1EA0E4" ns0:rsidR="00264292" ns0:rsidRDefault="00954C79" ns0:rsidP="004F2424">
      <ns0:r ns0:rsidRPr="00954C79">
        <ns0: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ns0:t>
      </ns0:r>
      <ns0:r ns0:rsidRPr="00954C79">
        <ns0:rPr>
          <ns0:rFonts ns0:ascii="Cambria Math" ns0:hAnsi="Cambria Math" ns0:cs="Cambria Math"/>
        </ns0:rPr>
        <ns0:t>‑</ns0:t>
      </ns0:r>
      <ns0:r ns0:rsidRPr="00954C79">
        <ns0:t>3o oder Claude Opus bewegen sich bei 200.000 Tokens Eingabekontext, w</ns0:t>
      </ns0:r>
      <ns0:r ns0:rsidRPr="00954C79">
        <ns0:rPr>
          <ns0:rFonts ns0:cs="Arial"/>
        </ns0:rPr>
        <ns0:t>ä</ns0:t>
      </ns0:r>
      <ns0:r ns0:rsidRPr="00954C79">
        <ns0:t>hrend GPT</ns0:t>
      </ns0:r>
      <ns0:r ns0:rsidRPr="00954C79">
        <ns0:rPr>
          <ns0:rFonts ns0:ascii="Cambria Math" ns0:hAnsi="Cambria Math" ns0:cs="Cambria Math"/>
        </ns0:rPr>
        <ns0:t>‑</ns0:t>
      </ns0:r>
      <ns0:r ns0:rsidRPr="00954C79">
        <ns0:t xml:space="preserve">4.1, Mistral Large 2 und </ns0:t>
      </ns0:r>
      <ns0:proofErr ns0:type="spellStart"/>
      <ns0:r ns0:rsidRPr="00954C79">
        <ns0:t>DeepSeek</ns0:t>
      </ns0:r>
      <ns0:proofErr ns0:type="spellEnd"/>
      <ns0:r ns0:rsidRPr="00954C79">
        <ns0:t xml:space="preserve"> R1 bei etwa 128.000 bis 131.000 Tokens liegen; bei Letzteren erfolgt die Begrenzung der Ausgabelänge flexibel, das heißt dynamisch und situationsabhängig durch das System gesteuert.</ns0:t>
      </ns0:r>
    </ns0:p>
    <ns0:p ns2:paraId="147A9DBD" ns2:textId="77777777" ns0:rsidR="00264292" ns0:rsidRDefault="00264292" ns0:rsidP="004F2424"/>
    <ns0:p ns2:paraId="46BD1059" ns2:textId="0465A346" ns0:rsidR="006C24B1" ns0:rsidRPr="007C3D11" ns0:rsidRDefault="006C24B1" ns0:rsidP="004F2424">
      <ns0:r ns0:rsidRPr="006C24B1">
        <ns0:t xml:space="preserve">Selbst leistungsstarke LLMs mit großen Kontextfenstern stoßen in der Praxis schnell an Grenzen, insbesondere im Umgang mit der Vielzahl an Dokumenten, Zeichnungen, Modellen und Protokollen, wie sie bei Bauprojekten üblich sind. Die Beschränkung des </ns0:t>
      </ns0:r>
      <ns0:proofErr ns0:type="spellStart"/>
      <ns0:r ns0:rsidRPr="006C24B1">
        <ns0:t>Tokenkontexts</ns0:t>
      </ns0:r>
      <ns0:proofErr ns0:type="spellEnd"/>
      <ns0:r ns0:rsidRPr="006C24B1">
        <ns0: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ns0:t>
      </ns0:r>
      <ns0:r ns0:rsidR="007C3D11" ns0:rsidRPr="007C3D11">
        <ns0:rPr>
          <ns0:color ns0:val="FF0000"/>
        </ns0:rPr>
        <ns0:t xml:space="preserve">MCP?? </ns0:t>
      </ns0:r>
      <ns0:r ns0:rsidRPr="007C3D11">
        <ns0:t>Ein zentraler Ansatz ist die Retrieval-</ns0:t>
      </ns0:r>
      <ns0:proofErr ns0:type="spellStart"/>
      <ns0:r ns0:rsidRPr="007C3D11">
        <ns0:t>Augmented</ns0:t>
      </ns0:r>
      <ns0:proofErr ns0:type="spellEnd"/>
      <ns0:r ns0:rsidRPr="007C3D11">
        <ns0: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ns0:t>
      </ns0:r>
      <ns0:r ns0:rsidR="00E447ED" ns0:rsidRPr="007C3D11">
        <ns0:rPr>
          <ns0:rStyle ns0:val="Funotenzeichen"/>
        </ns0:rPr>
        <ns0:footnoteReference ns0:id="34"/>
      </ns0:r>
      <ns0:r ns0:rsidRPr="007C3D11">
        <ns0: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ns0:t>
      </ns0:r>
      <ns0:proofErr ns0:type="spellStart"/>
      <ns0:r ns0:rsidRPr="007C3D11">
        <ns0:t>referenzierbar</ns0:t>
      </ns0:r>
      <ns0:proofErr ns0:type="spellEnd"/>
      <ns0:r ns0:rsidRPr="007C3D11">
        <ns0:t xml:space="preserve"> sind, kann ein LLM im baupraktischen Kontext belastbare Aussagen treffen.</ns0:t>
      </ns0:r>
    </ns0:p>
    <ns0:p ns2:paraId="1B2CF43F" ns2:textId="6CCBA7C9" ns0:rsidR="00B572FF" ns0:rsidRPr="00ED7FA2" ns0:rsidRDefault="00B572FF" ns0:rsidP="00B572FF"/>
    <ns0:p ns2:paraId="4592ACF0" ns2:textId="41788203" ns0:rsidR="00B572FF" ns0:rsidRDefault="00B572FF" ns0:rsidP="00B572FF">
      <ns0:pPr>
        <ns0:pStyle ns0:val="berschrift2"/>
      </ns0:pPr>
      <ns0:bookmarkStart ns0:id="39" ns0:name="_Toc202445623"/>
      <ns0:r>
        <ns0:t>Begründung der Modellwahl für diese Arbeit</ns0:t>
      </ns0:r>
      <ns0:bookmarkEnd ns0:id="39"/>
    </ns0:p>
    <ns0:p ns2:paraId="2641A8F5" ns2:textId="5EE8AFE1" ns0:rsidR="00D2635E" ns0:rsidRDefault="00D2635E" ns0:rsidP="00D2635E">
      <ns0:r>
        <ns0: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ns0:t>
      </ns0:r>
      <ns0:proofErr ns0:type="spellStart"/>
      <ns0:r>
        <ns0:t>LMArena</ns0:t>
      </ns0:r>
      <ns0:proofErr ns0:type="spellEnd"/>
      <ns0:r>
        <ns0:t xml:space="preserve">, (2) Kontextverarbeitung und </ns0:t>
      </ns0:r>
      <ns0:proofErr ns0:type="spellStart"/>
      <ns0:r>
        <ns0:t>Tokenhandling</ns0:t>
      </ns0:r>
      <ns0:proofErr ns0:type="spellEnd"/>
      <ns0:r>
        <ns0:t xml:space="preserve"> sowie (3) technische Stabilität und Verfügbarkeit der Schnittstelle im praktischen Betrieb. Bewertet wurden diese Aspekte im Rahmen der vorangegangenen Kapitel der Arbeit.</ns0:t>
      </ns0:r>
    </ns0:p>
    <ns0:p ns2:paraId="2DFEB7DD" ns2:textId="49B882AE" ns0:rsidR="00D2635E" ns0:rsidRDefault="00D2635E" ns0:rsidP="00D2635E">
      <ns0:r>
        <ns0:t xml:space="preserve">Gemini 2.5 Pro erreicht in der </ns0:t>
      </ns0:r>
      <ns0:proofErr ns0:type="spellStart"/>
      <ns0:r>
        <ns0:t>LMArena</ns0:t>
      </ns0:r>
      <ns0:proofErr ns0:type="spellEnd"/>
      <ns0:r>
        <ns0:t xml:space="preserve"> in allen acht bewerteten Teilkategorien den ersten Platz – darunter bei Argumentation, bei komplexen Prompts und bei der präzisen Umsetzung von Anweisungen</ns0:t>
      </ns0:r>
      <ns0:r ns0:rsidR="002355F6">
        <ns0:rPr>
          <ns0:rFonts ns0:ascii="MS Gothic" ns0:eastAsia="MS Gothic" ns0:hAnsi="MS Gothic" ns0:cs="MS Gothic"/>
        </ns0:rPr>
        <ns0:t xml:space="preserve"> (</ns0:t>
      </ns0:r>
      <ns0:r ns0:rsidR="002355F6">
        <ns0:rPr>
          <ns0:rFonts ns0:ascii="MS Gothic" ns0:eastAsia="MS Gothic" ns0:hAnsi="MS Gothic" ns0:cs="MS Gothic"/>
        </ns0:rPr>
        <ns0:fldChar ns0:fldCharType="begin"/>
      </ns0:r>
      <ns0:r ns0:rsidR="002355F6">
        <ns0:rPr>
          <ns0:rFonts ns0:ascii="MS Gothic" ns0:eastAsia="MS Gothic" ns0:hAnsi="MS Gothic" ns0:cs="MS Gothic"/>
        </ns0:rPr>
        <ns0:instrText xml:space="preserve"> REF _Ref203228490 \h </ns0:instrText>
      </ns0:r>
      <ns0:r ns0:rsidR="002355F6">
        <ns0:rPr>
          <ns0:rFonts ns0:ascii="MS Gothic" ns0:eastAsia="MS Gothic" ns0:hAnsi="MS Gothic" ns0:cs="MS Gothic"/>
        </ns0:rPr>
      </ns0:r>
      <ns0:r ns0:rsidR="002355F6">
        <ns0:rPr>
          <ns0:rFonts ns0:ascii="MS Gothic" ns0:eastAsia="MS Gothic" ns0:hAnsi="MS Gothic" ns0:cs="MS Gothic"/>
        </ns0:rPr>
        <ns0:fldChar ns0:fldCharType="separate"/>
      </ns0:r>
      <ns0:r ns0:rsidR="007E19F3">
        <ns0:t xml:space="preserve">Abbildung </ns0:t>
      </ns0:r>
      <ns0:r ns0:rsidR="007E19F3">
        <ns0:rPr>
          <ns0:noProof/>
        </ns0:rPr>
        <ns0:t>15</ns0:t>
      </ns0:r>
      <ns0:r ns0:rsidR="002355F6">
        <ns0:rPr>
          <ns0:rFonts ns0:ascii="MS Gothic" ns0:eastAsia="MS Gothic" ns0:hAnsi="MS Gothic" ns0:cs="MS Gothic"/>
        </ns0:rPr>
        <ns0:fldChar ns0:fldCharType="end"/>
      </ns0:r>
      <ns0:r ns0:rsidR="002355F6">
        <ns0:rPr>
          <ns0:rFonts ns0:ascii="MS Gothic" ns0:eastAsia="MS Gothic" ns0:hAnsi="MS Gothic" ns0:cs="MS Gothic"/>
        </ns0:rPr>
        <ns0:t>)</ns0:t>
      </ns0:r>
      <ns0:r>
        <ns0:t>. Diese Ergebnisse deuten auf eine robuste Sprachverarbeitung hin, die auch in anspruchsvollen fachlichen Zusammenhängen zuverlässig arbeitet. Das Modell führt zudem das Text-Ranking mit dem höchsten Wert an</ns0:t>
      </ns0:r>
      <ns0:r ns0:rsidR="002355F6">
        <ns0:t xml:space="preserve"> (</ns0:t>
      </ns0:r>
      <ns0:r ns0:rsidR="002355F6">
        <ns0:fldChar ns0:fldCharType="begin"/>
      </ns0:r>
      <ns0:r ns0:rsidR="002355F6">
        <ns0:instrText xml:space="preserve"> REF _Ref203229474 \h </ns0:instrText>
      </ns0:r>
      <ns0:r ns0:rsidR="002355F6">
        <ns0:fldChar ns0:fldCharType="separate"/>
      </ns0:r>
      <ns0:r ns0:rsidR="007E19F3">
        <ns0:t xml:space="preserve">Abbildung </ns0:t>
      </ns0:r>
      <ns0:r ns0:rsidR="007E19F3">
        <ns0:rPr>
          <ns0:noProof/>
        </ns0:rPr>
        <ns0:t>16</ns0:t>
      </ns0:r>
      <ns0:r ns0:rsidR="002355F6">
        <ns0:fldChar ns0:fldCharType="end"/>
      </ns0:r>
      <ns0:r ns0:rsidR="002355F6">
        <ns0:t>)</ns0:t>
      </ns0:r>
      <ns0:r>
        <ns0: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ns0:t>
      </ns0:r>
      <ns0:r ns0:rsidR="002355F6">
        <ns0:rPr>
          <ns0:rFonts ns0:ascii="MS Gothic" ns0:eastAsia="MS Gothic" ns0:hAnsi="MS Gothic" ns0:cs="MS Gothic" ns0:hint="eastAsia"/>
        </ns0:rPr>
        <ns0:t xml:space="preserve"> </ns0:t>
      </ns0:r>
      <ns0:r ns0:rsidR="002355F6">
        <ns0:rPr>
          <ns0:rFonts ns0:ascii="MS Gothic" ns0:eastAsia="MS Gothic" ns0:hAnsi="MS Gothic" ns0:cs="MS Gothic"/>
        </ns0:rPr>
        <ns0:t>(</ns0:t>
      </ns0:r>
      <ns0:r ns0:rsidR="002355F6">
        <ns0:rPr>
          <ns0:rFonts ns0:ascii="MS Gothic" ns0:eastAsia="MS Gothic" ns0:hAnsi="MS Gothic" ns0:cs="MS Gothic"/>
        </ns0:rPr>
        <ns0:fldChar ns0:fldCharType="begin"/>
      </ns0:r>
      <ns0:r ns0:rsidR="002355F6">
        <ns0:rPr>
          <ns0:rFonts ns0:ascii="MS Gothic" ns0:eastAsia="MS Gothic" ns0:hAnsi="MS Gothic" ns0:cs="MS Gothic"/>
        </ns0:rPr>
        <ns0:instrText xml:space="preserve"> REF _Ref203328078 \h </ns0:instrText>
      </ns0:r>
      <ns0:r ns0:rsidR="002355F6">
        <ns0:rPr>
          <ns0:rFonts ns0:ascii="MS Gothic" ns0:eastAsia="MS Gothic" ns0:hAnsi="MS Gothic" ns0:cs="MS Gothic"/>
        </ns0:rPr>
      </ns0:r>
      <ns0:r ns0:rsidR="002355F6">
        <ns0:rPr>
          <ns0:rFonts ns0:ascii="MS Gothic" ns0:eastAsia="MS Gothic" ns0:hAnsi="MS Gothic" ns0:cs="MS Gothic"/>
        </ns0:rPr>
        <ns0:fldChar ns0:fldCharType="separate"/>
      </ns0:r>
      <ns0:r ns0:rsidR="007E19F3">
        <ns0:t xml:space="preserve">Tabelle </ns0:t>
      </ns0:r>
      <ns0:r ns0:rsidR="007E19F3">
        <ns0:rPr>
          <ns0:noProof/>
        </ns0:rPr>
        <ns0:t>3</ns0:t>
      </ns0:r>
      <ns0:r ns0:rsidR="002355F6">
        <ns0:rPr>
          <ns0:rFonts ns0:ascii="MS Gothic" ns0:eastAsia="MS Gothic" ns0:hAnsi="MS Gothic" ns0:cs="MS Gothic"/>
        </ns0:rPr>
        <ns0:fldChar ns0:fldCharType="end"/>
      </ns0:r>
      <ns0:r ns0:rsidR="002355F6">
        <ns0:rPr>
          <ns0:rFonts ns0:ascii="MS Gothic" ns0:eastAsia="MS Gothic" ns0:hAnsi="MS Gothic" ns0:cs="MS Gothic"/>
        </ns0:rPr>
        <ns0:t>)</ns0:t>
      </ns0:r>
      <ns0:r>
        <ns0: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ns0:t>
      </ns0:r>
    </ns0:p>
    <ns0:p ns2:paraId="3384BF95" ns2:textId="701F1B77" ns0:rsidR="00B572FF" ns0:rsidRPr="0048740D" ns0:rsidRDefault="00D2635E" ns0:rsidP="00B828B9">
      <ns0:r>
        <ns0: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ns0:t>
      </ns0:r>
      <ns0:r ns0:rsidR="002355F6">
        <ns0:t>.</ns0:t>
      </ns0:r>
      <ns0:r ns0:rsidR="00B572FF" ns0:rsidRPr="0048740D">
        <ns0:br ns0:type="page"/>
      </ns0:r>
    </ns0:p>
    <ns0:p ns2:paraId="12175F49" ns2:textId="4B69540C" ns0:rsidR="005B3FB7" ns0:rsidRPr="005B3FB7" ns0:rsidRDefault="00A60C9A" ns0:rsidP="005B3FB7">
      <ns0:pPr>
        <ns0:pStyle ns0:val="berschrift1"/>
      </ns0:pPr>
      <ns0:r ns0:rsidRPr="00A60C9A">
        <ns0:t>Verarbeitung und Anreicherung von IFC-Daten für den Holzbau</ns0:t>
      </ns0:r>
    </ns0:p>
    <ns0:p ns2:paraId="48B90803" ns2:textId="1C62100A" ns0:rsidR="00B572FF" ns0:rsidRDefault="005B3FB7" ns0:rsidP="00B572FF">
      <ns0:pPr>
        <ns0:pStyle ns0:val="berschrift2"/>
      </ns0:pPr>
      <ns0:r ns0:rsidRPr="005B3FB7">
        <ns0:t>Ausgangslage: Auswahl und Beschreibung des IFC-Referenzmodells</ns0:t>
      </ns0:r>
    </ns0:p>
    <ns0:p ns2:paraId="16A19EB6" ns2:textId="4A65BA59" ns0:rsidR="00046D4B" ns0:rsidRDefault="00BB03C1" ns0:rsidP="00BB03C1">
      <ns0:r ns0:rsidRPr="00BB03C1">
        <ns0:t>Im Rahmen dieser Untersuchung wurde für die Anwendungsbeispiele ein bereits vorhandenes, im Holzbau geplantes IFC-Modell verwendet. Die Entscheidung fiel auf das Projekt „BIM4LCA“</ns0:t>
      </ns0:r>
      <ns0:r ns0:rsidR="00895541">
        <ns0:rPr>
          <ns0:rStyle ns0:val="Funotenzeichen"/>
        </ns0:rPr>
        <ns0:footnoteReference ns0:id="35"/>
      </ns0:r>
      <ns0:r ns0:rsidRPr="00BB03C1">
        <ns0:t xml:space="preserve"> des Nordic </ns0:t>
      </ns0:r>
      <ns0:proofErr ns0:type="spellStart"/>
      <ns0:r ns0:rsidRPr="00BB03C1">
        <ns0:t>Sustainable</ns0:t>
      </ns0:r>
      <ns0:proofErr ns0:type="spellEnd"/>
      <ns0:r ns0:rsidRPr="00BB03C1">
        <ns0: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ns0:t>
      </ns0:r>
      <ns0:r ns0:rsidR="00046D4B">
        <ns0:t>(</ns0:t>
      </ns0:r>
      <ns0:r ns0:rsidR="00046D4B">
        <ns0:fldChar ns0:fldCharType="begin"/>
      </ns0:r>
      <ns0:r ns0:rsidR="00046D4B">
        <ns0:instrText xml:space="preserve"> REF _Ref203394458 \h </ns0:instrText>
      </ns0:r>
      <ns0:r ns0:rsidR="00046D4B">
        <ns0:fldChar ns0:fldCharType="separate"/>
      </ns0:r>
      <ns0:r ns0:rsidR="007E19F3">
        <ns0:t xml:space="preserve">Abbildung </ns0:t>
      </ns0:r>
      <ns0:r ns0:rsidR="007E19F3">
        <ns0:rPr>
          <ns0:noProof/>
        </ns0:rPr>
        <ns0:t>18</ns0:t>
      </ns0:r>
      <ns0:r ns0:rsidR="00046D4B">
        <ns0:fldChar ns0:fldCharType="end"/>
      </ns0:r>
      <ns0:r ns0:rsidR="00046D4B">
        <ns0:t xml:space="preserve">) </ns0:t>
      </ns0:r>
      <ns0:r ns0:rsidRPr="00BB03C1">
        <ns0:t>herangezogen.</ns0:t>
      </ns0:r>
    </ns0:p>
    <ns0:p ns2:paraId="16FD40E3" ns2:textId="77777777" ns0:rsidR="00046D4B" ns0:rsidRDefault="00046D4B" ns0:rsidP="00046D4B">
      <ns0:pPr>
        <ns0:keepNext/>
      </ns0:pPr>
      <ns0:r ns0:rsidRPr="00D343FA">
        <ns0:rPr>
          <ns0:noProof/>
        </ns0:rPr>
        <ns0:drawing>
          <ns3:inline distT="0" distB="0" distL="0" distR="0" ns4:anchorId="0FE57CD7" ns4:editId="35917C1B">
            <ns3:extent cx="5760085" cy="4342765"/>
            <ns3:effectExtent l="0" t="0" r="0" b="635"/>
            <ns3:docPr id="20" name="Grafik 20"/>
            <ns3:cNvGraphicFramePr>
              <ns5:graphicFrameLocks noChangeAspect="1"/>
            </ns3:cNvGraphicFramePr>
            <ns5:graphic>
              <ns5:graphicData uri="http://schemas.openxmlformats.org/drawingml/2006/picture">
                <ns12:pic>
                  <ns12:nvPicPr>
                    <ns12:cNvPr id="1" name=""/>
                    <ns12:cNvPicPr/>
                  </ns12:nvPicPr>
                  <ns12:blipFill>
                    <ns5:blip ns11:embed="rId34"/>
                    <ns5:stretch>
                      <ns5:fillRect/>
                    </ns5:stretch>
                  </ns12:blipFill>
                  <ns12:spPr>
                    <ns5:xfrm>
                      <ns5:off x="0" y="0"/>
                      <ns5:ext cx="5760085" cy="4342765"/>
                    </ns5:xfrm>
                    <ns5:prstGeom prst="rect">
                      <ns5:avLst/>
                    </ns5:prstGeom>
                  </ns12:spPr>
                </ns12:pic>
              </ns5:graphicData>
            </ns5:graphic>
          </ns3:inline>
        </ns0:drawing>
      </ns0:r>
    </ns0:p>
    <ns0:p ns2:paraId="40FCC2FD" ns2:textId="5FF612D2" ns0:rsidR="00046D4B" ns0:rsidRDefault="00046D4B" ns0:rsidP="00046D4B">
      <ns0:pPr>
        <ns0:pStyle ns0:val="Beschriftung"/>
      </ns0:pPr>
      <ns0:bookmarkStart ns0:id="40" ns0:name="_Ref203394458"/>
      <ns0:r>
        <ns0:t xml:space="preserve">Abbildung </ns0:t>
      </ns0:r>
      <ns0:r>
        <ns0:fldChar ns0:fldCharType="begin"/>
      </ns0:r>
      <ns0:r>
        <ns0:instrText xml:space="preserve"> SEQ Abbildung \* ARABIC </ns0:instrText>
      </ns0:r>
      <ns0:r>
        <ns0:fldChar ns0:fldCharType="separate"/>
      </ns0:r>
      <ns0:r ns0:rsidR="00DC0381">
        <ns0:rPr>
          <ns0:noProof/>
        </ns0:rPr>
        <ns0:t>18</ns0:t>
      </ns0:r>
      <ns0:r>
        <ns0:fldChar ns0:fldCharType="end"/>
      </ns0:r>
      <ns0:bookmarkEnd ns0:id="40"/>
      <ns0:r>
        <ns0:t xml:space="preserve"> Architektur Modell des BIM4LCA Projekts</ns0:t>
      </ns0:r>
    </ns0:p>
    <ns0:p ns2:paraId="7EE96F1B" ns2:textId="73B87BA1" ns0:rsidR="004F0EBD" ns0:rsidRPr="00043E2F" ns0:rsidRDefault="00BB03C1" ns0:rsidP="0058429D">
      <ns0:r ns0:rsidRPr="00BB03C1">
        <ns0: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ns0:t>
      </ns0:r>
      <ns0:proofErr ns0:type="spellStart"/>
      <ns0:r ns0:rsidRPr="00BB03C1">
        <ns0:t>Revit</ns0:t>
      </ns0:r>
      <ns0:proofErr ns0:type="spellEnd"/>
      <ns0:r ns0:rsidRPr="00BB03C1">
        <ns0:t xml:space="preserve">- und </ns0:t>
      </ns0:r>
      <ns0:proofErr ns0:type="spellStart"/>
      <ns0:r ns0:rsidRPr="00BB03C1">
        <ns0:t>Archicad</ns0:t>
      </ns0:r>
      <ns0:proofErr ns0:type="spellEnd"/>
      <ns0:r ns0:rsidRPr="00BB03C1">
        <ns0:t xml:space="preserve">-Dateien für die Architektur, Tekla-Modelle für die Tragwerksplanung sowie </ns0:t>
      </ns0:r>
      <ns0:proofErr ns0:type="spellStart"/>
      <ns0:r ns0:rsidRPr="00BB03C1">
        <ns0:t>Revit</ns0:t>
      </ns0:r>
      <ns0:proofErr ns0:type="spellEnd"/>
      <ns0:r ns0:rsidRPr="00BB03C1">
        <ns0: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ns0:t>
      </ns0:r>
      <ns0:proofErr ns0:type="spellStart"/>
      <ns0:r ns0:rsidRPr="00BB03C1">
        <ns0:t>Huvila</ns0:t>
      </ns0:r>
      <ns0:proofErr ns0:type="spellEnd"/>
      <ns0:r ns0:rsidRPr="00BB03C1">
        <ns0:t xml:space="preserve"> Oy geplant wurde, </ns0:t>
      </ns0:r>
      <ns0:proofErr ns0:type="spellStart"/>
      <ns0:r ns0:rsidRPr="00BB03C1">
        <ns0:t>Gravicon</ns0:t>
      </ns0:r>
      <ns0:proofErr ns0:type="spellEnd"/>
      <ns0:r ns0:rsidRPr="00BB03C1">
        <ns0:t xml:space="preserve"> für die Tragwerksplanung verantwortlich war und die TGA durch das Ingenieurbüro </ns0:t>
      </ns0:r>
      <ns0:proofErr ns0:type="spellStart"/>
      <ns0:r ns0:rsidRPr="00BB03C1">
        <ns0:t>Granlund</ns0:t>
      </ns0:r>
      <ns0:proofErr ns0:type="spellEnd"/>
      <ns0:r ns0:rsidRPr="00BB03C1">
        <ns0: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ns0:t>
      </ns0:r>
      <ns0:proofErr ns0:type="spellStart"/>
      <ns0:r ns0:rsidRPr="00BB03C1">
        <ns0:t>IfcElementAssembly</ns0:t>
      </ns0:r>
      <ns0:proofErr ns0:type="spellEnd"/>
      <ns0:r ns0:rsidRPr="00BB03C1">
        <ns0:t xml:space="preserve">-Objekten sind Typenbezeichnungen </ns0:t>
      </ns0:r>
      <ns0:proofErr ns0:type="gramStart"/>
      <ns0:r ns0:rsidRPr="00BB03C1">
        <ns0:t>mittels Platzhaltern</ns0:t>
      </ns0:r>
      <ns0:proofErr ns0:type="gramEnd"/>
      <ns0:r ns0:rsidRPr="00BB03C1">
        <ns0: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ns0:t>
      </ns0:r>
      <ns0:r ns0:rsidR="004F5909">
        <ns0:br ns0:type="page"/>
      </ns0:r>
    </ns0:p>
    <ns0:p ns2:paraId="45343187" ns2:textId="24DCF0CD" ns0:rsidR="00D8734A" ns0:rsidRDefault="005B3FB7" ns0:rsidP="00B572FF">
      <ns0:pPr>
        <ns0:pStyle ns0:val="berschrift2"/>
      </ns0:pPr>
      <ns0:bookmarkStart ns0:id="41" ns0:name="_Toc202445627"/>
      <ns0:r ns0:rsidRPr="005B3FB7">
        <ns0:t>Transformation in semantisch interpretierbare Formate</ns0:t>
      </ns0:r>
      <ns0:r ns0:rsidR="00B572FF">
        <ns0:t xml:space="preserve"> zur Übergabe an ein LLM</ns0:t>
      </ns0:r>
      <ns0:bookmarkEnd ns0:id="41"/>
    </ns0:p>
    <ns0:p ns2:paraId="5AE068BF" ns2:textId="38D670D0" ns0:rsidR="00EA1EE0" ns0:rsidRDefault="007E19F3" ns0:rsidP="002C7116">
      <ns0:r ns0:rsidRPr="007E19F3">
        <ns0:t>Wie bereits in</ns0:t>
      </ns0:r>
      <ns0:r>
        <ns0:t xml:space="preserve"> Kapitel</ns0:t>
      </ns0:r>
      <ns0:r ns0:rsidRPr="007E19F3">
        <ns0:t xml:space="preserve"> </ns0:t>
      </ns0:r>
      <ns0:r>
        <ns0:fldChar ns0:fldCharType="begin"/>
      </ns0:r>
      <ns0:r>
        <ns0:instrText xml:space="preserve"> REF _Ref203738800 \r \h </ns0:instrText>
      </ns0:r>
      <ns0:r>
        <ns0:fldChar ns0:fldCharType="separate"/>
      </ns0:r>
      <ns0:r>
        <ns0:t>1.3</ns0:t>
      </ns0:r>
      <ns0:r>
        <ns0:fldChar ns0:fldCharType="end"/>
      </ns0:r>
      <ns0:r ns0:rsidRPr="007E19F3">
        <ns0: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ns0:t>
      </ns0:r>
      <ns0:proofErr ns0:type="spellStart"/>
      <ns0:r ns0:rsidRPr="007E19F3">
        <ns0:t>buildingSMART</ns0:t>
      </ns0:r>
      <ns0:proofErr ns0:type="spellEnd"/>
      <ns0:r ns0:rsidRPr="007E19F3">
        <ns0:t xml:space="preserve"> integriert ist, erfolgt diese Attribut-Ergänzung über eine automatisierte Zuordnung mittels einer Mapping-Logik, deren methodische Umsetzung in den folgenden Abschnitten beschrieben wird. Die Auswahl beschränkt sich dabei ausschließlich auf Holzbauteile, da nur </ns0:t>
      </ns0:r>
      <ns0:proofErr ns0:type="gramStart"/>
      <ns0:r ns0:rsidRPr="007E19F3">
        <ns0:t>diese Bestandteil</ns0:t>
      </ns0:r>
      <ns0:proofErr ns0:type="gramEnd"/>
      <ns0:r ns0:rsidRPr="007E19F3">
        <ns0: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ns0:t>
      </ns0:r>
    </ns0:p>
    <ns0:p ns2:paraId="4D4C6CED" ns2:textId="77777777" ns0:rsidR="007E19F3" ns0:rsidRDefault="007E19F3" ns0:rsidP="002C7116"/>
    <ns0:p ns2:paraId="65FF4492" ns2:textId="67ECFCDD" ns0:rsidR="00EA1EE0" ns0:rsidRDefault="007E55A7" ns0:rsidP="00EA1EE0">
      <ns0:pPr>
        <ns0:pStyle ns0:val="berschrift3"/>
      </ns0:pPr>
      <ns0:r>
        <ns0:t>Übertragung</ns0:t>
      </ns0:r>
      <ns0:r ns0:rsidR="00123044">
        <ns0:t xml:space="preserve"> der Eigenschaften aus dem IDM</ns0:t>
      </ns0:r>
    </ns0:p>
    <ns0:p ns2:paraId="5239DA52" ns2:textId="77777777" ns0:rsidR="000A40EE" ns0:rsidRDefault="000A40EE" ns0:rsidP="000A40EE">
      <ns0:r ns0:rsidRPr="000A40EE">
        <ns0:t xml:space="preserve">Da das Fachmodell Holzbau zum Zeitpunkt dieser Arbeit ausschließlich in Forschungsform existiert und aktuell durch </ns0:t>
      </ns0:r>
      <ns0:proofErr ns0:type="spellStart"/>
      <ns0:r ns0:rsidRPr="000A40EE">
        <ns0:t>buildingSMART</ns0:t>
      </ns0:r>
      <ns0:proofErr ns0:type="spellEnd"/>
      <ns0:r ns0:rsidRPr="000A40EE">
        <ns0: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ns0:t>
      </ns0:r>
      <ns0:proofErr ns0:type="spellStart"/>
      <ns0:r ns0:rsidRPr="000A40EE">
        <ns0:t>gefilterte_Attribute+Properties_IDM.json</ns0:t>
      </ns0:r>
      <ns0:proofErr ns0:type="spellEnd"/>
      <ns0:r ns0:rsidRPr="000A40EE">
        <ns0:t xml:space="preserve">“. Die Wahl des JSON-Formats erfolgte, da sowohl die IFC-Daten als auch die IDM-Attribute für das LLM in JSON-Struktur vorliegen, wodurch die nachfolgende Zusammenführung mittels Mapping-Verfahren erleichtert wird. </ns0:t>
      </ns0:r>
    </ns0:p>
    <ns0:p ns2:paraId="2F041F3E" ns2:textId="77777777" ns0:rsidR="00261C17" ns0:rsidRDefault="00995386" ns0:rsidP="00261C17">
      <ns0:pPr>
        <ns0:keepNext/>
      </ns0:pPr>
      <ns0:r ns0:rsidRPr="00995386">
        <ns0:drawing>
          <ns3:inline distT="0" distB="0" distL="0" distR="0" ns4:anchorId="08DF71BA" ns4:editId="1F86BC13">
            <ns3:extent cx="4842345" cy="4054416"/>
            <ns3:effectExtent l="0" t="0" r="0" b="3810"/>
            <ns3:docPr id="17" name="Grafik 17"/>
            <ns3:cNvGraphicFramePr>
              <ns5:graphicFrameLocks noChangeAspect="1"/>
            </ns3:cNvGraphicFramePr>
            <ns5:graphic>
              <ns5:graphicData uri="http://schemas.openxmlformats.org/drawingml/2006/picture">
                <ns12:pic>
                  <ns12:nvPicPr>
                    <ns12:cNvPr id="1" name=""/>
                    <ns12:cNvPicPr/>
                  </ns12:nvPicPr>
                  <ns12:blipFill>
                    <ns5:blip ns11:embed="rId35"/>
                    <ns5:stretch>
                      <ns5:fillRect/>
                    </ns5:stretch>
                  </ns12:blipFill>
                  <ns12:spPr>
                    <ns5:xfrm>
                      <ns5:off x="0" y="0"/>
                      <ns5:ext cx="4850474" cy="4061222"/>
                    </ns5:xfrm>
                    <ns5:prstGeom prst="rect">
                      <ns5:avLst/>
                    </ns5:prstGeom>
                  </ns12:spPr>
                </ns12:pic>
              </ns5:graphicData>
            </ns5:graphic>
          </ns3:inline>
        </ns0:drawing>
      </ns0:r>
    </ns0:p>
    <ns0:p ns2:paraId="798D1223" ns2:textId="2429B43B" ns0:rsidR="00EA1EE0" ns0:rsidRDefault="00261C17" ns0:rsidP="00261C17">
      <ns0:pPr>
        <ns0:pStyle ns0:val="Beschriftung"/>
      </ns0:pPr>
      <ns0:bookmarkStart ns0:id="42" ns0:name="_Ref203741429"/>
      <ns0:r>
        <ns0:t xml:space="preserve">Abbildung </ns0:t>
      </ns0:r>
      <ns0:r>
        <ns0:fldChar ns0:fldCharType="begin"/>
      </ns0:r>
      <ns0:r>
        <ns0:instrText xml:space="preserve"> SEQ Abbildung \* ARABIC </ns0:instrText>
      </ns0:r>
      <ns0:r>
        <ns0:fldChar ns0:fldCharType="separate"/>
      </ns0:r>
      <ns0:r ns0:rsidR="00DC0381">
        <ns0:rPr>
          <ns0:noProof/>
        </ns0:rPr>
        <ns0:t>19</ns0:t>
      </ns0:r>
      <ns0:r>
        <ns0:fldChar ns0:fldCharType="end"/>
      </ns0:r>
      <ns0:bookmarkEnd ns0:id="42"/>
      <ns0:r>
        <ns0:t xml:space="preserve"> </ns0:t>
      </ns0:r>
      <ns0:r ns0:rsidR="00F90563">
        <ns0:t>Code</ns0:t>
      </ns0:r>
      <ns0:r ns0:rsidR="004E63A4">
        <ns0:t>-</ns0:t>
      </ns0:r>
      <ns0:r>
        <ns0:t xml:space="preserve">Ausschnitt aus der </ns0:t>
      </ns0:r>
      <ns0:proofErr ns0:type="spellStart"/>
      <ns0:r>
        <ns0:t>gefilterte_Attribute+Properties_IDM.json</ns0:t>
      </ns0:r>
      <ns0:proofErr ns0:type="spellEnd"/>
    </ns0:p>
    <ns0:p ns2:paraId="1299BA5D" ns2:textId="1A89E52B" ns0:rsidR="000A40EE" ns0:rsidRPr="00C85873" ns0:rsidRDefault="000A40EE" ns0:rsidP="000A40EE">
      <ns0:r ns0:rsidRPr="000A40EE">
        <ns0:t xml:space="preserve">In </ns0:t>
      </ns0:r>
      <ns0:r>
        <ns0:fldChar ns0:fldCharType="begin"/>
      </ns0:r>
      <ns0:r>
        <ns0:instrText xml:space="preserve"> REF _Ref203741429 \h </ns0:instrText>
      </ns0:r>
      <ns0:r>
        <ns0:fldChar ns0:fldCharType="separate"/>
      </ns0:r>
      <ns0:r>
        <ns0:t xml:space="preserve">Abbildung </ns0:t>
      </ns0:r>
      <ns0:r>
        <ns0:rPr>
          <ns0:noProof/>
        </ns0:rPr>
        <ns0:t>19</ns0:t>
      </ns0:r>
      <ns0:r>
        <ns0:fldChar ns0:fldCharType="end"/>
      </ns0:r>
      <ns0:r>
        <ns0:t xml:space="preserve"> </ns0:t>
      </ns0:r>
      <ns0:r ns0:rsidRPr="000A40EE">
        <ns0: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ns0:t>
      </ns0:r>
      <ns0:r ns0:rsidR="00D84DB7">
        <ns0:fldChar ns0:fldCharType="begin"/>
      </ns0:r>
      <ns0:r ns0:rsidR="00D84DB7">
        <ns0:instrText xml:space="preserve"> REF _Ref203741719 \r \h </ns0:instrText>
      </ns0:r>
      <ns0:r ns0:rsidR="00D84DB7">
        <ns0:fldChar ns0:fldCharType="separate"/>
      </ns0:r>
      <ns0:r ns0:rsidR="00D84DB7">
        <ns0:t>4.2.3</ns0:t>
      </ns0:r>
      <ns0:r ns0:rsidR="00D84DB7">
        <ns0:fldChar ns0:fldCharType="end"/>
      </ns0:r>
      <ns0:r ns0:rsidRPr="000A40EE">
        <ns0:t>ausführlich dargestellt.</ns0:t>
      </ns0:r>
    </ns0:p>
    <ns0:p ns2:paraId="2A2C5C63" ns2:textId="77777777" ns0:rsidR="008314AB" ns0:rsidRDefault="008314AB" ns0:rsidP="00722F70"/>
    <ns0:p ns2:paraId="1A2E2463" ns2:textId="5B06F074" ns0:rsidR="007E55A7" ns0:rsidRDefault="007E55A7" ns0:rsidP="007E55A7">
      <ns0:pPr>
        <ns0:pStyle ns0:val="berschrift3"/>
      </ns0:pPr>
      <ns0:r>
        <ns0:t>Extraktion der Holzbauteile aus dem IFC</ns0:t>
      </ns0:r>
    </ns0:p>
    <ns0:p ns2:paraId="0F2CC450" ns2:textId="32D33C00" ns0:rsidR="004E63A4" ns0:rsidRDefault="00A732A7" ns0:rsidP="004E63A4">
      <ns0:pPr>
        <ns0:keepNext/>
      </ns0:pPr>
      <ns0:r ns0:rsidRPr="00A732A7">
        <ns0:t xml:space="preserve">Im nächsten Schritt wurde die IFC-Datei des betrachteten Holzbauprojekts mit Hilfe einer in Google </ns0:t>
      </ns0:r>
      <ns0:proofErr ns0:type="spellStart"/>
      <ns0:r ns0:rsidRPr="00A732A7">
        <ns0:t>Colab</ns0:t>
      </ns0:r>
      <ns0:proofErr ns0:type="spellEnd"/>
      <ns0:r ns0:rsidRPr="00A732A7">
        <ns0:t xml:space="preserve"> implementierten Python-Umgebung verarbeitet. Der verwendete Python-Code entstand unter Einsatz von </ns0:t>
      </ns0:r>
      <ns0:proofErr ns0:type="spellStart"/>
      <ns0:r ns0:rsidRPr="00A732A7">
        <ns0:t>ChatGPT</ns0:t>
      </ns0:r>
      <ns0:proofErr ns0:type="spellEnd"/>
      <ns0:r ns0:rsidRPr="00A732A7">
        <ns0:t xml:space="preserve"> 4.0 als unterstützendes Werkzeug zur Codegenerierung und Fehlerbehebung. Die Verarbeitung der IFC-Daten erfolgte mit der Open-Source-Bibliothek </ns0:t>
      </ns0:r>
      <ns0:proofErr ns0:type="spellStart"/>
      <ns0:r ns0:rsidRPr="00A732A7">
        <ns0:t>IfcOpenShell</ns0:t>
      </ns0:r>
      <ns0:proofErr ns0:type="spellEnd"/>
      <ns0:r ns0:rsidRPr="00A732A7">
        <ns0:t xml:space="preserve">, welche das Auslesen der in der IFC-Datei enthaltenen Datenstrukturen ermöglicht. Anschließend wurde mittels der Bibliothek </ns0:t>
      </ns0:r>
      <ns0:proofErr ns0:type="spellStart"/>
      <ns0:r ns0:rsidRPr="00A732A7">
        <ns0:t>Openpyxl</ns0:t>
      </ns0:r>
      <ns0:proofErr ns0:type="spellEnd"/>
      <ns0:r ns0:rsidRPr="00A732A7">
        <ns0: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ns0:t>
      </ns0:r>
      <ns0:proofErr ns0:type="spellStart"/>
      <ns0:r ns0:rsidRPr="00A732A7">
        <ns0:t>EntityType</ns0:t>
      </ns0:r>
      <ns0:proofErr ns0:type="spellEnd"/>
      <ns0:r ns0:rsidRPr="00A732A7">
        <ns0:t>), die globale eindeutige Kennung (GUID), Name, Objektart (</ns0:t>
      </ns0:r>
      <ns0:proofErr ns0:type="spellStart"/>
      <ns0:r ns0:rsidRPr="00A732A7">
        <ns0:t>ObjectType</ns0:t>
      </ns0:r>
      <ns0:proofErr ns0:type="spellEnd"/>
      <ns0:r ns0:rsidRPr="00A732A7">
        <ns0:t>), vordefinierter Typ (</ns0:t>
      </ns0:r>
      <ns0:proofErr ns0:type="spellStart"/>
      <ns0:r ns0:rsidRPr="00A732A7">
        <ns0:t>PredefinedType</ns0:t>
      </ns0:r>
      <ns0:proofErr ns0:type="spellEnd"/>
      <ns0:r ns0:rsidRPr="00A732A7">
        <ns0:t>) sowie eine Beschreibung (Description). Darüber hinaus erfolgte eine detaillierte Auswertung der Mengeninformationen, wobei das Volumen (Volume), die Mantelfläche (Area) und die Länge (</ns0:t>
      </ns0:r>
      <ns0:proofErr ns0:type="spellStart"/>
      <ns0:r ns0:rsidRPr="00A732A7">
        <ns0:t>Length</ns0:t>
      </ns0:r>
      <ns0:proofErr ns0:type="spellEnd"/>
      <ns0:r ns0:rsidRPr="00A732A7">
        <ns0: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ns0:t>
      </ns0:r>
      <ns0:proofErr ns0:type="spellStart"/>
      <ns0:r ns0:rsidRPr="00A732A7">
        <ns0:t>IfcMaterialLayerSetUsage</ns0:t>
      </ns0:r>
      <ns0:proofErr ns0:type="spellEnd"/>
      <ns0:r ns0:rsidRPr="00A732A7">
        <ns0:t>“ oder „</ns0:t>
      </ns0:r>
      <ns0:proofErr ns0:type="spellStart"/>
      <ns0:r ns0:rsidRPr="00A732A7">
        <ns0:t>IfcMaterialProfileSetUsage</ns0:t>
      </ns0:r>
      <ns0:proofErr ns0:type="spellEnd"/>
      <ns0:r ns0:rsidRPr="00A732A7">
        <ns0:t>“ untersucht, um den korrekten Materialnamen zuverlässig zu extrahieren.</ns0:t>
      </ns0:r>
      <ns0:r ns0:rsidR="00F90563" ns0:rsidRPr="00F90563">
        <ns0:drawing>
          <ns3:inline distT="0" distB="0" distL="0" distR="0" ns4:anchorId="23210A1D" ns4:editId="56DDF641">
            <ns3:extent cx="1777744" cy="4579951"/>
            <ns3:effectExtent l="0" t="0" r="0" b="0"/>
            <ns3:docPr id="19" name="Grafik 19"/>
            <ns3:cNvGraphicFramePr>
              <ns5:graphicFrameLocks noChangeAspect="1"/>
            </ns3:cNvGraphicFramePr>
            <ns5:graphic>
              <ns5:graphicData uri="http://schemas.openxmlformats.org/drawingml/2006/picture">
                <ns12:pic>
                  <ns12:nvPicPr>
                    <ns12:cNvPr id="1" name=""/>
                    <ns12:cNvPicPr/>
                  </ns12:nvPicPr>
                  <ns12:blipFill>
                    <ns5:blip ns11:embed="rId36"/>
                    <ns5:stretch>
                      <ns5:fillRect/>
                    </ns5:stretch>
                  </ns12:blipFill>
                  <ns12:spPr>
                    <ns5:xfrm>
                      <ns5:off x="0" y="0"/>
                      <ns5:ext cx="1781679" cy="4590088"/>
                    </ns5:xfrm>
                    <ns5:prstGeom prst="rect">
                      <ns5:avLst/>
                    </ns5:prstGeom>
                  </ns12:spPr>
                </ns12:pic>
              </ns5:graphicData>
            </ns5:graphic>
          </ns3:inline>
        </ns0:drawing>
      </ns0:r>
    </ns0:p>
    <ns0:p ns2:paraId="2DB8B78F" ns2:textId="714FC5B5" ns0:rsidR="00DB3A5B" ns0:rsidRDefault="004E63A4" ns0:rsidP="004E63A4">
      <ns0:pPr>
        <ns0:pStyle ns0:val="Beschriftung"/>
      </ns0:pPr>
      <ns0:bookmarkStart ns0:id="43" ns0:name="_Ref203744431"/>
      <ns0:r>
        <ns0:t xml:space="preserve">Abbildung </ns0:t>
      </ns0:r>
      <ns0:r>
        <ns0:fldChar ns0:fldCharType="begin"/>
      </ns0:r>
      <ns0:r>
        <ns0:instrText xml:space="preserve"> SEQ Abbildung \* ARABIC </ns0:instrText>
      </ns0:r>
      <ns0:r>
        <ns0:fldChar ns0:fldCharType="separate"/>
      </ns0:r>
      <ns0:r ns0:rsidR="00DC0381">
        <ns0:rPr>
          <ns0:noProof/>
        </ns0:rPr>
        <ns0:t>20</ns0:t>
      </ns0:r>
      <ns0:r>
        <ns0:fldChar ns0:fldCharType="end"/>
      </ns0:r>
      <ns0:bookmarkEnd ns0:id="43"/>
      <ns0:r>
        <ns0:t xml:space="preserve"> Code-Ausschnitt aus </ns0:t>
      </ns0:r>
      <ns0:r>
        <ns0:t xml:space="preserve">der </ns0:t>
      </ns0:r>
      <ns0:proofErr ns0:type="spellStart"/>
      <ns0:r ns0:rsidR="00F35C4E">
        <ns0:t>IFC_nur_Holzbauteile</ns0:t>
      </ns0:r>
      <ns0:r>
        <ns0:t>.json</ns0:t>
      </ns0:r>
      <ns0:proofErr ns0:type="spellEnd"/>
    </ns0:p>
    <ns0:p ns2:paraId="6BEF41F2" ns2:textId="1E1A01EA" ns0:rsidR="001F538F" ns0:rsidRDefault="001F538F" ns0:rsidP="001F538F">
      <ns0:r>
        <ns0:t xml:space="preserve">Ein exemplarischer Code-Ausschnitt dieser extrahierten IFC-Daten ist in </ns0:t>
      </ns0:r>
      <ns0:r>
        <ns0:fldChar ns0:fldCharType="begin"/>
      </ns0:r>
      <ns0:r>
        <ns0:instrText xml:space="preserve"> REF _Ref203744431 \h </ns0:instrText>
      </ns0:r>
      <ns0:r>
        <ns0:fldChar ns0:fldCharType="separate"/>
      </ns0:r>
      <ns0:r>
        <ns0:t xml:space="preserve">Abbildung </ns0:t>
      </ns0:r>
      <ns0:r>
        <ns0:rPr>
          <ns0:noProof/>
        </ns0:rPr>
        <ns0:t>20</ns0:t>
      </ns0:r>
      <ns0:r>
        <ns0:fldChar ns0:fldCharType="end"/>
      </ns0:r>
      <ns0:r>
        <ns0:t xml:space="preserve"> </ns0:t>
      </ns0:r>
      <ns0:r>
        <ns0:t>dargestellt. Die abgebildete JSON-Struktur zeigt exemplarisch die extrahierten IFC-Daten der Holzbauteile, die im nächsten Schritt um Eigenschaften aus dem IDM Holzbau ergänzt werden. Die JSON-Datei enthält für jedes Bauteil eine spezifische Klassifikation (</ns0:t>
      </ns0:r>
      <ns0:proofErr ns0:type="spellStart"/>
      <ns0:r>
        <ns0:t>class</ns0:t>
      </ns0:r>
      <ns0:proofErr ns0:type="spellEnd"/>
      <ns0:r>
        <ns0:t>), welche bereits entsprechend den IDM-Definitionen erfolgt (z. B. „Ständer“ oder „Schwelle“). Die Zuordnung erfolgt dabei über das IFC-Attribut „</ns0:t>
      </ns0:r>
      <ns0:proofErr ns0:type="spellStart"/>
      <ns0:r>
        <ns0:t>name</ns0:t>
      </ns0:r>
      <ns0:proofErr ns0:type="spellEnd"/>
      <ns0:r>
        <ns0:t>“ (z. B. „FRAME_COLUMN“ für Ständer, „BOTTOM_BEAM“ für Schwelle), wobei der IFC-</ns0:t>
      </ns0:r>
      <ns0:proofErr ns0:type="spellStart"/>
      <ns0:r>
        <ns0:t>EntityType</ns0:t>
      </ns0:r>
      <ns0:proofErr ns0:type="spellEnd"/>
      <ns0:r>
        <ns0:t xml:space="preserve"> (hier „</ns0:t>
      </ns0:r>
      <ns0:proofErr ns0:type="spellStart"/>
      <ns0:r>
        <ns0:t>IfcBeam</ns0:t>
      </ns0:r>
      <ns0:proofErr ns0:type="spellEnd"/>
      <ns0:r>
        <ns0: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ns0:t>
      </ns0:r>
    </ns0:p>
    <ns0:p ns2:paraId="02C8BBF9" ns2:textId="54C1E46A" ns0:rsidR="00A958C4" ns0:rsidRDefault="001F538F" ns0:rsidP="001F538F">
      <ns0:r>
        <ns0: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ns0:t>
      </ns0:r>
    </ns0:p>
    <ns0:p ns2:paraId="5C6199BB" ns2:textId="77777777" ns0:rsidR="001F538F" ns0:rsidRDefault="001F538F" ns0:rsidP="001F538F"/>
    <ns0:p ns2:paraId="4239E37F" ns2:textId="7CE1E989" ns0:rsidR="00035A58" ns0:rsidRDefault="00035A58" ns0:rsidP="00035A58">
      <ns0:pPr>
        <ns0:pStyle ns0:val="berschrift3"/>
      </ns0:pPr>
      <ns0:bookmarkStart ns0:id="44" ns0:name="_Ref203741719"/>
      <ns0:r>
        <ns0:t xml:space="preserve">Ergänzung </ns0:t>
      </ns0:r>
      <ns0:r ns0:rsidR="00B96FA5">
        <ns0:t>der IFC Holzbauteile um die Eigenschaften aus dem IDM</ns0:t>
      </ns0:r>
      <ns0:bookmarkEnd ns0:id="44"/>
    </ns0:p>
    <ns0:p ns2:paraId="593A6F13" ns2:textId="10CCCA1F" ns0:rsidR="005743A5" ns0:rsidRDefault="005743A5" ns0:rsidP="005743A5">
      <ns0:r>
        <ns0:t xml:space="preserve">Im nächsten Schritt erfolgte die Ergänzung der extrahierten IFC-Holzbauteile um die im IDM Holzbau definierten Eigenschaften. Dazu wurde ein Mapping-Skript entwickelt, das mithilfe von Claude Code von </ns0:t>
      </ns0:r>
      <ns0:proofErr ns0:type="spellStart"/>
      <ns0:r>
        <ns0:t>Anthropic</ns0:t>
      </ns0:r>
      <ns0:proofErr ns0:type="spellEnd"/>
      <ns0:r>
        <ns0: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ns0:t>
      </ns0:r>
      <ns0:proofErr ns0:type="spellStart"/>
      <ns0:r>
        <ns0:t>Abb</ns0:t>
      </ns0:r>
      <ns0:proofErr ns0:type="spellEnd"/>
      <ns0:r>
        <ns0:t xml:space="preserve"> 20) und das zuvor definierte IDM-Schema für acht zentrale Holzbauteiltypen: Ständer, Schwelle, Rähm, Decke, Träger, Binder, Wand und Dämmung (</ns0:t>
      </ns0:r>
      <ns0:proofErr ns0:type="spellStart"/>
      <ns0:r>
        <ns0:t>Abb</ns0:t>
      </ns0:r>
      <ns0:proofErr ns0:type="spellEnd"/>
      <ns0:r>
        <ns0: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ns0:t>
      </ns0:r>
      <ns0:proofErr ns0:type="spellStart"/>
      <ns0:r>
        <ns0:t>m·K</ns0:t>
      </ns0:r>
      <ns0:proofErr ns0:type="spellEnd"/>
      <ns0:r>
        <ns0:t>) festgelegt. Zudem wurden alle Holzbauteile als tragend klassifiziert und erhielten Oberflächenqualitäten, die standardmäßig als „nicht sichtbar“ (</ns0:t>
      </ns0:r>
      <ns0:proofErr ns0:type="spellStart"/>
      <ns0:r>
        <ns0:t>Nsi</ns0:t>
      </ns0:r>
      <ns0:proofErr ns0:type="spellEnd"/>
      <ns0:r>
        <ns0:t xml:space="preserve">) definiert wurden. Herstellerspezifische Angaben erfolgten auf Grundlage marktüblicher Anbieter, beispielsweise Fichtenholz von der Hasslacher Gruppe und Buchenholz von Pollmeier </ns0:t>
      </ns0:r>
      <ns0:proofErr ns0:type="spellStart"/>
      <ns0:r>
        <ns0:t>Baubuche</ns0:t>
      </ns0:r>
      <ns0:proofErr ns0:type="spellEnd"/>
      <ns0:r>
        <ns0:t>.</ns0:t>
      </ns0:r>
    </ns0:p>
    <ns0:p ns2:paraId="4AE54438" ns2:textId="77777777" ns0:rsidR="00DC0381" ns0:rsidRDefault="00DC0381" ns0:rsidP="00DC0381">
      <ns0:pPr>
        <ns0:keepNext/>
      </ns0:pPr>
      <ns0:r>
        <ns0:rPr>
          <ns0:noProof/>
        </ns0:rPr>
        <ns0:drawing>
          <ns3:inline distT="0" distB="0" distL="0" distR="0" ns4:anchorId="0ED7F237" ns4:editId="6B625E91">
            <ns3:extent cx="3795623" cy="4744401"/>
            <ns3:effectExtent l="0" t="0" r="0" b="0"/>
            <ns3:docPr id="22" name="Grafik 22"/>
            <ns3:cNvGraphicFramePr>
              <ns5:graphicFrameLocks noChangeAspect="1"/>
            </ns3:cNvGraphicFramePr>
            <ns5:graphic>
              <ns5:graphicData uri="http://schemas.openxmlformats.org/drawingml/2006/picture">
                <ns12:pic>
                  <ns12:nvPicPr>
                    <ns12:cNvPr id="0" name="Picture 3"/>
                    <ns12:cNvPicPr>
                      <ns5:picLocks noChangeAspect="1" noChangeArrowheads="1"/>
                    </ns12:cNvPicPr>
                  </ns12:nvPicPr>
                  <ns12:blipFill>
                    <ns5:blip ns11:embed="rId37">
                      <ns5:extLst>
                        <ns5:ext uri="{28A0092B-C50C-407E-A947-70E740481C1C}">
                          <ns14:useLocalDpi val="0"/>
                        </ns5:ext>
                      </ns5:extLst>
                    </ns5:blip>
                    <ns5:srcRect/>
                    <ns5:stretch>
                      <ns5:fillRect/>
                    </ns5:stretch>
                  </ns12:blipFill>
                  <ns12:spPr bwMode="auto">
                    <ns5:xfrm>
                      <ns5:off x="0" y="0"/>
                      <ns5:ext cx="3797674" cy="4746964"/>
                    </ns5:xfrm>
                    <ns5:prstGeom prst="rect">
                      <ns5:avLst/>
                    </ns5:prstGeom>
                    <ns5:noFill/>
                    <ns5:ln>
                      <ns5:noFill/>
                    </ns5:ln>
                  </ns12:spPr>
                </ns12:pic>
              </ns5:graphicData>
            </ns5:graphic>
          </ns3:inline>
        </ns0:drawing>
      </ns0:r>
    </ns0:p>
    <ns0:p ns2:paraId="704EC5B7" ns2:textId="3018983A" ns0:rsidR="00287B0A" ns0:rsidRDefault="00DC0381" ns0:rsidP="00DC0381">
      <ns0:pPr>
        <ns0:pStyle ns0:val="Beschriftung"/>
      </ns0:pPr>
      <ns0:r>
        <ns0:t xml:space="preserve">Abbildung </ns0:t>
      </ns0:r>
      <ns0:r>
        <ns0:fldChar ns0:fldCharType="begin"/>
      </ns0:r>
      <ns0:r>
        <ns0:instrText xml:space="preserve"> SEQ Abbildung \* ARABIC </ns0:instrText>
      </ns0:r>
      <ns0:r>
        <ns0:fldChar ns0:fldCharType="separate"/>
      </ns0:r>
      <ns0:r>
        <ns0:rPr>
          <ns0:noProof/>
        </ns0:rPr>
        <ns0:t>21</ns0:t>
      </ns0:r>
      <ns0:r>
        <ns0:fldChar ns0:fldCharType="end"/>
      </ns0:r>
      <ns0:r>
        <ns0:t xml:space="preserve"> </ns0:t>
      </ns0:r>
      <ns0:r>
        <ns0:t xml:space="preserve">Code-Ausschnitt aus der </ns0:t>
      </ns0:r>
      <ns0:r ns0:rsidR="00806B4B">
        <ns0:t>vollständigen Holzbauteil JSON mit dem angewendeten IDM Mapping</ns0:t>
      </ns0:r>
    </ns0:p>
    <ns0:p ns2:paraId="4C308CC0" ns2:textId="2BEAFF65" ns0:rsidR="005743A5" ns0:rsidRDefault="005743A5" ns0:rsidP="005743A5">
      <ns0:r>
        <ns0: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ns0:t>
      </ns0:r>
      <ns0:proofErr ns0:type="spellStart"/>
      <ns0:r>
        <ns0:t>Bauteilkürzel_Geschoss_Laufnummer</ns0:t>
      </ns0:r>
      <ns0:proofErr ns0:type="spellEnd"/>
      <ns0:r>
        <ns0: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ns0:t>
      </ns0:r>
      <ns0:proofErr ns0:type="spellStart"/>
      <ns0:r>
        <ns0:t>IDM_Holzbauteile_mapped_</ns0:t>
      </ns0:r>
      <ns0:proofErr ns0:type="gramStart"/>
      <ns0:r>
        <ns0:t>cleaned.json</ns0:t>
      </ns0:r>
      <ns0:proofErr ns0:type="spellEnd"/>
      <ns0:proofErr ns0:type="gramEnd"/>
      <ns0:r>
        <ns0:t>“ vor, welche eine vollständige und klar strukturierte Datenbasis für die anschließenden Auswertungen mit Large Language Models bildet.</ns0:t>
      </ns0:r>
    </ns0:p>
    <ns0:p ns2:paraId="523CFE66" ns2:textId="7D947B5C" ns0:rsidR="00413C7D" ns0:rsidRDefault="005743A5" ns0:rsidP="005743A5">
      <ns0:r>
        <ns0: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ns0:t>
      </ns0:r>
    </ns0:p>
    <ns0:p ns2:paraId="7CC1AE75" ns2:textId="77777777" ns0:rsidR="00413C7D" ns0:rsidRDefault="00413C7D" ns0:rsidP="002C7116"/>
    <ns0:p ns2:paraId="744F0B29" ns2:textId="77777777" ns0:rsidR="00413C7D" ns0:rsidRPr="002C7116" ns0:rsidRDefault="00413C7D" ns0:rsidP="00413C7D"/>
    <ns0:p ns2:paraId="22928DAA" ns2:textId="0B40DC65" ns0:rsidR="00D8734A" ns0:rsidRDefault="002F3F2F" ns0:rsidP="002F3F2F">
      <ns0:pPr>
        <ns0:pStyle ns0:val="berschrift2"/>
      </ns0:pPr>
      <ns0:r ns0:rsidRPr="002F3F2F">
        <ns0:lastRenderedPageBreak/>
        <ns0:t>Integration aktueller Standardisierungsansätze des Holzbaus</ns0:t>
      </ns0:r>
    </ns0:p>
    <ns0:p ns2:paraId="3458BEFA" ns2:textId="6F197262" ns0:rsidR="008232DC" ns0:rsidRPr="008232DC" ns0:rsidRDefault="008232DC" ns0:rsidP="008232DC">
      <ns0:pPr>
        <ns0:pStyle ns0:val="berschrift2"/>
      </ns0:pPr>
      <ns0:r ns0:rsidRPr="008232DC">
        <ns0:t>Analyse der Einsatzmöglichkeiten von LLMs im holzbauspezifischen Kontext</ns0:t>
      </ns0:r>
    </ns0:p>
    <ns0:p ns2:paraId="05B42D57" ns2:textId="0F1EE971" ns0:rsidR="00B572FF" ns0:rsidRPr="00B572FF" ns0:rsidRDefault="008232DC" ns0:rsidP="008232DC">
      <ns0:pPr>
        <ns0:pStyle ns0:val="berschrift2"/>
      </ns0:pPr>
      <ns0:r ns0:rsidRPr="008232DC">
        <ns0:t>Grenzen und Potentiale aktueller LLM-Modelle im Bauwesen</ns0:t>
      </ns0:r>
    </ns0:p>
    <ns0:p ns2:paraId="3210C128" ns2:textId="77777777" ns0:rsidR="00B572FF" ns0:rsidRPr="007478EA" ns0:rsidRDefault="00B572FF" ns0:rsidP="00B572FF">
      <ns0:pPr>
        <ns0:rPr>
          <ns0:lang ns0:val="en-US"/>
        </ns0:rPr>
      </ns0:pPr>
      <ns0:r ns0:rsidRPr="007478EA">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47CEE1D0" ns2:textId="77777777" ns0:rsidR="00B572FF" ns0:rsidRPr="007478EA" ns0:rsidRDefault="00B572FF" ns0:rsidP="00B572FF">
      <ns0:pPr>
        <ns0:rPr>
          <ns0:lang ns0:val="en-US"/>
        </ns0:rPr>
      </ns0:pPr>
      <ns0:r ns0:rsidRPr="007478EA">
        <ns0:rPr>
          <ns0:noProof/>
          <ns0:lang ns0:val="en-US"/>
        </ns0:rPr>
        <ns0:t xml:space="preserve">Fusce est. Vivamus a tellus. Pellentesque habitant morbi tristique senectus et netus et malesuada fames ac turpis egestas. Proin pharetra nonummy pede. </ns0:t>
      </ns0:r>
    </ns0:p>
    <ns0:p ns2:paraId="66B9D0F0" ns2:textId="77777777" ns0:rsidR="00B572FF" ns0:rsidRDefault="00B572FF" ns0:rsidP="00B572FF">
      <ns0:pPr>
        <ns0:rPr>
          <ns0:noProof/>
          <ns0:lang ns0:val="en-US"/>
        </ns0:rPr>
      </ns0:pPr>
      <ns0:r ns0:rsidRPr="007478EA">
        <ns0:rPr>
          <ns0:noProof/>
          <ns0:lang ns0:val="en-US"/>
        </ns0:rPr>
        <ns0:t xml:space="preserve">Mauris et orci. Aenean nec lorem. In porttitor. Donec laoreet nonummy augue. </ns0:t>
      </ns0:r>
    </ns0:p>
    <ns0:p ns2:paraId="7F151DA9" ns2:textId="77777777" ns0:rsidR="00B26CA9" ns0:rsidRDefault="00B26CA9" ns0:rsidP="00B572FF">
      <ns0:pPr>
        <ns0:rPr>
          <ns0:noProof/>
          <ns0:lang ns0:val="en-US"/>
        </ns0:rPr>
      </ns0:pPr>
    </ns0:p>
    <ns0:p ns2:paraId="1458937C" ns2:textId="77777777" ns0:rsidR="00B26CA9" ns0:rsidRDefault="00B26CA9" ns0:rsidP="00B572FF">
      <ns0:pPr>
        <ns0:rPr>
          <ns0:noProof/>
          <ns0:lang ns0:val="en-US"/>
        </ns0:rPr>
      </ns0:pPr>
    </ns0:p>
    <ns0:p ns2:paraId="43A88D08" ns2:textId="77777777" ns0:rsidR="00B26CA9" ns0:rsidRDefault="00B26CA9" ns0:rsidP="00B572FF">
      <ns0:pPr>
        <ns0:rPr>
          <ns0:noProof/>
          <ns0:lang ns0:val="en-US"/>
        </ns0:rPr>
      </ns0:pPr>
    </ns0:p>
    <ns0:p ns2:paraId="270D3548" ns2:textId="2EE3B9DD" ns0:rsidR="00B26CA9" ns0:rsidRDefault="00B26CA9" ns0:rsidP="00B572FF">
      <ns0:pPr>
        <ns0:rPr>
          <ns0:noProof/>
        </ns0:rPr>
      </ns0:pPr>
      <ns0:r ns0:rsidRPr="00B26CA9">
        <ns0:rPr>
          <ns0:noProof/>
        </ns0:rPr>
        <ns0:t>Hier kurze beschreibeung eines p</ns0:t>
      </ns0:r>
      <ns0:r>
        <ns0:rPr>
          <ns0:noProof/>
        </ns0:rPr>
        <ns0:t>roblems:</ns0:t>
      </ns0:r>
    </ns0:p>
    <ns0:p ns2:paraId="127BA3A3" ns2:textId="77777777" ns0:rsidR="00DA3281" ns0:rsidRDefault="00DA3281" ns0:rsidP="00DA3281">
      <ns0:pPr>
        <ns0:pStyle ns0:val="StandardWeb"/>
      </ns0:pPr>
      <ns0:r>
        <ns0:t>Die Bauteile wurden gleichmäßig auf die einzelnen Geschosse (EG bis DG) verteilt und mithilfe ihrer GUID eindeutig zugeordnet. Die Wände wurden dabei in 57 Holzrahmenbaugruppen eingeteilt und erhielten klar strukturierte Bauteilzugehörigkeitsnummern.</ns0:t>
      </ns0:r>
    </ns0:p>
    <ns0:p ns2:paraId="6473F146" ns2:textId="77777777" ns0:rsidR="00DA3281" ns0:rsidRDefault="00DA3281" ns0:rsidP="00B572FF">
      <ns0:pPr>
        <ns0:rPr>
          <ns0:noProof/>
        </ns0:rPr>
      </ns0:pPr>
    </ns0:p>
    <ns0:p ns2:paraId="633464B6" ns2:textId="45C13A71" ns0:rsidR="00B26CA9" ns0:rsidRPr="00B26CA9" ns0:rsidRDefault="00B26CA9" ns0:rsidP="00B572FF">
      <ns0:pPr>
        <ns0:rPr>
          <ns0:noProof/>
        </ns0:rPr>
      </ns0:pPr>
      <ns0:r ns0:rsidRPr="00B26CA9">
        <ns0:rPr>
          <ns0:noProof/>
        </ns0:rPr>
        <ns0: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ns0:t>
      </ns0:r>
    </ns0:p>
    <ns0:p ns2:paraId="516723B8" ns2:textId="44C638B0" ns0:rsidR="00B572FF" ns0:rsidRPr="00B26CA9" ns0:rsidRDefault="00B572FF" ns0:rsidP="00B572FF">
      <ns0:r ns0:rsidRPr="00B26CA9">
        <ns0:br ns0:type="page"/>
      </ns0:r>
    </ns0:p>
    <ns0:p ns2:paraId="62B3B772" ns2:textId="0E593B81" ns0:rsidR="00D8734A" ns0:rsidRDefault="00414FEE" ns0:rsidP="00D8734A">
      <ns0:pPr>
        <ns0:pStyle ns0:val="berschrift1"/>
      </ns0:pPr>
      <ns0:bookmarkStart ns0:id="45" ns0:name="_Toc202445631"/>
      <ns0:r>
        <ns0:lastRenderedPageBreak/>
        <ns0:t>Praktische Umsetzung und Anwendung mit dem gewählten LLM</ns0:t>
      </ns0:r>
      <ns0:bookmarkEnd ns0:id="45"/>
    </ns0:p>
    <ns0:p ns2:paraId="7FE251C8" ns2:textId="77777777" ns0:rsidR="00B572FF" ns0:rsidRDefault="00B572FF" ns0:rsidP="00D8734A">
      <ns0:pPr>
        <ns0:pStyle ns0:val="berschrift2"/>
      </ns0:pPr>
      <ns0:bookmarkStart ns0:id="46" ns0:name="_Toc202445632"/>
      <ns0:r>
        <ns0:t>Durchführung der LLM-gestützten Analyse</ns0:t>
      </ns0:r>
      <ns0:bookmarkEnd ns0:id="46"/>
    </ns0:p>
    <ns0:p ns2:paraId="247FFBB6" ns2:textId="77777777" ns0:rsidR="00B572FF" ns0:rsidRDefault="00B572FF" ns0:rsidP="00D8734A">
      <ns0:pPr>
        <ns0:pStyle ns0:val="berschrift2"/>
      </ns0:pPr>
      <ns0:bookmarkStart ns0:id="47" ns0:name="_Toc202445633"/>
      <ns0:r>
        <ns0:t>Vergleich mit manuell ermittelten Ergebnissen</ns0:t>
      </ns0:r>
      <ns0:bookmarkEnd ns0:id="47"/>
    </ns0:p>
    <ns0:p ns2:paraId="11EF9772" ns2:textId="2E567DEA" ns0:rsidR="00D8734A" ns0:rsidRDefault="00B572FF" ns0:rsidP="00B572FF">
      <ns0:pPr>
        <ns0:pStyle ns0:val="berschrift2"/>
      </ns0:pPr>
      <ns0:bookmarkStart ns0:id="48" ns0:name="_Toc202445634"/>
      <ns0:r>
        <ns0:t>Bewertung von Genauigkeit, Vollständigkeit, Verständlichkeit</ns0:t>
      </ns0:r>
      <ns0:bookmarkEnd ns0:id="48"/>
    </ns0:p>
    <ns0:p ns2:paraId="4729392C" ns2:textId="3E69887F" ns0:rsidR="00B572FF" ns0:rsidRPr="00B572FF" ns0:rsidRDefault="00B572FF" ns0:rsidP="00B572FF">
      <ns0:pPr>
        <ns0:pStyle ns0:val="berschrift2"/>
      </ns0:pPr>
      <ns0:bookmarkStart ns0:id="49" ns0:name="_Toc202445635"/>
      <ns0:r>
        <ns0:t>Typische Fehlerquellen und Missverständnisse</ns0:t>
      </ns0:r>
      <ns0:bookmarkEnd ns0:id="49"/>
    </ns0:p>
    <ns0:p ns2:paraId="3B57C2F3" ns2:textId="448001AD" ns0:rsidR="00D8734A" ns0:rsidRDefault="00D8734A" ns0:rsidP="00B828B9"/>
    <ns0:p ns2:paraId="65636717"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3176BD6A"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334D601A"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6EC31530" ns2:textId="3F25023A" ns0:rsidR="00B572FF" ns0:rsidRPr="00B572FF" ns0:rsidRDefault="00B572FF" ns0:rsidP="00B828B9">
      <ns0:pPr>
        <ns0:rPr>
          <ns0:lang ns0:val="en-US"/>
        </ns0:rPr>
      </ns0:pPr>
      <ns0:r>
        <ns0:rPr>
          <ns0:lang ns0:val="en-US"/>
        </ns0:rPr>
        <ns0:br ns0:type="page"/>
      </ns0:r>
    </ns0:p>
    <ns0:p ns2:paraId="4A0FF6D5" ns2:textId="514F81C5" ns0:rsidR="00D8734A" ns0:rsidRDefault="00414FEE" ns0:rsidP="00D8734A">
      <ns0:pPr>
        <ns0:pStyle ns0:val="berschrift1"/>
      </ns0:pPr>
      <ns0:bookmarkStart ns0:id="50" ns0:name="_Toc202445636"/>
      <ns0:r>
        <ns0:lastRenderedPageBreak/>
        <ns0:t>Analyse der Ergebnisse und Diskussion</ns0:t>
      </ns0:r>
      <ns0:bookmarkEnd ns0:id="50"/>
    </ns0:p>
    <ns0:p ns2:paraId="4503722E" ns2:textId="77777777" ns0:rsidR="00B572FF" ns0:rsidRDefault="00B572FF" ns0:rsidP="00D8734A">
      <ns0:pPr>
        <ns0:pStyle ns0:val="berschrift2"/>
      </ns0:pPr>
      <ns0:bookmarkStart ns0:id="51" ns0:name="_Toc202445637"/>
      <ns0:r>
        <ns0:t>Erfolgreiche Anwendungsfälle</ns0:t>
      </ns0:r>
      <ns0:bookmarkEnd ns0:id="51"/>
    </ns0:p>
    <ns0:p ns2:paraId="0B91C23F" ns2:textId="77777777" ns0:rsidR="00B572FF" ns0:rsidRDefault="00B572FF" ns0:rsidP="00D8734A">
      <ns0:pPr>
        <ns0:pStyle ns0:val="berschrift2"/>
      </ns0:pPr>
      <ns0:bookmarkStart ns0:id="52" ns0:name="_Toc202445638"/>
      <ns0:r>
        <ns0:t>Identifizierte Herausforderungen und Missverständnisse</ns0:t>
      </ns0:r>
      <ns0:bookmarkEnd ns0:id="52"/>
    </ns0:p>
    <ns0:p ns2:paraId="0AC3CAE1" ns2:textId="57730F88" ns0:rsidR="00D8734A" ns0:rsidRDefault="00B572FF" ns0:rsidP="00B572FF">
      <ns0:pPr>
        <ns0:pStyle ns0:val="berschrift2"/>
      </ns0:pPr>
      <ns0:bookmarkStart ns0:id="53" ns0:name="_Toc202445639"/>
      <ns0:r>
        <ns0:t>Diskussion: Einordnung, Grenzen, Potenziale</ns0:t>
      </ns0:r>
      <ns0:bookmarkEnd ns0:id="53"/>
    </ns0:p>
    <ns0:p ns2:paraId="60C7B462" ns2:textId="78780C48" ns0:rsidR="00D8734A" ns0:rsidRDefault="00D8734A" ns0:rsidP="00B828B9"/>
    <ns0:p ns2:paraId="5AEB6EC8"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1505D78F"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C2B47D1" ns2:textId="708C489B" ns0:rsidR="00B572FF" ns0:rsidRDefault="00B572FF" ns0:rsidP="00B572FF">
      <ns0:pPr>
        <ns0:rPr>
          <ns0:noProof/>
          <ns0:lang ns0:val="en-US"/>
        </ns0:rPr>
      </ns0:pPr>
      <ns0:r ns0:rsidRPr="00414FEE">
        <ns0:rPr>
          <ns0:noProof/>
          <ns0:lang ns0:val="en-US"/>
        </ns0:rPr>
        <ns0:t>Mauris et orci. Aenean nec lorem. In porttitor. Donec laoreet nonummy augue.</ns0:t>
      </ns0:r>
      <ns0:r>
        <ns0:rPr>
          <ns0:rStyle ns0:val="Funotenzeichen"/>
          <ns0:noProof/>
          <ns0:lang ns0:val="en-US"/>
        </ns0:rPr>
        <ns0:footnoteReference ns0:id="36"/>
      </ns0:r>
      <ns0:r ns0:rsidRPr="00414FEE">
        <ns0:rPr>
          <ns0:noProof/>
          <ns0:lang ns0:val="en-US"/>
        </ns0:rPr>
        <ns0:t xml:space="preserve"> </ns0:t>
      </ns0:r>
    </ns0:p>
    <ns0:p ns2:paraId="375E33CF" ns2:textId="1B972D80" ns0:rsidR="00B572FF" ns0:rsidRPr="00B572FF" ns0:rsidRDefault="00B572FF" ns0:rsidP="00B828B9">
      <ns0:pPr>
        <ns0:rPr>
          <ns0:lang ns0:val="en-US"/>
        </ns0:rPr>
      </ns0:pPr>
      <ns0:r>
        <ns0:rPr>
          <ns0:lang ns0:val="en-US"/>
        </ns0:rPr>
        <ns0:br ns0:type="page"/>
      </ns0:r>
    </ns0:p>
    <ns0:p ns2:paraId="33DB9072" ns2:textId="4B36AA52" ns0:rsidR="00D8734A" ns0:rsidRPr="00296EDB" ns0:rsidRDefault="00414FEE" ns0:rsidP="00D8734A">
      <ns0:pPr>
        <ns0:pStyle ns0:val="berschrift1"/>
      </ns0:pPr>
      <ns0:bookmarkStart ns0:id="54" ns0:name="_Toc202445640"/>
      <ns0:r ns0:rsidRPr="00296EDB">
        <ns0:t>Anforderungen für zukünftige Planungsdaten und Schnittstellen</ns0:t>
      </ns0:r>
      <ns0:bookmarkEnd ns0:id="54"/>
    </ns0:p>
    <ns0:p ns2:paraId="33B85D8D" ns2:textId="77777777" ns0:rsidR="00B572FF" ns0:rsidRPr="00296EDB" ns0:rsidRDefault="00B572FF" ns0:rsidP="00D8734A">
      <ns0:pPr>
        <ns0:pStyle ns0:val="berschrift2"/>
      </ns0:pPr>
      <ns0:bookmarkStart ns0:id="55" ns0:name="_Toc202445641"/>
      <ns0:r ns0:rsidRPr="00296EDB">
        <ns0:t>Anforderungen an die Struktur IFC-basierter Planungsdaten</ns0:t>
      </ns0:r>
      <ns0:bookmarkEnd ns0:id="55"/>
    </ns0:p>
    <ns0:p ns2:paraId="7ADDA0F1" ns2:textId="5884F2A2" ns0:rsidR="00414FEE" ns0:rsidRPr="00B572FF" ns0:rsidRDefault="00B572FF" ns0:rsidP="00B572FF">
      <ns0:pPr>
        <ns0:pStyle ns0:val="berschrift2"/>
        <ns0:rPr>
          <ns0:lang ns0:val="en-US"/>
        </ns0:rPr>
      </ns0:pPr>
      <ns0:bookmarkStart ns0:id="56" ns0:name="_Toc202445642"/>
      <ns0:proofErr ns0:type="spellStart"/>
      <ns0:r ns0:rsidRPr="00B572FF">
        <ns0:rPr>
          <ns0:lang ns0:val="en-US"/>
        </ns0:rPr>
        <ns0:t>Schnittstellen</ns0:t>
      </ns0:r>
      <ns0:proofErr ns0:type="spellEnd"/>
      <ns0:r ns0:rsidRPr="00B572FF">
        <ns0:rPr>
          <ns0:lang ns0:val="en-US"/>
        </ns0:rPr>
        <ns0:t xml:space="preserve"> </ns0:t>
      </ns0:r>
      <ns0:proofErr ns0:type="spellStart"/>
      <ns0:r ns0:rsidRPr="00B572FF">
        <ns0:rPr>
          <ns0:lang ns0:val="en-US"/>
        </ns0:rPr>
        <ns0:t>zur</ns0:t>
      </ns0:r>
      <ns0:proofErr ns0:type="spellEnd"/>
      <ns0:r ns0:rsidRPr="00B572FF">
        <ns0:rPr>
          <ns0:lang ns0:val="en-US"/>
        </ns0:rPr>
        <ns0:t xml:space="preserve"> LLM-</ns0:t>
      </ns0:r>
      <ns0:proofErr ns0:type="spellStart"/>
      <ns0:r ns0:rsidRPr="00B572FF">
        <ns0:rPr>
          <ns0:lang ns0:val="en-US"/>
        </ns0:rPr>
        <ns0:t>basierten</ns0:t>
      </ns0:r>
      <ns0:proofErr ns0:type="spellEnd"/>
      <ns0:r ns0:rsidRPr="00B572FF">
        <ns0:rPr>
          <ns0:lang ns0:val="en-US"/>
        </ns0:rPr>
        <ns0:t xml:space="preserve"> </ns0:t>
      </ns0:r>
      <ns0:proofErr ns0:type="spellStart"/>
      <ns0:r ns0:rsidRPr="00B572FF">
        <ns0:rPr>
          <ns0:lang ns0:val="en-US"/>
        </ns0:rPr>
        <ns0:t>Datenverarbeitung</ns0:t>
      </ns0:r>
      <ns0:bookmarkEnd ns0:id="56"/>
      <ns0:proofErr ns0:type="spellEnd"/>
    </ns0:p>
    <ns0:p ns2:paraId="1CE729D6" ns2:textId="417874D1" ns0:rsidR="00414FEE" ns0:rsidRPr="00B572FF" ns0:rsidRDefault="00B572FF" ns0:rsidP="00B572FF">
      <ns0:pPr>
        <ns0:pStyle ns0:val="berschrift2"/>
        <ns0:rPr>
          <ns0:lang ns0:val="en-US"/>
        </ns0:rPr>
      </ns0:pPr>
      <ns0:bookmarkStart ns0:id="57" ns0:name="_Toc202445643"/>
      <ns0:proofErr ns0:type="spellStart"/>
      <ns0:r ns0:rsidRPr="00B572FF">
        <ns0:rPr>
          <ns0:lang ns0:val="en-US"/>
        </ns0:rPr>
        <ns0:t>Perspektiven</ns0:t>
      </ns0:r>
      <ns0:proofErr ns0:type="spellEnd"/>
      <ns0:r ns0:rsidRPr="00B572FF">
        <ns0:rPr>
          <ns0:lang ns0:val="en-US"/>
        </ns0:rPr>
        <ns0:t xml:space="preserve"> auf </ns0:t>
      </ns0:r>
      <ns0:proofErr ns0:type="spellStart"/>
      <ns0:r ns0:rsidRPr="00B572FF">
        <ns0:rPr>
          <ns0:lang ns0:val="en-US"/>
        </ns0:rPr>
        <ns0:t>neue</ns0:t>
      </ns0:r>
      <ns0:proofErr ns0:type="spellEnd"/>
      <ns0:r ns0:rsidRPr="00B572FF">
        <ns0:rPr>
          <ns0:lang ns0:val="en-US"/>
        </ns0:rPr>
        <ns0:t xml:space="preserve"> </ns0:t>
      </ns0:r>
      <ns0:proofErr ns0:type="spellStart"/>
      <ns0:r ns0:rsidRPr="00B572FF">
        <ns0:rPr>
          <ns0:lang ns0:val="en-US"/>
        </ns0:rPr>
        <ns0:t>digitale</ns0:t>
      </ns0:r>
      <ns0:proofErr ns0:type="spellEnd"/>
      <ns0:r ns0:rsidRPr="00B572FF">
        <ns0:rPr>
          <ns0:lang ns0:val="en-US"/>
        </ns0:rPr>
        <ns0:t xml:space="preserve"> Standards</ns0:t>
      </ns0:r>
      <ns0:bookmarkEnd ns0:id="57"/>
    </ns0:p>
    <ns0:p ns2:paraId="45263EFB" ns2:textId="77777777" ns0:rsidR="00B572FF" ns0:rsidRPr="00B572FF" ns0:rsidRDefault="00B572FF" ns0:rsidP="00B572FF">
      <ns0:pPr>
        <ns0:rPr>
          <ns0:lang ns0:val="en-US"/>
        </ns0:rPr>
      </ns0:pPr>
    </ns0:p>
    <ns0:p ns2:paraId="5D656F1F"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1764F2EC"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6C8087A"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260C5B3F" ns2:textId="23BFC92C" ns0:rsidR="00414FEE" ns0:rsidRPr="00B572FF" ns0:rsidRDefault="00B572FF" ns0:rsidP="00414FEE">
      <ns0:pPr>
        <ns0:rPr>
          <ns0:lang ns0:val="en-US"/>
        </ns0:rPr>
      </ns0:pPr>
      <ns0:r>
        <ns0:rPr>
          <ns0:lang ns0:val="en-US"/>
        </ns0:rPr>
        <ns0:br ns0:type="page"/>
      </ns0:r>
    </ns0:p>
    <ns0:p ns2:paraId="3F08C5BC" ns2:textId="6039E104" ns0:rsidR="00414FEE" ns0:rsidRPr="00B572FF" ns0:rsidRDefault="00414FEE" ns0:rsidP="00414FEE">
      <ns0:pPr>
        <ns0:pStyle ns0:val="berschrift1"/>
        <ns0:rPr>
          <ns0:lang ns0:val="en-US"/>
        </ns0:rPr>
      </ns0:pPr>
      <ns0:bookmarkStart ns0:id="58" ns0:name="_Toc202445644"/>
      <ns0:proofErr ns0:type="spellStart"/>
      <ns0:r ns0:rsidRPr="00B572FF">
        <ns0:rPr>
          <ns0:lang ns0:val="en-US"/>
        </ns0:rPr>
        <ns0:t>Ausblick</ns0:t>
      </ns0:r>
      <ns0:bookmarkEnd ns0:id="58"/>
      <ns0:proofErr ns0:type="spellEnd"/>
    </ns0:p>
    <ns0:p ns2:paraId="277A47AC" ns2:textId="523C765E" ns0:rsidR="00414FEE" ns0:rsidRDefault="00B572FF" ns0:rsidP="00B572FF">
      <ns0:pPr>
        <ns0:pStyle ns0:val="berschrift2"/>
      </ns0:pPr>
      <ns0:bookmarkStart ns0:id="59" ns0:name="_Toc202445645"/>
      <ns0:commentRangeStart ns0:id="60"/>
      <ns0:r ns0:rsidRPr="00296EDB">
        <ns0:t xml:space="preserve">Potenzial von LLMs in der </ns0:t>
      </ns0:r>
      <ns0:r ns0:rsidR="008F012F">
        <ns0:t>Bauplanung</ns0:t>
      </ns0:r>
      <ns0:r ns0:rsidRPr="00296EDB">
        <ns0:t xml:space="preserve"> und </ns0:t>
      </ns0:r>
      <ns0:r ns0:rsidR="008F012F">
        <ns0:t>-</ns0:t>
      </ns0:r>
      <ns0:r ns0:rsidRPr="00296EDB">
        <ns0:t>praxis</ns0:t>
      </ns0:r>
      <ns0:bookmarkEnd ns0:id="59"/>
      <ns0:commentRangeEnd ns0:id="60"/>
      <ns0:r ns0:rsidR="007557DE">
        <ns0:rPr>
          <ns0:rStyle ns0:val="Kommentarzeichen"/>
          <ns0:rFonts ns0:eastAsiaTheme="minorHAnsi" ns0:cstheme="minorBidi"/>
          <ns0:b ns0:val="0"/>
        </ns0:rPr>
        <ns0:commentReference ns0:id="60"/>
      </ns0:r>
    </ns0:p>
    <ns0:p ns2:paraId="7679ED65" ns2:textId="4ABAAC1C" ns0:rsidR="006C69AD" ns0:rsidRDefault="00606926" ns0:rsidP="006C69AD">
      <ns0:r ns0:rsidRPr="00606926">
        <ns0:t xml:space="preserve">Angesichts der </ns0:t>
      </ns0:r>
      <ns0:r ns0:rsidR="00384F4E">
        <ns0:t xml:space="preserve">zum Stand dieser wissenschaftlichen Arbeit </ns0:t>
      </ns0:r>
      <ns0:r ns0:rsidRPr="00606926">
        <ns0: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ns0:t>
      </ns0:r>
    </ns0:p>
    <ns0:p ns2:paraId="2E1A7994" ns2:textId="77777777" ns0:rsidR="001C401A" ns0:rsidRDefault="001C401A" ns0:rsidP="006C69AD"/>
    <ns0:p ns2:paraId="2BCAB309" ns2:textId="77777777" ns0:rsidR="001C401A" ns0:rsidRDefault="003250BD" ns0:rsidP="001C401A">
      <ns0:pPr>
        <ns0:pStyle ns0:val="berschrift3"/>
      </ns0:pPr>
      <ns0:r ns0:rsidRPr="003250BD">
        <ns0:t>Unterstützung bei Informationsverarbeitung und Planung</ns0:t>
      </ns0:r>
    </ns0:p>
    <ns0:p ns2:paraId="4343F636" ns2:textId="60B5715C" ns0:rsidR="005876CD" ns0:rsidRDefault="003250BD" ns0:rsidP="006C69AD">
      <ns0:r ns0:rsidRPr="003250BD">
        <ns0: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ns0:t>
      </ns0:r>
      <ns0:commentRangeStart ns0:id="61"/>
      <ns0:r ns0:rsidRPr="003250BD">
        <ns0:t xml:space="preserve">Im Rahmen dieser Arbeit konnte gezeigt werden, dass </ns0:t>
      </ns0:r>
      <ns0:proofErr ns0:type="spellStart"/>
      <ns0:r ns0:rsidRPr="003250BD">
        <ns0:t>ChatGPT</ns0:t>
      </ns0:r>
      <ns0:proofErr ns0:type="spellEnd"/>
      <ns0:r ns0:rsidRPr="003250BD">
        <ns0:t xml:space="preserve"> (GPT-4) mit entsprechend aufbereiteten IFC-Daten in der Lage ist, </ns0:t>
      </ns0:r>
      <ns0:commentRangeEnd ns0:id="61"/>
      <ns0:r ns0:rsidR="00687B0C">
        <ns0:rPr>
          <ns0:rStyle ns0:val="Kommentarzeichen"/>
        </ns0:rPr>
        <ns0:commentReference ns0:id="61"/>
      </ns0:r>
      <ns0:r ns0:rsidRPr="003250BD">
        <ns0: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ns0:t>
      </ns0:r>
    </ns0:p>
    <ns0:p ns2:paraId="747148EC" ns2:textId="77777777" ns0:rsidR="001C401A" ns0:rsidRDefault="001C401A" ns0:rsidP="006C69AD"/>
    <ns0:p ns2:paraId="423DC108" ns2:textId="2B118B96" ns0:rsidR="001C401A" ns0:rsidRDefault="00CB703B" ns0:rsidP="001C401A">
      <ns0:pPr>
        <ns0:pStyle ns0:val="berschrift3"/>
      </ns0:pPr>
      <ns0:r ns0:rsidRPr="00CB703B">
        <ns0:t>Einsatz von LLMs zur automatisierten Normenprüfung</ns0:t>
      </ns0:r>
    </ns0:p>
    <ns0:p ns2:paraId="28FAF9B9" ns2:textId="36ADBD23" ns0:rsidR="002A1991" ns0:rsidRDefault="00CB703B" ns0:rsidP="006728E6">
      <ns0:pPr>
        <ns0:keepNext/>
      </ns0:pPr>
      <ns0:r ns0:rsidRPr="00CB703B">
        <ns0: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ns0:t>
      </ns0:r>
      <ns0:r ns0:rsidR="002A1991">
        <ns0:t xml:space="preserve"> </ns0:t>
      </ns0:r>
      <ns0:r ns0:rsidR="002A1991" ns0:rsidRPr="00CB703B">
        <ns0:t>(Fuchs et al. 2024)</ns0:t>
      </ns0:r>
      <ns0:r ns0:rsidR="00BA22D5">
        <ns0:t xml:space="preserve"> </ns0:t>
      </ns0:r>
      <ns0:r ns0:rsidR="00F072D6">
        <ns0:rPr>
          <ns0:rStyle ns0:val="Funotenzeichen"/>
        </ns0:rPr>
        <ns0:footnoteReference ns0:id="37"/>
      </ns0:r>
      <ns0:r ns0:rsidRPr="00CB703B">
        <ns0:t xml:space="preserve"> etwa hat gezeigt, dass GPT-3.5 imstande ist, Textteile aus Bauordnungen in eine standardisierte Logikrepräsentation (</ns0:t>
      </ns0:r>
      <ns0:proofErr ns0:type="spellStart"/>
      <ns0:r ns0:rsidRPr="00CB703B">
        <ns0:t>LegalRuleML</ns0:t>
      </ns0:r>
      <ns0:proofErr ns0:type="spellEnd"/>
      <ns0:r ns0:rsidRPr="00CB703B">
        <ns0: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ns0:t>
      </ns0:r>
      <ns0:proofErr ns0:type="spellStart"/>
      <ns0:r ns0:rsidRPr="00CB703B">
        <ns0:t>Automated</ns0:t>
      </ns0:r>
      <ns0:proofErr ns0:type="spellEnd"/>
      <ns0:r ns0:rsidRPr="00CB703B">
        <ns0:t xml:space="preserve"> Code Compliance Checking</ns0:t>
      </ns0:r>
      <ns0:r ns0:rsidR="00BA22D5">
        <ns0:t xml:space="preserve"> </ns0:t>
      </ns0:r>
      <ns0:r ns0:rsidR="00BA22D5">
        <ns0:rPr>
          <ns0:rStyle ns0:val="Funotenzeichen"/>
        </ns0:rPr>
        <ns0:footnoteReference ns0:id="38"/>
      </ns0:r>
      <ns0:r ns0:rsidRPr="00CB703B">
        <ns0:t xml:space="preserve">: das LLM liest sowohl das Modell als auch die einschlägigen Vorschriften und meldet, wo Abweichungen vorliegen. Zwar steckt diese Anwendung noch in den Kinderschuhen, aber die Forschungsergebnisse deuten darauf hin, dass mit steigender Modellfähigkeit (mehr </ns0:t>
      </ns0:r>
      <ns0:proofErr ns0:type="spellStart"/>
      <ns0:r ns0:rsidRPr="00CB703B">
        <ns0:t>common sense</ns0:t>
      </ns0:r>
      <ns0:proofErr ns0:type="spellEnd"/>
      <ns0:r ns0:rsidRPr="00CB703B">
        <ns0: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ns0:t>
      </ns0:r>
    </ns0:p>
    <ns0:p ns2:paraId="7CCDAAD2" ns2:textId="17797144" ns0:rsidR="006728E6" ns0:rsidRDefault="00F93F11" ns0:rsidP="006728E6">
      <ns0:pPr>
        <ns0:keepNext/>
      </ns0:pPr>
      <ns0:r ns0:rsidRPr="00F93F11">
        <ns0:rPr>
          <ns0:noProof/>
        </ns0:rPr>
        <ns0:drawing>
          <ns3:inline distT="0" distB="0" distL="0" distR="0" ns4:anchorId="11EDE856" ns4:editId="515D296F">
            <ns3:extent cx="5760085" cy="2384425"/>
            <ns3:effectExtent l="0" t="0" r="0" b="0"/>
            <ns3:docPr id="5" name="Grafik 5"/>
            <ns3:cNvGraphicFramePr>
              <ns5:graphicFrameLocks noChangeAspect="1"/>
            </ns3:cNvGraphicFramePr>
            <ns5:graphic>
              <ns5:graphicData uri="http://schemas.openxmlformats.org/drawingml/2006/picture">
                <ns12:pic>
                  <ns12:nvPicPr>
                    <ns12:cNvPr id="1" name=""/>
                    <ns12:cNvPicPr/>
                  </ns12:nvPicPr>
                  <ns12:blipFill>
                    <ns5:blip ns11:embed="rId38"/>
                    <ns5:stretch>
                      <ns5:fillRect/>
                    </ns5:stretch>
                  </ns12:blipFill>
                  <ns12:spPr>
                    <ns5:xfrm>
                      <ns5:off x="0" y="0"/>
                      <ns5:ext cx="5760085" cy="2384425"/>
                    </ns5:xfrm>
                    <ns5:prstGeom prst="rect">
                      <ns5:avLst/>
                    </ns5:prstGeom>
                  </ns12:spPr>
                </ns12:pic>
              </ns5:graphicData>
            </ns5:graphic>
          </ns3:inline>
        </ns0:drawing>
      </ns0:r>
    </ns0:p>
    <ns0:p ns2:paraId="7F422E21" ns2:textId="38C55F1D" ns0:rsidR="00F93F11" ns0:rsidRDefault="006728E6" ns0:rsidP="006728E6">
      <ns0:pPr>
        <ns0:pStyle ns0:val="Beschriftung"/>
      </ns0:pPr>
      <ns0:bookmarkStart ns0:id="62" ns0:name="_Ref202450191"/>
      <ns0:r>
        <ns0:t xml:space="preserve">Abbildung </ns0:t>
      </ns0:r>
      <ns0:r>
        <ns0:fldChar ns0:fldCharType="begin"/>
      </ns0:r>
      <ns0:r>
        <ns0:instrText xml:space="preserve"> SEQ Abbildung \* ARABIC </ns0:instrText>
      </ns0:r>
      <ns0:r>
        <ns0:fldChar ns0:fldCharType="separate"/>
      </ns0:r>
      <ns0:r ns0:rsidR="00DC0381">
        <ns0:rPr>
          <ns0:noProof/>
        </ns0:rPr>
        <ns0:t>22</ns0:t>
      </ns0:r>
      <ns0:r>
        <ns0:fldChar ns0:fldCharType="end"/>
      </ns0:r>
      <ns0:bookmarkEnd ns0:id="62"/>
      <ns0:r>
        <ns0:t xml:space="preserve"> </ns0:t>
      </ns0:r>
      <ns0:r ns0:rsidRPr="001013BB">
        <ns0:t xml:space="preserve">Automatisierter Prüfprozess zur Auswertung von Bauvorschriften unter Einsatz </ns0:t>
      </ns0:r>
      <ns0:r ns0:rsidR="00AA484B">
        <ns0:t>text</ns0:t>
      </ns0:r>
      <ns0:r ns0:rsidRPr="001013BB">
        <ns0:t>verarbeitender KI. Quelle: Fuchs, 2021, S. 24.</ns0:t>
      </ns0:r>
    </ns0:p>
    <ns0:bookmarkStart ns0:id="63" ns0:name="_Toc202445646"/>
    <ns0:p ns2:paraId="63A9A056" ns2:textId="2B318A31" ns0:rsidR="00414FEE" ns0:rsidRDefault="0099685B" ns0:rsidP="0099685B">
      <ns0:r>
        <ns0:fldChar ns0:fldCharType="begin"/>
      </ns0:r>
      <ns0:r>
        <ns0:instrText xml:space="preserve"> REF _Ref202450191 \h </ns0:instrText>
      </ns0:r>
      <ns0:r>
        <ns0:fldChar ns0:fldCharType="separate"/>
      </ns0:r>
      <ns0:r ns0:rsidR="007E19F3">
        <ns0:t xml:space="preserve">Abbildung </ns0:t>
      </ns0:r>
      <ns0:r ns0:rsidR="007E19F3">
        <ns0:rPr>
          <ns0:noProof/>
        </ns0:rPr>
        <ns0:t>21</ns0:t>
      </ns0:r>
      <ns0:r>
        <ns0:fldChar ns0:fldCharType="end"/>
      </ns0:r>
      <ns0:r>
        <ns0:t xml:space="preserve"> </ns0:t>
      </ns0:r>
      <ns0:r ns0:rsidRPr="0099685B">
        <ns0: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ns0:t>
      </ns0:r>
      <ns0:proofErr ns0:type="spellStart"/>
      <ns0:proofErr ns0:type="gramStart"/>
      <ns0:r ns0:rsidRPr="0099685B">
        <ns0:t>überführen.</ns0:t>
      </ns0:r>
      <ns0:r ns0:rsidR="00B572FF" ns0:rsidRPr="0099685B">
        <ns0:t>Technologische</ns0:t>
      </ns0:r>
      <ns0:proofErr ns0:type="spellEnd"/>
      <ns0:proofErr ns0:type="gramEnd"/>
      <ns0:r ns0:rsidR="00B572FF" ns0:rsidRPr="0099685B">
        <ns0:t xml:space="preserve"> und methodische Entwicklungsperspektiven</ns0:t>
      </ns0:r>
      <ns0:bookmarkEnd ns0:id="63"/>
    </ns0:p>
    <ns0:p ns2:paraId="2AE22E54" ns2:textId="77777777" ns0:rsidR="001C401A" ns0:rsidRDefault="001C401A" ns0:rsidP="0099685B"/>
    <ns0:p ns2:paraId="76326F06" ns2:textId="79FB5043" ns0:rsidR="001C401A" ns0:rsidRPr="001C401A" ns0:rsidRDefault="001C401A" ns0:rsidP="001C401A">
      <ns0:pPr>
        <ns0:pStyle ns0:val="berschrift3"/>
      </ns0:pPr>
      <ns0:r ns0:rsidRPr="001C401A">
        <ns0:t>Entscheidungs- und Entwurfsassistenz</ns0:t>
      </ns0:r>
    </ns0:p>
    <ns0:p ns2:paraId="5E1F3A19" ns2:textId="65CCA067" ns0:rsidR="001C401A" ns0:rsidRDefault="001C401A" ns0:rsidP="0099685B">
      <ns0:r ns0:rsidRPr="001C401A">
        <ns0:t xml:space="preserve">Die Bauplanung erfordert oft kreative Lösungen und Abwägungen (Kosten, Zeit, Qualität, Nachhaltigkeit etc.). LLMs werden hier zwar nicht autonom Entscheidungen treffen, könnten aber als Entwurfsassistenten dienen. Beispielsweise kann man sich </ns0:t>
      </ns0:r>
      <ns0:proofErr ns0:type="spellStart"/>
      <ns0:r ns0:rsidRPr="001C401A">
        <ns0:t>ChatGPT</ns0:t>
      </ns0:r>
      <ns0:proofErr ns0:type="spellEnd"/>
      <ns0:r ns0:rsidRPr="001C401A">
        <ns0: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ns0:t>
      </ns0:r>
      <ns0:proofErr ns0:type="spellStart"/>
      <ns0:r ns0:rsidRPr="001C401A">
        <ns0:t>Context</ns0:t>
      </ns0:r>
      <ns0:proofErr ns0:type="spellEnd"/>
      <ns0:r ns0:rsidRPr="001C401A">
        <ns0:t xml:space="preserve">-Verständnis und trainiertem Fachwissen kann so ein System komplexe </ns0:t>
      </ns0:r>
      <ns0:proofErr ns0:type="spellStart"/>
      <ns0:r ns0:rsidRPr="001C401A">
        <ns0:t>What</ns0:t>
      </ns0:r>
      <ns0:proofErr ns0:type="spellEnd"/>
      <ns0:r ns0:rsidRPr="001C401A">
        <ns0:t>-</ns0:t>
      </ns0:r>
      <ns0:proofErr ns0:type="spellStart"/>
      <ns0:r ns0:rsidRPr="001C401A">
        <ns0:t>if</ns0:t>
      </ns0:r>
      <ns0:proofErr ns0:type="spellEnd"/>
      <ns0:r ns0:rsidRPr="001C401A">
        <ns0: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ns0:t>
      </ns0:r>
    </ns0:p>
    <ns0:p ns2:paraId="6B5B72D0" ns2:textId="6AE7D503" ns0:rsidR="00F056A2" ns0:rsidRDefault="00F056A2" ns0:rsidP="00F056A2">
      <ns0:pPr>
        <ns0:pStyle ns0:val="berschrift3"/>
      </ns0:pPr>
      <ns0:r ns0:rsidRPr="00F056A2">
        <ns0:t>Kommunikation, Planungstagebuch und Wissensmanagement</ns0:t>
      </ns0:r>
    </ns0:p>
    <ns0:p ns2:paraId="0D87F727" ns2:textId="3C1B614D" ns0:rsidR="00F056A2" ns0:rsidRDefault="00B55B1D" ns0:rsidP="00F056A2">
      <ns0:r ns0:rsidRPr="00B55B1D">
        <ns0: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ns0:t>
      </ns0:r>
    </ns0:p>
    <ns0:p ns2:paraId="714F8942" ns2:textId="4C28609B" ns0:rsidR="005B6BE2" ns0:rsidRDefault="005B6BE2" ns0:rsidP="00F056A2"/>
    <ns0:p ns2:paraId="08D3E2F0" ns2:textId="23FCF646" ns0:rsidR="000565EC" ns0:rsidRDefault="005B6BE2" ns0:rsidP="005B6BE2">
      <ns0:pPr>
        <ns0:pStyle ns0:val="berschrift3"/>
      </ns0:pPr>
      <ns0:r ns0:rsidRPr="005B6BE2">
        <ns0:t>Generalistische vs. domänenspezifische Modelle</ns0:t>
      </ns0:r>
    </ns0:p>
    <ns0:p ns2:paraId="25BFE164" ns2:textId="151D3253" ns0:rsidR="000565EC" ns0:rsidRDefault="005B6BE2" ns0:rsidP="00F056A2">
      <ns0:r>
        <ns0:t>A</ns0:t>
      </ns0:r>
      <ns0:r ns0:rsidR="000565EC" ns0:rsidRPr="000565EC">
        <ns0:t>ktuelle Allzweck-LLMs wie GPT-4 oder Claude besitzen breit gefächertes Wissen, das sie aus dem Internet und diversen Textsammlungen (</ns0:t>
      </ns0:r>
      <ns0:proofErr ns0:type="spellStart"/>
      <ns0:r ns0:rsidR="000565EC" ns0:rsidRPr="000565EC">
        <ns0:t>Textcorpora</ns0:t>
      </ns0:r>
      <ns0:proofErr ns0:type="spellEnd"/>
      <ns0:r ns0:rsidR="000565EC" ns0:rsidRPr="000565EC">
        <ns0:t>)</ns0:t>
      </ns0:r>
      <ns0:r>
        <ns0:rPr>
          <ns0:rStyle ns0:val="Funotenzeichen"/>
        </ns0:rPr>
        <ns0:footnoteReference ns0:id="39"/>
      </ns0:r>
      <ns0:r ns0:rsidR="000565EC" ns0:rsidRPr="000565EC">
        <ns0:t xml:space="preserve"> gelernt haben. Sie können ohne Weiteres über Architektur ebenso sprechen wie über Medizin – allerdings fehlt ihnen mitunter die Tiefe an Fachkenntnis.</ns0:t>
      </ns0:r>
    </ns0:p>
    <ns0:p ns2:paraId="2E789261" ns2:textId="3DB2EFFD" ns0:rsidR="00307CFA" ns0:rsidRDefault="00307CFA" ns0:rsidP="00F056A2">
      <ns0:r ns0:rsidRPr="00307CFA">
        <ns0:t>Domänenspezifische LLMs hingegen werden gezielt auf fachliche Daten trainiert (oder zumindest darauf feinabgestimmt).</ns0:t>
      </ns0:r>
      <ns0:r ns0:rsidR="00E7373F">
        <ns0:rPr>
          <ns0:rStyle ns0:val="Funotenzeichen"/>
        </ns0:rPr>
        <ns0:footnoteReference ns0:id="40"/>
      </ns0:r>
      <ns0:r ns0:rsidRPr="00307CFA">
        <ns0: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ns0:t>
      </ns0:r>
    </ns0:p>
    <ns0:p ns2:paraId="4BDDD841" ns2:textId="5ABB3577" ns0:rsidR="00420F0E" ns0:rsidRDefault="00420F0E" ns0:rsidP="00F056A2">
      <ns0:r ns0:rsidRPr="00420F0E">
        <ns0:t>Der Vorteil solcher spezialisierten Modelle liegt in höherer Genauigkeit und Relevanz für konkrete Aufgaben: Ein Bau-LLM würde Begrifflichkeiten wie „Tragwerk“, „Schubverbund“ oder IFC-Klassifikationen (</ns0:t>
      </ns0:r>
      <ns0:proofErr ns0:type="spellStart"/>
      <ns0:r ns0:rsidRPr="00420F0E">
        <ns0:t>IfcWall</ns0:t>
      </ns0:r>
      <ns0:proofErr ns0:type="spellEnd"/>
      <ns0:r ns0:rsidRPr="00420F0E">
        <ns0:t xml:space="preserve">, </ns0:t>
      </ns0:r>
      <ns0:proofErr ns0:type="spellStart"/>
      <ns0:r ns0:rsidRPr="00420F0E">
        <ns0:t>IfcBeam</ns0:t>
      </ns0:r>
      <ns0:proofErr ns0:type="spellEnd"/>
      <ns0:r ns0:rsidRPr="00420F0E">
        <ns0: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ns0:t>
      </ns0:r>
      <ns0:r ns0:rsidR="00E61462">
        <ns0:t xml:space="preserve"> </ns0:t>
      </ns0:r>
      <ns0:r ns0:rsidR="00E61462">
        <ns0:rPr>
          <ns0:rStyle ns0:val="Funotenzeichen"/>
        </ns0:rPr>
        <ns0:footnoteReference ns0:id="41"/>
      </ns0:r>
      <ns0:r ns0:rsidRPr="00420F0E">
        <ns0:t xml:space="preserve"> </ns0:t>
      </ns0:r>
      <ns0:r ns0:rsidR="0058356E" ns0:rsidRPr="0058356E">
        <ns0:t>Diese Fragmentierung erschwert es, ein einheitliches Datenfundament zu schaffen – eine zentrale Voraussetzung für das gezielte Nachtrainieren von LLMs auf zentrale Begriffe, fachspezifische Zusammenhänge und baurelevante Regelwerke.</ns0:t>
      </ns0:r>
    </ns0:p>
    <ns0:p ns2:paraId="08170630" ns2:textId="3F1E5655" ns0:rsidR="008C5008" ns0:rsidRDefault="008C5008" ns0:rsidP="00F056A2">
      <ns0:r ns0:rsidRPr="008C5008">
        <ns0:t>Generalistische Modelle profitieren dagegen von enormen, breit gestreuten Trainingsdaten und zeigen mitunter emergentes Verhalten, das auch fachliche Fragestellungen adressieren kann.</ns0:t>
      </ns0:r>
      <ns0:r ns0:rsidR="008759A4">
        <ns0:rPr>
          <ns0:rStyle ns0:val="Funotenzeichen"/>
        </ns0:rPr>
        <ns0:footnoteReference ns0:id="42"/>
      </ns0:r>
      <ns0:r ns0:rsidRPr="008C5008">
        <ns0:t xml:space="preserve"> In der Praxis könnte daher ein hybrider Ansatz sinnvoll sein: Ein leistungsfähiges Basismodell (</ns0:t>
      </ns0:r>
      <ns0:proofErr ns0:type="spellStart"/>
      <ns0:r ns0:rsidRPr="008C5008">
        <ns0:t>Foundation</ns0:t>
      </ns0:r>
      <ns0:proofErr ns0:type="spellEnd"/>
      <ns0:r ns0:rsidRPr="008C5008">
        <ns0:t xml:space="preserve"> Model) wird durch Feinabstimmung oder Prompt Engineering an den jeweiligen Anwendungsbereich angepasst.</ns0:t>
      </ns0:r>
      <ns0:r ns0:rsidR="009269D1">
        <ns0:rPr>
          <ns0:rStyle ns0:val="Funotenzeichen"/>
        </ns0:rPr>
        <ns0:footnoteReference ns0:id="43"/>
      </ns0:r>
      <ns0:r ns0:rsidRPr="008C5008">
        <ns0:t xml:space="preserve"> Im Bauwesen wird derzeit erprobt, bestehende LLMs über Plugins oder spezialisierte Prompts mit BIM-Daten und Ontologien zu verknüpfen, anstatt eigene Modelle von Grund auf zu entwickeln</ns0:t>
      </ns0:r>
      <ns0:r ns0:rsidR="00FE55E8">
        <ns0:rPr>
          <ns0:rStyle ns0:val="Funotenzeichen"/>
        </ns0:rPr>
        <ns0:footnoteReference ns0:id="44"/>
      </ns0:r>
      <ns0:r ns0:rsidRPr="008C5008">
        <ns0:t xml:space="preserve"> – nicht zuletzt aus Gründen der Wirtschaftlichkeit. Die Entscheidung „Allgemeines Modell vs. Fachmodell“ hängt somit auch von Ressourcen und Datenverfügbarkeit ab.</ns0:t>
      </ns0:r>
      <ns0:r ns0:rsidR="003A688C">
        <ns0:rPr>
          <ns0:rStyle ns0:val="Funotenzeichen"/>
        </ns0:rPr>
        <ns0:footnoteReference ns0:id="45"/>
      </ns0:r>
    </ns0:p>
    <ns0:p ns2:paraId="352F805F" ns2:textId="77777777" ns0:rsidR="00FA4515" ns0:rsidRDefault="00FA4515" ns0:rsidP="00F056A2"/>
    <ns0:p ns2:paraId="6D621AC3" ns2:textId="62C9DB1C" ns0:rsidR="00B55B1D" ns0:rsidRDefault="00FE05F1" ns0:rsidP="00FE05F1">
      <ns0:pPr>
        <ns0:pStyle ns0:val="berschrift3"/>
      </ns0:pPr>
      <ns0:r ns0:rsidRPr="00FE05F1">
        <ns0:t>Schlussbetrachtung und kritische Einordnung</ns0:t>
      </ns0:r>
    </ns0:p>
    <ns0:p ns2:paraId="184C4202" ns2:textId="5E848F07" ns0:rsidR="00FE05F1" ns0:rsidRDefault="003F3C98" ns0:rsidP="00FE05F1">
      <ns0:r ns0:rsidRPr="003F3C98">
        <ns0: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ns0:t>
      </ns0:r>
      <ns0:proofErr ns0:type="spellStart"/>
      <ns0:r ns0:rsidRPr="003F3C98">
        <ns0:t>reported</ns0:t>
      </ns0:r>
      <ns0:proofErr ns0:type="spellEnd"/>
      <ns0:r ns0:rsidRPr="003F3C98">
        <ns0:t xml:space="preserve"> </ns0:t>
      </ns0:r>
      <ns0:proofErr ns0:type="spellStart"/>
      <ns0:r ns0:rsidRPr="003F3C98">
        <ns0:t>using</ns0:t>
      </ns0:r>
      <ns0:proofErr ns0:type="spellEnd"/>
      <ns0:r ns0:rsidRPr="003F3C98">
        <ns0:t xml:space="preserve"> AI in 2024“ lag bei 78 % der Organisationen (gegenüber 55 % im Vorjahr)</ns0:t>
      </ns0:r>
      <ns0:r ns0:rsidR="00EF75A7">
        <ns0:rPr>
          <ns0:rStyle ns0:val="Funotenzeichen"/>
        </ns0:rPr>
        <ns0:footnoteReference ns0:id="46"/>
      </ns0:r>
      <ns0:r ns0:rsidRPr="003F3C98">
        <ns0:t xml:space="preserve"> und eine wachsende</ns0:t>
      </ns0:r>
      <ns0:r ns0:rsidR="00330C5F">
        <ns0:t xml:space="preserve"> F</ns0:t>
      </ns0:r>
      <ns0:r ns0:rsidR="00330C5F" ns0:rsidRPr="00330C5F">
        <ns0:t>orschung bestätigt, dass der Einsatz von KI nicht nur die Produktivität steigert, sondern in vielen Fällen auch dazu beiträgt, Unterschiede zwischen geringer und hoch qualifizierten Arbeitskräften zu verringern.</ns0:t>
      </ns0:r>
      <ns0:r ns0:rsidR="000A130D">
        <ns0:rPr>
          <ns0:rStyle ns0:val="Funotenzeichen"/>
        </ns0:rPr>
        <ns0:footnoteReference ns0:id="47"/>
      </ns0:r>
      <ns0:r ns0:rsidRPr="003F3C98">
        <ns0:t xml:space="preserve"> Auch das Bauwesen wird voraussichtlich davon profitieren, indem Planungsabläufe effizienter werden und komplexes Wissen leichter verfügbar ist.</ns0:t>
      </ns0:r>
    </ns0:p>
    <ns0:p ns2:paraId="28AE792A" ns2:textId="23E4A663" ns0:rsidR="000F6D6E" ns0:rsidRDefault="00D91CC1" ns0:rsidP="00FE05F1">
      <ns0:r ns0:rsidRPr="00D91CC1">
        <ns0: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ns0:t>
      </ns0:r>
      <ns0:r>
        <ns0:t>.</ns0:t>
      </ns0:r>
      <ns0:r>
        <ns0:rPr>
          <ns0:rStyle ns0:val="Funotenzeichen"/>
        </ns0:rPr>
        <ns0:footnoteReference ns0:id="48"/>
      </ns0:r>
      <ns0:r ns0:rsidR="00130731">
        <ns0:t xml:space="preserve"> </ns0:t>
      </ns0:r>
      <ns0:r ns0:rsidR="00130731" ns0:rsidRPr="00130731">
        <ns0: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ns0:t>
      </ns0:r>
      <ns0:r ns0:rsidR="0064269D">
        <ns0:rPr>
          <ns0:rStyle ns0:val="Funotenzeichen"/>
        </ns0:rPr>
        <ns0:footnoteReference ns0:id="49"/>
      </ns0:r>
    </ns0:p>
    <ns0:p ns2:paraId="74B404C0" ns2:textId="17379833" ns0:rsidR="000C2435" ns0:rsidRPr="00130731" ns0:rsidRDefault="000C2435" ns0:rsidP="00FE05F1">
      <ns0:commentRangeStart ns0:id="64"/>
      <ns0:r ns0:rsidRPr="000C2435">
        <ns0: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ns0:t>
      </ns0:r>
      <ns0:commentRangeEnd ns0:id="64"/>
      <ns0:r>
        <ns0:rPr>
          <ns0:rStyle ns0:val="Kommentarzeichen"/>
        </ns0:rPr>
        <ns0:commentReference ns0:id="64"/>
      </ns0:r>
    </ns0:p>
    <ns0:p ns2:paraId="2825CDA7" ns2:textId="77777777" ns0:rsidR="00FE05F1" ns0:rsidRPr="00130731" ns0:rsidRDefault="00FE05F1" ns0:rsidP="00FE05F1"/>
    <ns0:p ns2:paraId="7566754E" ns2:textId="7BE63526" ns0:rsidR="00B572FF" ns0:rsidRPr="00B572FF" ns0:rsidRDefault="00B572FF" ns0:rsidP="00B572FF">
      <ns0:pPr>
        <ns0:pStyle ns0:val="berschrift2"/>
        <ns0:rPr>
          <ns0:lang ns0:val="en-US"/>
        </ns0:rPr>
      </ns0:pPr>
      <ns0:bookmarkStart ns0:id="65" ns0:name="_Toc202445647"/>
      <ns0:proofErr ns0:type="spellStart"/>
      <ns0:r ns0:rsidRPr="00B572FF">
        <ns0:rPr>
          <ns0:lang ns0:val="en-US"/>
        </ns0:rPr>
        <ns0:t>Offene</ns0:t>
      </ns0:r>
      <ns0:proofErr ns0:type="spellEnd"/>
      <ns0:r ns0:rsidRPr="00B572FF">
        <ns0:rPr>
          <ns0:lang ns0:val="en-US"/>
        </ns0:rPr>
        <ns0:t xml:space="preserve"> </ns0:t>
      </ns0:r>
      <ns0:proofErr ns0:type="spellStart"/>
      <ns0:r ns0:rsidRPr="00B572FF">
        <ns0:rPr>
          <ns0:lang ns0:val="en-US"/>
        </ns0:rPr>
        <ns0:t>Forschungsfragen</ns0:t>
      </ns0:r>
      <ns0:bookmarkEnd ns0:id="65"/>
      <ns0:proofErr ns0:type="spellEnd"/>
    </ns0:p>
    <ns0:p ns2:paraId="4991F9E6" ns2:textId="73CF2BC3" ns0:rsidR="00B572FF" ns0:rsidRPr="00B572FF" ns0:rsidRDefault="00B572FF" ns0:rsidP="00B572FF">
      <ns0:pPr>
        <ns0:rPr>
          <ns0:lang ns0:val="en-US"/>
        </ns0:rPr>
      </ns0:pPr>
    </ns0:p>
    <ns0:p ns2:paraId="1C05D7D4"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27359704"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4DEF345E"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0EE45B41" ns2:textId="1AEC8B3A" ns0:rsidR="00B572FF" ns0:rsidRPr="00B572FF" ns0:rsidRDefault="00B572FF" ns0:rsidP="00B572FF">
      <ns0:pPr>
        <ns0:rPr>
          <ns0:lang ns0:val="en-US"/>
        </ns0:rPr>
      </ns0:pPr>
      <ns0:r>
        <ns0:rPr>
          <ns0:lang ns0:val="en-US"/>
        </ns0:rPr>
        <ns0:br ns0:type="page"/>
      </ns0:r>
    </ns0:p>
    <ns0:p ns2:paraId="7F33C9C8" ns2:textId="3A32838A" ns0:rsidR="00414FEE" ns0:rsidRPr="00B572FF" ns0:rsidRDefault="00414FEE" ns0:rsidP="00414FEE">
      <ns0:pPr>
        <ns0:pStyle ns0:val="berschrift1"/>
        <ns0:rPr>
          <ns0:lang ns0:val="en-US"/>
        </ns0:rPr>
      </ns0:pPr>
      <ns0:bookmarkStart ns0:id="66" ns0:name="_Toc202445648"/>
      <ns0:proofErr ns0:type="spellStart"/>
      <ns0:r ns0:rsidRPr="00B572FF">
        <ns0:rPr>
          <ns0:lang ns0:val="en-US"/>
        </ns0:rPr>
        <ns0:t>Fazit</ns0:t>
      </ns0:r>
      <ns0:bookmarkEnd ns0:id="66"/>
      <ns0:proofErr ns0:type="spellEnd"/>
    </ns0:p>
    <ns0:p ns2:paraId="70609362" ns2:textId="2823C906" ns0:rsidR="00D8734A" ns0:rsidRPr="00B572FF" ns0:rsidRDefault="00B572FF" ns0:rsidP="00B572FF">
      <ns0:pPr>
        <ns0:pStyle ns0:val="berschrift2"/>
        <ns0:rPr>
          <ns0:lang ns0:val="en-US"/>
        </ns0:rPr>
      </ns0:pPr>
      <ns0:bookmarkStart ns0:id="67" ns0:name="_Toc202445649"/>
      <ns0:proofErr ns0:type="spellStart"/>
      <ns0:r ns0:rsidRPr="00B572FF">
        <ns0:rPr>
          <ns0:lang ns0:val="en-US"/>
        </ns0:rPr>
        <ns0:t>Zusammenfassung</ns0:t>
      </ns0:r>
      <ns0:proofErr ns0:type="spellEnd"/>
      <ns0:r ns0:rsidRPr="00B572FF">
        <ns0:rPr>
          <ns0:lang ns0:val="en-US"/>
        </ns0:rPr>
        <ns0:t xml:space="preserve"> der </ns0:t>
      </ns0:r>
      <ns0:proofErr ns0:type="spellStart"/>
      <ns0:r ns0:rsidRPr="00B572FF">
        <ns0:rPr>
          <ns0:lang ns0:val="en-US"/>
        </ns0:rPr>
        <ns0:t>Ergebnisse</ns0:t>
      </ns0:r>
      <ns0:bookmarkEnd ns0:id="67"/>
      <ns0:proofErr ns0:type="spellEnd"/>
    </ns0:p>
    <ns0:p ns2:paraId="7FE3A6BE" ns2:textId="23AF86F2" ns0:rsidR="00B572FF" ns0:rsidRPr="00B572FF" ns0:rsidRDefault="00B572FF" ns0:rsidP="00B572FF">
      <ns0:pPr>
        <ns0:pStyle ns0:val="berschrift2"/>
        <ns0:rPr>
          <ns0:lang ns0:val="en-US"/>
        </ns0:rPr>
      </ns0:pPr>
      <ns0:bookmarkStart ns0:id="68" ns0:name="_Toc202445650"/>
      <ns0:proofErr ns0:type="spellStart"/>
      <ns0:r ns0:rsidRPr="00B572FF">
        <ns0:rPr>
          <ns0:lang ns0:val="en-US"/>
        </ns0:rPr>
        <ns0:t>Beantwortung</ns0:t>
      </ns0:r>
      <ns0:proofErr ns0:type="spellEnd"/>
      <ns0:r ns0:rsidRPr="00B572FF">
        <ns0:rPr>
          <ns0:lang ns0:val="en-US"/>
        </ns0:rPr>
        <ns0:t xml:space="preserve"> der </ns0:t>
      </ns0:r>
      <ns0:proofErr ns0:type="spellStart"/>
      <ns0:r ns0:rsidRPr="00B572FF">
        <ns0:rPr>
          <ns0:lang ns0:val="en-US"/>
        </ns0:rPr>
        <ns0:t>Forschungsfrage</ns0:t>
      </ns0:r>
      <ns0:proofErr ns0:type="spellEnd"/>
      <ns0:r ns0:rsidRPr="00B572FF">
        <ns0:rPr>
          <ns0:lang ns0:val="en-US"/>
        </ns0:rPr>
        <ns0:t xml:space="preserve"> und </ns0:t>
      </ns0:r>
      <ns0:proofErr ns0:type="spellStart"/>
      <ns0:r ns0:rsidRPr="00B572FF">
        <ns0:rPr>
          <ns0:lang ns0:val="en-US"/>
        </ns0:rPr>
        <ns0:t>Leitfragen</ns0:t>
      </ns0:r>
      <ns0:bookmarkEnd ns0:id="68"/>
      <ns0:proofErr ns0:type="spellEnd"/>
    </ns0:p>
    <ns0:p ns2:paraId="1FD8AC83" ns2:textId="2BA4D0A5" ns0:rsidR="00B572FF" ns0:rsidRPr="00296EDB" ns0:rsidRDefault="00B572FF" ns0:rsidP="00B572FF">
      <ns0:pPr>
        <ns0:pStyle ns0:val="berschrift2"/>
      </ns0:pPr>
      <ns0:bookmarkStart ns0:id="69" ns0:name="_Toc202445651"/>
      <ns0:r ns0:rsidRPr="00296EDB">
        <ns0:t>Bedeutung für Holzbau und digitale Planungsprozesse</ns0:t>
      </ns0:r>
      <ns0:bookmarkEnd ns0:id="69"/>
    </ns0:p>
    <ns0:p ns2:paraId="6CE51CE2" ns2:textId="0F0A6348" ns0:rsidR="00B572FF" ns0:rsidRPr="00296EDB" ns0:rsidRDefault="00B572FF" ns0:rsidP="00B572FF"/>
    <ns0:p ns2:paraId="78FFF6BC"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0EA98F99"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C8F893D" ns2:textId="16954E93" ns0:rsidR="00B572FF" ns0:rsidRP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2E02C88E" ns2:textId="1090AE30" ns0:rsidR="00A90228" ns0:rsidRPr="00B572FF" ns0:rsidRDefault="00D04B33" ns0:rsidP="00A90228">
      <ns0:pPr>
        <ns0:pStyle ns0:val="berschrift2"/>
        <ns0:rPr>
          <ns0:lang ns0:val="en-US"/>
        </ns0:rPr>
      </ns0:pPr>
      <ns0:r ns0:rsidRPr="00B572FF">
        <ns0:rPr>
          <ns0:rFonts ns0:cs="Arial"/>
          <ns0:lang ns0:val="en-US"/>
        </ns0:rPr>
        <ns0:br ns0:type="page"/>
      </ns0:r>
    </ns0:p>
    <ns0:p ns2:paraId="694979EB" ns2:textId="6C50F10D" ns0:rsidR="00A90228" ns0:rsidRDefault="00A90228" ns0:rsidP="00836450">
      <ns0:pPr>
        <ns0:pStyle ns0:val="berschrift1"/>
        <ns0:numPr>
          <ns0:ilvl ns0:val="0"/>
          <ns0:numId ns0:val="0"/>
        </ns0:numPr>
        <ns0:rPr>
          <ns0:b ns0:val="0"/>
          <ns0:szCs ns0:val="28"/>
        </ns0:rPr>
      </ns0:pPr>
      <ns0:bookmarkStart ns0:id="70" ns0:name="_Toc202445652"/>
      <ns0:r ns0:rsidRPr="00F8052B">
        <ns0:rPr>
          <ns0:szCs ns0:val="28"/>
        </ns0:rPr>
        <ns0:t>A</ns0:t>
      </ns0:r>
      <ns0:r ns0:rsidR="0087171E" ns0:rsidRPr="00F8052B">
        <ns0:rPr>
          <ns0:szCs ns0:val="28"/>
        </ns0:rPr>
        <ns0:t>bbildungsverzeichnis</ns0:t>
      </ns0:r>
      <ns0:bookmarkEnd ns0:id="70"/>
      <ns0:r ns0:rsidR="0087171E" ns0:rsidRPr="00F8052B">
        <ns0:rPr>
          <ns0:szCs ns0:val="28"/>
        </ns0:rPr>
        <ns0:t xml:space="preserve"> </ns0:t>
      </ns0:r>
    </ns0:p>
    <ns0:p ns2:paraId="7806D914" ns2:textId="688C59F5" ns0:rsidR="003357AC" ns0:rsidRDefault="003357AC">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r>
        <ns0:rPr>
          <ns0:smallCaps ns0:val="0"/>
        </ns0:rPr>
        <ns0:fldChar ns0:fldCharType="begin"/>
      </ns0:r>
      <ns0:r>
        <ns0:rPr>
          <ns0:smallCaps ns0:val="0"/>
        </ns0:rPr>
        <ns0:instrText xml:space="preserve"> TOC \h \z \c "Abb." </ns0:instrText>
      </ns0:r>
      <ns0:r>
        <ns0:rPr>
          <ns0:smallCaps ns0:val="0"/>
        </ns0:rPr>
        <ns0:fldChar ns0:fldCharType="separate"/>
      </ns0:r>
      <ns0:hyperlink ns0:anchor="_Toc122371330" ns0:history="1">
        <ns0:r ns0:rsidRPr="00BC4C50">
          <ns0:rPr>
            <ns0:rStyle ns0:val="Hyperlink"/>
            <ns0:noProof/>
          </ns0:rPr>
          <ns0:t xml:space="preserve">Abb. 1 Prinzipieller Aufbau einer Hochspannungsgleichstromübertragung </ns0:t>
        </ns0:r>
        <ns0:r>
          <ns0:rPr>
            <ns0:noProof/>
            <ns0:webHidden/>
          </ns0:rPr>
          <ns0:tab/>
        </ns0:r>
        <ns0:r>
          <ns0:rPr>
            <ns0:noProof/>
            <ns0:webHidden/>
          </ns0:rPr>
          <ns0:fldChar ns0:fldCharType="begin"/>
        </ns0:r>
        <ns0:r>
          <ns0:rPr>
            <ns0:noProof/>
            <ns0:webHidden/>
          </ns0:rPr>
          <ns0:instrText xml:space="preserve"> PAGEREF _Toc122371330 \h </ns0:instrText>
        </ns0:r>
        <ns0:r>
          <ns0:rPr>
            <ns0:noProof/>
            <ns0:webHidden/>
          </ns0:rPr>
          <ns0:fldChar ns0:fldCharType="separate"/>
        </ns0:r>
        <ns0:r ns0:rsidR="007E19F3">
          <ns0:rPr>
            <ns0:b/>
            <ns0:bCs/>
            <ns0:noProof/>
            <ns0:webHidden/>
          </ns0:rPr>
          <ns0:t>Fehler! Textmarke nicht definiert.</ns0:t>
        </ns0:r>
        <ns0:r>
          <ns0:rPr>
            <ns0:noProof/>
            <ns0:webHidden/>
          </ns0:rPr>
          <ns0:fldChar ns0:fldCharType="end"/>
        </ns0:r>
      </ns0:hyperlink>
    </ns0:p>
    <ns0:p ns2:paraId="39C2DA03" ns2:textId="0BEC7241" ns0:rsidR="003357AC" ns0:rsidRDefault="00806B4B">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hyperlink ns0:anchor="_Toc122371331" ns0:history="1">
        <ns0:r ns0:rsidR="003357AC" ns0:rsidRPr="00BC4C50">
          <ns0:rPr>
            <ns0:rStyle ns0:val="Hyperlink"/>
            <ns0:noProof/>
          </ns0:rPr>
          <ns0:t>Abb. 2 Arbeitschema einer Erdrakete</ns0:t>
        </ns0:r>
        <ns0:r ns0:rsidR="003357AC">
          <ns0:rPr>
            <ns0:noProof/>
            <ns0:webHidden/>
          </ns0:rPr>
          <ns0:tab/>
        </ns0:r>
        <ns0:r ns0:rsidR="003357AC">
          <ns0:rPr>
            <ns0:noProof/>
            <ns0:webHidden/>
          </ns0:rPr>
          <ns0:fldChar ns0:fldCharType="begin"/>
        </ns0:r>
        <ns0:r ns0:rsidR="003357AC">
          <ns0:rPr>
            <ns0:noProof/>
            <ns0:webHidden/>
          </ns0:rPr>
          <ns0:instrText xml:space="preserve"> PAGEREF _Toc122371331 \h </ns0:instrText>
        </ns0:r>
        <ns0:r ns0:rsidR="003357AC">
          <ns0:rPr>
            <ns0:noProof/>
            <ns0:webHidden/>
          </ns0:rPr>
          <ns0:fldChar ns0:fldCharType="separate"/>
        </ns0:r>
        <ns0:r ns0:rsidR="007E19F3">
          <ns0:rPr>
            <ns0:b/>
            <ns0:bCs/>
            <ns0:noProof/>
            <ns0:webHidden/>
          </ns0:rPr>
          <ns0:t>Fehler! Textmarke nicht definiert.</ns0:t>
        </ns0:r>
        <ns0:r ns0:rsidR="003357AC">
          <ns0:rPr>
            <ns0:noProof/>
            <ns0:webHidden/>
          </ns0:rPr>
          <ns0:fldChar ns0:fldCharType="end"/>
        </ns0:r>
      </ns0:hyperlink>
    </ns0:p>
    <ns0:p ns2:paraId="033287C6" ns2:textId="47FE0A90" ns0:rsidR="003357AC" ns0:rsidRDefault="00806B4B">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hyperlink ns0:anchor="_Toc122371332" ns0:history="1">
        <ns0:r ns0:rsidR="003357AC" ns0:rsidRPr="00BC4C50">
          <ns0:rPr>
            <ns0:rStyle ns0:val="Hyperlink"/>
            <ns0:noProof/>
          </ns0:rPr>
          <ns0:t>Abb. 3 Schematische Darstellung des Trenchings</ns0:t>
        </ns0:r>
        <ns0:r ns0:rsidR="003357AC">
          <ns0:rPr>
            <ns0:noProof/>
            <ns0:webHidden/>
          </ns0:rPr>
          <ns0:tab/>
        </ns0:r>
        <ns0:r ns0:rsidR="003357AC">
          <ns0:rPr>
            <ns0:noProof/>
            <ns0:webHidden/>
          </ns0:rPr>
          <ns0:fldChar ns0:fldCharType="begin"/>
        </ns0:r>
        <ns0:r ns0:rsidR="003357AC">
          <ns0:rPr>
            <ns0:noProof/>
            <ns0:webHidden/>
          </ns0:rPr>
          <ns0:instrText xml:space="preserve"> PAGEREF _Toc122371332 \h </ns0:instrText>
        </ns0:r>
        <ns0:r ns0:rsidR="003357AC">
          <ns0:rPr>
            <ns0:noProof/>
            <ns0:webHidden/>
          </ns0:rPr>
          <ns0:fldChar ns0:fldCharType="separate"/>
        </ns0:r>
        <ns0:r ns0:rsidR="007E19F3">
          <ns0:rPr>
            <ns0:b/>
            <ns0:bCs/>
            <ns0:noProof/>
            <ns0:webHidden/>
          </ns0:rPr>
          <ns0:t>Fehler! Textmarke nicht definiert.</ns0:t>
        </ns0:r>
        <ns0:r ns0:rsidR="003357AC">
          <ns0:rPr>
            <ns0:noProof/>
            <ns0:webHidden/>
          </ns0:rPr>
          <ns0:fldChar ns0:fldCharType="end"/>
        </ns0:r>
      </ns0:hyperlink>
    </ns0:p>
    <ns0:p ns2:paraId="786D7FFC" ns2:textId="448F72DF" ns0:rsidR="0087171E" ns0:rsidRPr="003357AC" ns0:rsidRDefault="003357AC" ns0:rsidP="003357AC">
      <ns0:r>
        <ns0:rPr>
          <ns0:rFonts ns0:cstheme="minorHAnsi"/>
          <ns0:smallCaps/>
          <ns0:sz ns0:val="20"/>
          <ns0:szCs ns0:val="20"/>
        </ns0:rPr>
        <ns0:fldChar ns0:fldCharType="end"/>
      </ns0:r>
    </ns0:p>
    <ns0:p ns2:paraId="607513A3" ns2:textId="77777777" ns0:rsidR="00F87CF3" ns0:rsidRDefault="00F87CF3" ns0:rsidP="00F87CF3"/>
    <ns0:p ns2:paraId="40DA7C91" ns2:textId="77777777" ns0:rsidR="003357AC" ns0:rsidRDefault="003357AC" ns0:rsidP="00F87CF3"/>
    <ns0:p ns2:paraId="2946FF28" ns2:textId="77777777" ns0:rsidR="003357AC" ns0:rsidRDefault="003357AC" ns0:rsidP="00F87CF3"/>
    <ns0:p ns2:paraId="7D705078" ns2:textId="77777777" ns0:rsidR="003357AC" ns0:rsidRDefault="003357AC" ns0:rsidP="00F87CF3"/>
    <ns0:p ns2:paraId="27C5E6F9" ns2:textId="77777777" ns0:rsidR="003357AC" ns0:rsidRDefault="003357AC" ns0:rsidP="00F87CF3"/>
    <ns0:p ns2:paraId="64E53B90" ns2:textId="77777777" ns0:rsidR="003357AC" ns0:rsidRDefault="003357AC" ns0:rsidP="00F87CF3"/>
    <ns0:p ns2:paraId="2103D0FD" ns2:textId="77777777" ns0:rsidR="003357AC" ns0:rsidRDefault="003357AC" ns0:rsidP="00F87CF3"/>
    <ns0:p ns2:paraId="32909C79" ns2:textId="77777777" ns0:rsidR="003357AC" ns0:rsidRDefault="003357AC" ns0:rsidP="00F87CF3"/>
    <ns0:p ns2:paraId="0DB6B474" ns2:textId="77777777" ns0:rsidR="003357AC" ns0:rsidRDefault="003357AC" ns0:rsidP="00F87CF3"/>
    <ns0:p ns2:paraId="668EE6AE" ns2:textId="77777777" ns0:rsidR="003357AC" ns0:rsidRDefault="003357AC" ns0:rsidP="00F87CF3"/>
    <ns0:p ns2:paraId="2BC47636" ns2:textId="77777777" ns0:rsidR="003357AC" ns0:rsidRDefault="003357AC" ns0:rsidP="00F87CF3"/>
    <ns0:p ns2:paraId="1C46E1BF" ns2:textId="77777777" ns0:rsidR="003357AC" ns0:rsidRDefault="003357AC" ns0:rsidP="00F87CF3"/>
    <ns0:p ns2:paraId="42DE1EFD" ns2:textId="77777777" ns0:rsidR="003357AC" ns0:rsidRDefault="003357AC" ns0:rsidP="00F87CF3"/>
    <ns0:p ns2:paraId="7A889F1F" ns2:textId="77777777" ns0:rsidR="003357AC" ns0:rsidRDefault="003357AC" ns0:rsidP="00F87CF3"/>
    <ns0:p ns2:paraId="332F20D4" ns2:textId="77777777" ns0:rsidR="003357AC" ns0:rsidRDefault="003357AC" ns0:rsidP="00F87CF3"/>
    <ns0:p ns2:paraId="4D8F964A" ns2:textId="77777777" ns0:rsidR="003357AC" ns0:rsidRDefault="003357AC" ns0:rsidP="00F87CF3"/>
    <ns0:p ns2:paraId="365991E9" ns2:textId="77777777" ns0:rsidR="003357AC" ns0:rsidRDefault="003357AC" ns0:rsidP="00F87CF3"/>
    <ns0:p ns2:paraId="1A4F6EF6" ns2:textId="77777777" ns0:rsidR="003357AC" ns0:rsidRDefault="003357AC" ns0:rsidP="00F87CF3"/>
    <ns0:p ns2:paraId="508BE4B9" ns2:textId="77777777" ns0:rsidR="003357AC" ns0:rsidRDefault="003357AC" ns0:rsidP="00F87CF3"/>
    <ns0:p ns2:paraId="55D133C1" ns2:textId="77777777" ns0:rsidR="003357AC" ns0:rsidRDefault="003357AC" ns0:rsidP="00F87CF3"/>
    <ns0:p ns2:paraId="16F29BA1" ns2:textId="77777777" ns0:rsidR="00F87CF3" ns0:rsidRPr="00F87CF3" ns0:rsidRDefault="00F87CF3" ns0:rsidP="00F87CF3"/>
    <ns0:p ns2:paraId="11AA49EB" ns2:textId="7229D8CE" ns0:rsidR="00F8123F" ns0:rsidRDefault="00F8123F" ns0:rsidP="00F8123F"/>
    <ns0:sdt>
      <ns0:sdtPr>
        <ns0:tag ns0:val="CitaviBibliography"/>
        <ns0:id ns0:val="-624543473"/>
        <ns0:placeholder>
          <ns0:docPart ns0:val="DefaultPlaceholder_-1854013440"/>
        </ns0:placeholder>
      </ns0:sdtPr>
      <ns0:sdtEndPr/>
      <ns0:sdtContent>
        <ns0:p ns2:paraId="0D2D4CB5" ns2:textId="77777777" ns0:rsidR="00895541" ns0:rsidRDefault="00B572FF" ns0:rsidP="00895541">
          <ns0:pPr>
            <ns0:pStyle ns0:val="CitaviBibliographyHeading"/>
          </ns0:pPr>
          <ns0:r>
            <ns0:fldChar ns0:fldCharType="begin"/>
          </ns0:r>
          <ns0:r ns0:rsidRPr="0018638B">
            <ns0:instrText>ADDIN CitaviBibliography</ns0:instrText>
          </ns0:r>
          <ns0:r>
            <ns0:fldChar ns0:fldCharType="separate"/>
          </ns0:r>
          <ns0:r ns0:rsidR="00895541">
            <ns0:t>Literaturverzeichnis</ns0:t>
          </ns0:r>
        </ns0:p>
        <ns0:p ns2:paraId="44228F56" ns2:textId="77777777" ns0:rsidR="00895541" ns0:rsidRPr="00895541" ns0:rsidRDefault="00895541" ns0:rsidP="00895541">
          <ns0:pPr>
            <ns0:pStyle ns0:val="CitaviBibliographyEntry"/>
            <ns0:rPr>
              <ns0:lang ns0:val="de-DE"/>
            </ns0:rPr>
          </ns0:pPr>
          <ns0:bookmarkStart ns0:id="71" ns0:name="_CTVL001c9b228fea1bf4cc58ea4486f2b525b22"/>
          <ns0:r>
            <ns0:t xml:space="preserve">Anthropic. „Model comparison table.“ </ns0:t>
          </ns0:r>
          <ns0:r ns0:rsidRPr="00895541">
            <ns0:rPr>
              <ns0:lang ns0:val="de-DE"/>
            </ns0:rPr>
            <ns0:t>Zuletzt geprüft am 12.07.2025. https://docs.anthropic.com/en/docs/about-claude/models/overview#model-comparison-table.</ns0:t>
          </ns0:r>
        </ns0:p>
        <ns0:p ns2:paraId="76056F66" ns2:textId="77777777" ns0:rsidR="00895541" ns0:rsidRPr="00895541" ns0:rsidRDefault="00895541" ns0:rsidP="00895541">
          <ns0:pPr>
            <ns0:pStyle ns0:val="CitaviBibliographyEntry"/>
            <ns0:rPr>
              <ns0:lang ns0:val="de-DE"/>
            </ns0:rPr>
          </ns0:pPr>
          <ns0:bookmarkStart ns0:id="72" ns0:name="_CTVL00101fe00f158734fe894a135d598550d81"/>
          <ns0:bookmarkEnd ns0:id="71"/>
          <ns0:r ns0:rsidRPr="00895541">
            <ns0:rPr>
              <ns0:lang ns0:val="de-DE"/>
            </ns0:rPr>
            <ns0: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ns0:t>
          </ns0:r>
        </ns0:p>
        <ns0:p ns2:paraId="799828A1" ns2:textId="77777777" ns0:rsidR="00895541" ns0:rsidRPr="00895541" ns0:rsidRDefault="00895541" ns0:rsidP="00895541">
          <ns0:pPr>
            <ns0:pStyle ns0:val="CitaviBibliographyEntry"/>
            <ns0:rPr>
              <ns0:lang ns0:val="de-DE"/>
            </ns0:rPr>
          </ns0:pPr>
          <ns0:bookmarkStart ns0:id="73" ns0:name="_CTVL0019db95689c21a4553a6b66f763ec6a46a"/>
          <ns0:bookmarkEnd ns0:id="72"/>
          <ns0:r>
            <ns0:t xml:space="preserve">Bell, Elizabeth. „Generative AI vs. Large Language Models (LLMs): What's the Difference?“ </ns0:t>
          </ns0:r>
          <ns0:r ns0:rsidRPr="00895541">
            <ns0:rPr>
              <ns0:lang ns0:val="de-DE"/>
            </ns0:rPr>
            <ns0:t>Letzte Aktualisierung 19.09.2024. https://appian.com/blog/acp/process-automation/generative-ai-vs-large-language-models#:~:text=Generative%20AI%20is%20a%20broad,generating%20kind%20of%20generative%20AI.</ns0:t>
          </ns0:r>
        </ns0:p>
        <ns0:p ns2:paraId="3EADB99E" ns2:textId="77777777" ns0:rsidR="00895541" ns0:rsidRDefault="00895541" ns0:rsidP="00895541">
          <ns0:pPr>
            <ns0:pStyle ns0:val="CitaviBibliographyEntry"/>
          </ns0:pPr>
          <ns0:bookmarkStart ns0:id="74" ns0:name="_CTVL00124ea6b6621b849ccb221055e1379de51"/>
          <ns0:bookmarkEnd ns0:id="73"/>
          <ns0:r ns0:rsidRPr="00895541">
            <ns0:rPr>
              <ns0:lang ns0:val="de-DE"/>
            </ns0:rPr>
            <ns0:t xml:space="preserve">Brown, Tom B., Benjamin Mann, und Nick Ryder et al. </ns0:t>
          </ns0:r>
          <ns0:r>
            <ns0:t>„Language Models are Few-Shot Learners.“, 2020.</ns0:t>
          </ns0:r>
        </ns0:p>
        <ns0:p ns2:paraId="6CBCBC8B" ns2:textId="77777777" ns0:rsidR="00895541" ns0:rsidRPr="00895541" ns0:rsidRDefault="00895541" ns0:rsidP="00895541">
          <ns0:pPr>
            <ns0:pStyle ns0:val="CitaviBibliographyEntry"/>
            <ns0:rPr>
              <ns0:lang ns0:val="de-DE"/>
            </ns0:rPr>
          </ns0:pPr>
          <ns0:bookmarkStart ns0:id="75" ns0:name="_CTVL001540103e2f3084f2c8827d173bee64942"/>
          <ns0:bookmarkEnd ns0:id="74"/>
          <ns0:r ns0:rsidRPr="00895541">
            <ns0:rPr>
              <ns0:lang ns0:val="de-DE"/>
            </ns0:rPr>
            <ns0:t>cadwork Informatik. „BIM Holzbau: Manual.“ Letzte Aktualisierung 26.02.2024. https://kb.cadwork.ch/holzbau/manual.</ns0:t>
          </ns0:r>
        </ns0:p>
        <ns0:p ns2:paraId="137C9106" ns2:textId="77777777" ns0:rsidR="00895541" ns0:rsidRDefault="00895541" ns0:rsidP="00895541">
          <ns0:pPr>
            <ns0:pStyle ns0:val="CitaviBibliographyEntry"/>
          </ns0:pPr>
          <ns0:bookmarkStart ns0:id="76" ns0:name="_CTVL001f5b6199da81841408caf7a9430210528"/>
          <ns0:bookmarkEnd ns0:id="75"/>
          <ns0:r ns0:rsidRPr="00895541">
            <ns0:rPr>
              <ns0:lang ns0:val="de-DE"/>
            </ns0:rPr>
            <ns0:t xml:space="preserve">Chiang, Wei-Lin, Lianmin Zheng, und Ying Sheng et al. </ns0:t>
          </ns0:r>
          <ns0:r>
            <ns0:t>„Chatbot Arena: An Open Platform for Evaluating LLMs by Human Preference.“, 2024. https://arxiv.org/abs/2403.04132.</ns0:t>
          </ns0:r>
        </ns0:p>
        <ns0:p ns2:paraId="51780785" ns2:textId="77777777" ns0:rsidR="00895541" ns0:rsidRPr="00895541" ns0:rsidRDefault="00895541" ns0:rsidP="00895541">
          <ns0:pPr>
            <ns0:pStyle ns0:val="CitaviBibliographyEntry"/>
            <ns0:rPr>
              <ns0:lang ns0:val="de-DE"/>
            </ns0:rPr>
          </ns0:pPr>
          <ns0:bookmarkStart ns0:id="77" ns0:name="_CTVL0016a6bb7157cc34b6ea761879f6976e0a6"/>
          <ns0:bookmarkEnd ns0:id="76"/>
          <ns0:r ns0:rsidRPr="00895541">
            <ns0:rPr>
              <ns0:lang ns0:val="de-DE"/>
            </ns0:rPr>
            <ns0:t>DIN Deutsches Institut für Normung e.V.</ns0:t>
          </ns0:r>
          <ns0:bookmarkEnd ns0:id="77"/>
          <ns0:r ns0:rsidRPr="00895541">
            <ns0:rPr>
              <ns0:lang ns0:val="de-DE"/>
            </ns0:rPr>
            <ns0:t xml:space="preserve"> </ns0:t>
          </ns0:r>
          <ns0:r ns0:rsidRPr="00895541">
            <ns0:rPr>
              <ns0:i/>
              <ns0:lang ns0:val="de-DE"/>
            </ns0:rPr>
            <ns0:t>DIN EN 45020:2007-03: Normung und damit zusammenhängende Tätigkeiten – Allgemeine Begriffe (ISO/IEC Guide 2:2004); Dreisprachige Fassung EN 45020:2006</ns0:t>
          </ns0:r>
          <ns0:r ns0:rsidRPr="00895541">
            <ns0:rPr>
              <ns0:lang ns0:val="de-DE"/>
            </ns0:rPr>
            <ns0:t>. Berlin: DIN Media GmbH, 2007.</ns0:t>
          </ns0:r>
        </ns0:p>
        <ns0:p ns2:paraId="0F70E758" ns2:textId="77777777" ns0:rsidR="00895541" ns0:rsidRPr="00895541" ns0:rsidRDefault="00895541" ns0:rsidP="00895541">
          <ns0:pPr>
            <ns0:pStyle ns0:val="CitaviBibliographyEntry"/>
            <ns0:rPr>
              <ns0:lang ns0:val="de-DE"/>
            </ns0:rPr>
          </ns0:pPr>
          <ns0:bookmarkStart ns0:id="78" ns0:name="_CTVL001ffe76d7a8f314690a0210cf46e450730"/>
          <ns0:r ns0:rsidRPr="00895541">
            <ns0:rPr>
              <ns0:lang ns0:val="de-DE"/>
            </ns0:rPr>
            <ns0:t>DVW e. V., und Runder Tisch GIS evV. „Leitfaden Geodäsie und BIM.“ Letzte Aktualisierung 24.09.2024. https://dvw.de/publikationen/merkblatt-geodaeise-bim-2024.</ns0:t>
          </ns0:r>
        </ns0:p>
        <ns0:p ns2:paraId="00E801BA" ns2:textId="77777777" ns0:rsidR="00895541" ns0:rsidRPr="00895541" ns0:rsidRDefault="00895541" ns0:rsidP="00895541">
          <ns0:pPr>
            <ns0:pStyle ns0:val="CitaviBibliographyEntry"/>
            <ns0:rPr>
              <ns0:lang ns0:val="de-DE"/>
            </ns0:rPr>
          </ns0:pPr>
          <ns0:bookmarkStart ns0:id="79" ns0:name="_CTVL001a21aa408082e4579be2ea796662fc6b8"/>
          <ns0:bookmarkEnd ns0:id="78"/>
          <ns0:r>
            <ns0:t xml:space="preserve">Epoch AI. „Data on Notable AI Models.“ </ns0:t>
          </ns0:r>
          <ns0:r ns0:rsidRPr="00895541">
            <ns0:rPr>
              <ns0:lang ns0:val="de-DE"/>
            </ns0:rPr>
            <ns0:t>Letzte Aktualisierung 11.07.2025. https://epoch.ai/data/notable-ai-models.</ns0:t>
          </ns0:r>
        </ns0:p>
        <ns0:p ns2:paraId="32BCD276" ns2:textId="77777777" ns0:rsidR="00895541" ns0:rsidRPr="00895541" ns0:rsidRDefault="00895541" ns0:rsidP="00895541">
          <ns0:pPr>
            <ns0:pStyle ns0:val="CitaviBibliographyEntry"/>
            <ns0:rPr>
              <ns0:lang ns0:val="de-DE"/>
            </ns0:rPr>
          </ns0:pPr>
          <ns0:bookmarkStart ns0:id="80" ns0:name="_CTVL001cb442b85e4b0407fa6b32410358b04b5"/>
          <ns0:bookmarkEnd ns0:id="79"/>
          <ns0:r>
            <ns0:t>European Commission.</ns0:t>
          </ns0:r>
          <ns0:bookmarkEnd ns0:id="80"/>
          <ns0:r>
            <ns0:t xml:space="preserve"> </ns0:t>
          </ns0:r>
          <ns0:r ns0:rsidRPr="00895541">
            <ns0:rPr>
              <ns0:i/>
            </ns0:rPr>
            <ns0:t>Building Information Modelling (BIM) standardization</ns0:t>
          </ns0:r>
          <ns0:r ns0:rsidRPr="00895541">
            <ns0:t xml:space="preserve">. </ns0:t>
          </ns0:r>
          <ns0:r ns0:rsidRPr="00895541">
            <ns0:rPr>
              <ns0:lang ns0:val="de-DE"/>
            </ns0:rPr>
            <ns0:t>Unter Mitarbeit von Martin Poljanšek. Publications Office, 2017. https://doi.org/10.2760/36471.</ns0:t>
          </ns0:r>
        </ns0:p>
        <ns0:p ns2:paraId="75884225" ns2:textId="77777777" ns0:rsidR="00895541" ns0:rsidRDefault="00895541" ns0:rsidP="00895541">
          <ns0:pPr>
            <ns0:pStyle ns0:val="CitaviBibliographyEntry"/>
          </ns0:pPr>
          <ns0:bookmarkStart ns0:id="81" ns0:name="_CTVL00100a2101058c0428aa8aa6fdbfff83308"/>
          <ns0:r>
            <ns0:t>Fuchs, Stefan. „Natural Language Processing for Building Code Interpretation: Systematic Literature Review Report.“, 2021.</ns0:t>
          </ns0:r>
        </ns0:p>
        <ns0:p ns2:paraId="74321FE7" ns2:textId="77777777" ns0:rsidR="00895541" ns0:rsidRPr="00895541" ns0:rsidRDefault="00895541" ns0:rsidP="00895541">
          <ns0:pPr>
            <ns0:pStyle ns0:val="CitaviBibliographyEntry"/>
            <ns0:rPr>
              <ns0:lang ns0:val="de-DE"/>
            </ns0:rPr>
          </ns0:pPr>
          <ns0:bookmarkStart ns0:id="82" ns0:name="_CTVL0016fb4fe228efc4f819679ecaaa5df6bd3"/>
          <ns0:bookmarkEnd ns0:id="81"/>
          <ns0:r ns0:rsidRPr="00895541">
            <ns0:rPr>
              <ns0:lang ns0:val="de-DE"/>
            </ns0:rPr>
            <ns0: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ns0:t>
          </ns0:r>
        </ns0:p>
        <ns0:p ns2:paraId="6242300B" ns2:textId="77777777" ns0:rsidR="00895541" ns0:rsidRPr="00895541" ns0:rsidRDefault="00895541" ns0:rsidP="00895541">
          <ns0:pPr>
            <ns0:pStyle ns0:val="CitaviBibliographyEntry"/>
            <ns0:rPr>
              <ns0:lang ns0:val="de-DE"/>
            </ns0:rPr>
          </ns0:pPr>
          <ns0:bookmarkStart ns0:id="83" ns0:name="_CTVL0012473eecec4224ab79115632b089f9623"/>
          <ns0:bookmarkEnd ns0:id="82"/>
          <ns0:r ns0:rsidRPr="00895541">
            <ns0:rPr>
              <ns0:lang ns0:val="de-DE"/>
            </ns0:rPr>
            <ns0:t>Google. „Gemini-Modelle.“ Zuletzt geprüft am 12.07.2025. https://ai.google.dev/gemini-api/docs/models?hl=de#gemini-2.5-pro.</ns0:t>
          </ns0:r>
        </ns0:p>
        <ns0:p ns2:paraId="4F14F8C0" ns2:textId="77777777" ns0:rsidR="00895541" ns0:rsidRPr="00895541" ns0:rsidRDefault="00895541" ns0:rsidP="00895541">
          <ns0:pPr>
            <ns0:pStyle ns0:val="CitaviBibliographyEntry"/>
            <ns0:rPr>
              <ns0:lang ns0:val="de-DE"/>
            </ns0:rPr>
          </ns0:pPr>
          <ns0:bookmarkStart ns0:id="84" ns0:name="_CTVL00163779b25c847427a8900e502e4f7e770"/>
          <ns0:bookmarkEnd ns0:id="83"/>
          <ns0:r ns0:rsidRPr="00895541">
            <ns0:rPr>
              <ns0:lang ns0:val="de-DE"/>
            </ns0:rPr>
            <ns0:t>Götz, Marco. „DIN BIM Cloud: Qualifizierte Modelle mit standardisierten Merkmalen.“ Zuletzt geprüft am 04.07.2025. https://www.autodesk.com/autodesk-university/class/DIN-BIM-Cloud-Qualifizierte-Modelle-mit-standardisierten-Merkmalen-2020?msockid=20336f34fe07670e03a17afdffef66e3#handout.</ns0:t>
          </ns0:r>
        </ns0:p>
        <ns0:p ns2:paraId="6C9C3008" ns2:textId="77777777" ns0:rsidR="00895541" ns0:rsidRPr="00895541" ns0:rsidRDefault="00895541" ns0:rsidP="00895541">
          <ns0:pPr>
            <ns0:pStyle ns0:val="CitaviBibliographyEntry"/>
            <ns0:rPr>
              <ns0:lang ns0:val="de-DE"/>
            </ns0:rPr>
          </ns0:pPr>
          <ns0:bookmarkStart ns0:id="85" ns0:name="_CTVL001adb16acf50cb4c30979f18b8a0aa30b2"/>
          <ns0:bookmarkEnd ns0:id="84"/>
          <ns0:r ns0:rsidRPr="00895541">
            <ns0:rPr>
              <ns0:lang ns0:val="de-DE"/>
            </ns0:rPr>
            <ns0:t>Günthner, Willibald A., Hrsg.</ns0:t>
          </ns0:r>
          <ns0:bookmarkEnd ns0:id="85"/>
          <ns0:r ns0:rsidRPr="00895541">
            <ns0:rPr>
              <ns0:lang ns0:val="de-DE"/>
            </ns0:rPr>
            <ns0:t xml:space="preserve"> </ns0:t>
          </ns0:r>
          <ns0:r ns0:rsidRPr="00895541">
            <ns0:rPr>
              <ns0:i/>
              <ns0:lang ns0:val="de-DE"/>
            </ns0:rPr>
            <ns0:t xml:space="preserve">Digitale Baustelle - innovativer Planen, effizienter Ausführen: Werkzeuge und Methoden für das Bauen im 21. Jahrhundert. </ns0:t>
          </ns0:r>
          <ns0:r ns0:rsidRPr="00895541">
            <ns0:rPr>
              <ns0:lang ns0:val="de-DE"/>
            </ns0:rPr>
            <ns0:t>VDI-Buch. Berlin, Heidelberg: Springer.</ns0:t>
          </ns0:r>
        </ns0:p>
        <ns0:p ns2:paraId="6B169F36" ns2:textId="77777777" ns0:rsidR="00895541" ns0:rsidRPr="00895541" ns0:rsidRDefault="00895541" ns0:rsidP="00895541">
          <ns0:pPr>
            <ns0:pStyle ns0:val="CitaviBibliographyEntry"/>
            <ns0:rPr>
              <ns0:lang ns0:val="de-DE"/>
            </ns0:rPr>
          </ns0:pPr>
          <ns0:bookmarkStart ns0:id="86" ns0:name="_CTVL001a41f230e308846d996f05dd16d9e9f7c"/>
          <ns0:r ns0:rsidRPr="00895541">
            <ns0:rPr>
              <ns0:lang ns0:val="de-DE"/>
            </ns0:rPr>
            <ns0:t>Hofstadler, Christian, und Christoph Motzko.</ns0:t>
          </ns0:r>
          <ns0:bookmarkEnd ns0:id="86"/>
          <ns0:r ns0:rsidRPr="00895541">
            <ns0:rPr>
              <ns0:lang ns0:val="de-DE"/>
            </ns0:rPr>
            <ns0:t xml:space="preserve"> </ns0:t>
          </ns0:r>
          <ns0:r ns0:rsidRPr="00895541">
            <ns0:rPr>
              <ns0:i/>
              <ns0:lang ns0:val="de-DE"/>
            </ns0:rPr>
            <ns0:t>Agile Digitalisierung im Baubetrieb</ns0:t>
          </ns0:r>
          <ns0:r ns0:rsidRPr="00895541">
            <ns0:rPr>
              <ns0:lang ns0:val="de-DE"/>
            </ns0:rPr>
            <ns0:t>. Springer Fachmedien Wiesbaden, 2021. https://doi.org/10.1007/978-3-658-34107-7.</ns0:t>
          </ns0:r>
        </ns0:p>
        <ns0:p ns2:paraId="2784DA9F" ns2:textId="77777777" ns0:rsidR="00895541" ns0:rsidRDefault="00895541" ns0:rsidP="00895541">
          <ns0:pPr>
            <ns0:pStyle ns0:val="CitaviBibliographyEntry"/>
          </ns0:pPr>
          <ns0:bookmarkStart ns0:id="87" ns0:name="_CTVL001cfa4a3347c214384967164c8d0a276f2"/>
          <ns0:r ns0:rsidRPr="00895541">
            <ns0:rPr>
              <ns0:lang ns0:val="de-DE"/>
            </ns0:rPr>
            <ns0:t xml:space="preserve">Honroth, Thorsten, Julien Siebert, und Patricia Kelbert. „Retrieval Augmented Generation (RAG): Chatten mit den eigenen Daten.“ </ns0:t>
          </ns0:r>
          <ns0:r>
            <ns0:t>Letzte Aktualisierung 13.03.2024.</ns0:t>
          </ns0:r>
        </ns0:p>
        <ns0:p ns2:paraId="77FE3E88" ns2:textId="77777777" ns0:rsidR="00895541" ns0:rsidRPr="00895541" ns0:rsidRDefault="00895541" ns0:rsidP="00895541">
          <ns0:pPr>
            <ns0:pStyle ns0:val="CitaviBibliographyEntry"/>
            <ns0:rPr>
              <ns0:lang ns0:val="de-DE"/>
            </ns0:rPr>
          </ns0:pPr>
          <ns0:bookmarkStart ns0:id="88" ns0:name="_CTVL001cdd02dc2fecb43e4ac3e6528fb4758c2"/>
          <ns0:bookmarkEnd ns0:id="87"/>
          <ns0:r>
            <ns0:t xml:space="preserve">IntuitionLabs. „Fine-Tuning vs Distillation vs Prompt Engineering for LLMs in Pharma and Life Sciences.“ </ns0:t>
          </ns0:r>
          <ns0:r ns0:rsidRPr="00895541">
            <ns0:rPr>
              <ns0:lang ns0:val="de-DE"/>
            </ns0:rPr>
            <ns0:t>Letzte Aktualisierung 03.04.2025. https://intuitionlabs.ai/articles/llms-fine-tuning-vs-distillation-vs-prompting.</ns0:t>
          </ns0:r>
        </ns0:p>
        <ns0:p ns2:paraId="5C0D6C1F" ns2:textId="77777777" ns0:rsidR="00895541" ns0:rsidRPr="00895541" ns0:rsidRDefault="00895541" ns0:rsidP="00895541">
          <ns0:pPr>
            <ns0:pStyle ns0:val="CitaviBibliographyEntry"/>
            <ns0:rPr>
              <ns0:lang ns0:val="de-DE"/>
            </ns0:rPr>
          </ns0:pPr>
          <ns0:bookmarkStart ns0:id="89" ns0:name="_CTVL001c3e027adb5c04b3894338cce66aa6ceb"/>
          <ns0:bookmarkEnd ns0:id="88"/>
          <ns0:r>
            <ns0:t xml:space="preserve">Iranmanesh, Sima, Hadeel Saadany, und Edlira Vakaj. „LLM-assisted Graph-RAG Information Extraction from IFC Data.“ </ns0:t>
          </ns0:r>
          <ns0:r ns0:rsidRPr="00895541">
            <ns0:rPr>
              <ns0:lang ns0:val="de-DE"/>
            </ns0:rPr>
            <ns0:t>Zuletzt geprüft am 03.07.2025. https://arxiv.org/pdf/2504.16813#:~:text=Despite%20its%20effectiveness%20in%20simpler,This%20suggests%20that.</ns0:t>
          </ns0:r>
        </ns0:p>
        <ns0:p ns2:paraId="4D796197" ns2:textId="77777777" ns0:rsidR="00895541" ns0:rsidRPr="00895541" ns0:rsidRDefault="00895541" ns0:rsidP="00895541">
          <ns0:pPr>
            <ns0:pStyle ns0:val="CitaviBibliographyEntry"/>
            <ns0:rPr>
              <ns0:lang ns0:val="de-DE"/>
            </ns0:rPr>
          </ns0:pPr>
          <ns0:bookmarkStart ns0:id="90" ns0:name="_CTVL001e47dd1f9331c4d0395becca805e0acd0"/>
          <ns0:bookmarkEnd ns0:id="89"/>
          <ns0:r>
            <ns0:t xml:space="preserve">llm-stats.com. „DeepSeek-R1.“ </ns0:t>
          </ns0:r>
          <ns0:r ns0:rsidRPr="00895541">
            <ns0:rPr>
              <ns0:lang ns0:val="de-DE"/>
            </ns0:rPr>
            <ns0:t>Zuletzt geprüft am 12.07.2025. https://llm-stats.com/models/deepseek-r1.</ns0:t>
          </ns0:r>
        </ns0:p>
        <ns0:p ns2:paraId="20EFF514" ns2:textId="77777777" ns0:rsidR="00895541" ns0:rsidRPr="00895541" ns0:rsidRDefault="00895541" ns0:rsidP="00895541">
          <ns0:pPr>
            <ns0:pStyle ns0:val="CitaviBibliographyEntry"/>
            <ns0:rPr>
              <ns0:lang ns0:val="de-DE"/>
            </ns0:rPr>
          </ns0:pPr>
          <ns0:bookmarkStart ns0:id="91" ns0:name="_CTVL001361dd1f1c2ef43bdbf54ed4aa230aaa2"/>
          <ns0:bookmarkEnd ns0:id="90"/>
          <ns0:r ns0:rsidRPr="00895541">
            <ns0:rPr>
              <ns0:lang ns0:val="de-DE"/>
            </ns0:rPr>
            <ns0:t>lmarena.ai. „Leaderboard Overview.“ Letzte Aktualisierung 11.07.2025. https://lmarena.ai/leaderboard.</ns0:t>
          </ns0:r>
        </ns0:p>
        <ns0:p ns2:paraId="620EDF34" ns2:textId="77777777" ns0:rsidR="00895541" ns0:rsidRDefault="00895541" ns0:rsidP="00895541">
          <ns0:pPr>
            <ns0:pStyle ns0:val="CitaviBibliographyEntry"/>
          </ns0:pPr>
          <ns0:bookmarkStart ns0:id="92" ns0:name="_CTVL001deceb92e84664d89a8a4eced78d43211"/>
          <ns0:bookmarkEnd ns0:id="91"/>
          <ns0:r>
            <ns0:t>Maslej, Nestor, Loredana Fattorini, und Raymond Perrault et al. „Artificial Intelligence Index Report 2025.“, 2025.</ns0:t>
          </ns0:r>
        </ns0:p>
        <ns0:p ns2:paraId="59D83D5C" ns2:textId="77777777" ns0:rsidR="00895541" ns0:rsidRPr="00895541" ns0:rsidRDefault="00895541" ns0:rsidP="00895541">
          <ns0:pPr>
            <ns0:pStyle ns0:val="CitaviBibliographyEntry"/>
            <ns0:rPr>
              <ns0:lang ns0:val="de-DE"/>
            </ns0:rPr>
          </ns0:pPr>
          <ns0:bookmarkStart ns0:id="93" ns0:name="_CTVL001df7a080455d045e881a80b89fd2cbf8e"/>
          <ns0:bookmarkEnd ns0:id="92"/>
          <ns0:r>
            <ns0:t xml:space="preserve">Mistral AI. </ns0:t>
          </ns0:r>
          <ns0:r ns0:rsidRPr="00895541">
            <ns0:rPr>
              <ns0:lang ns0:val="de-DE"/>
            </ns0:rPr>
            <ns0:t>„Models Overview.“ Zuletzt geprüft am 12.07.2025. https://docs.mistral.ai/getting-started/models/models_overview/.</ns0:t>
          </ns0:r>
        </ns0:p>
        <ns0:p ns2:paraId="3EF2F63D" ns2:textId="77777777" ns0:rsidR="00895541" ns0:rsidRPr="00895541" ns0:rsidRDefault="00895541" ns0:rsidP="00895541">
          <ns0:pPr>
            <ns0:pStyle ns0:val="CitaviBibliographyEntry"/>
            <ns0:rPr>
              <ns0:lang ns0:val="de-DE"/>
            </ns0:rPr>
          </ns0:pPr>
          <ns0:bookmarkStart ns0:id="94" ns0:name="_CTVL001113484754e9445999ef9112658a12e07"/>
          <ns0:bookmarkEnd ns0:id="93"/>
          <ns0:r>
            <ns0:t xml:space="preserve">Ocula Group. „Foundation Models: The Building Blocks of Modern AI Systems.“ </ns0:t>
          </ns0:r>
          <ns0:r ns0:rsidRPr="00895541">
            <ns0:rPr>
              <ns0:lang ns0:val="de-DE"/>
            </ns0:rPr>
            <ns0:t>Letzte Aktualisierung 11.07.2025. https://oculagroup.com/view-article/142#:~:text=Traditional%20machine%20learning%20approaches%20required,each%20generation%20of%20models%20growing.</ns0:t>
          </ns0:r>
        </ns0:p>
        <ns0:p ns2:paraId="37C3D369" ns2:textId="77777777" ns0:rsidR="00895541" ns0:rsidRPr="00895541" ns0:rsidRDefault="00895541" ns0:rsidP="00895541">
          <ns0:pPr>
            <ns0:pStyle ns0:val="CitaviBibliographyEntry"/>
            <ns0:rPr>
              <ns0:lang ns0:val="de-DE"/>
            </ns0:rPr>
          </ns0:pPr>
          <ns0:bookmarkStart ns0:id="95" ns0:name="_CTVL001c970c57a1a9245a69a707782df6dcd7b"/>
          <ns0:bookmarkEnd ns0:id="94"/>
          <ns0:r ns0:rsidRPr="00895541">
            <ns0:rPr>
              <ns0:lang ns0:val="de-DE"/>
            </ns0:rPr>
            <ns0:t>OpenAI. „Model GPT-4o.“ Zuletzt geprüft am 12.07.2025. https://platform.openai.com/docs/models/gpt-4o.</ns0:t>
          </ns0:r>
        </ns0:p>
        <ns0:p ns2:paraId="4697EA93" ns2:textId="77777777" ns0:rsidR="00895541" ns0:rsidRPr="00895541" ns0:rsidRDefault="00895541" ns0:rsidP="00895541">
          <ns0:pPr>
            <ns0:pStyle ns0:val="CitaviBibliographyEntry"/>
            <ns0:rPr>
              <ns0:lang ns0:val="de-DE"/>
            </ns0:rPr>
          </ns0:pPr>
          <ns0:bookmarkStart ns0:id="96" ns0:name="_CTVL0014c728e1a3a914f1b8caf8444198fb94c"/>
          <ns0:bookmarkEnd ns0:id="95"/>
          <ns0:r ns0:rsidRPr="00895541">
            <ns0:rPr>
              <ns0:lang ns0:val="de-DE"/>
            </ns0:rPr>
            <ns0:t>OpenAI. „Model GPT-o3.“ Zuletzt geprüft am 12.07.2025. https://platform.openai.com/docs/models/o3.</ns0:t>
          </ns0:r>
        </ns0:p>
        <ns0:p ns2:paraId="46D5A56B" ns2:textId="77777777" ns0:rsidR="00895541" ns0:rsidRDefault="00895541" ns0:rsidP="00895541">
          <ns0:pPr>
            <ns0:pStyle ns0:val="CitaviBibliographyEntry"/>
          </ns0:pPr>
          <ns0:bookmarkStart ns0:id="97" ns0:name="_CTVL001ea536b82e62748bbb6c406b31d9f2717"/>
          <ns0:bookmarkEnd ns0:id="96"/>
          <ns0:r ns0:rsidRPr="00895541">
            <ns0:rPr>
              <ns0:lang ns0:val="de-DE"/>
            </ns0:rPr>
            <ns0:t xml:space="preserve">Pauwels, Pieter, und Walter Terkaj. </ns0:t>
          </ns0:r>
          <ns0:r>
            <ns0:t>„EXPRESS to OWL for construction industry: Towards a recommendable and usable ifcOWL ontology.“</ns0:t>
          </ns0:r>
          <ns0:bookmarkEnd ns0:id="97"/>
          <ns0:r>
            <ns0:t xml:space="preserve"> </ns0:t>
          </ns0:r>
          <ns0:r ns0:rsidRPr="00895541">
            <ns0:rPr>
              <ns0:i/>
            </ns0:rPr>
            <ns0:t>Automation in Construction</ns0:t>
          </ns0:r>
          <ns0:r ns0:rsidRPr="00895541">
            <ns0:t xml:space="preserve"> 63 (2016): 100–133. https://doi.org/10.1016/j.autcon.2015.12.003.</ns0:t>
          </ns0:r>
        </ns0:p>
        <ns0:p ns2:paraId="3D9A639E" ns2:textId="77777777" ns0:rsidR="00895541" ns0:rsidRPr="00895541" ns0:rsidRDefault="00895541" ns0:rsidP="00895541">
          <ns0:pPr>
            <ns0:pStyle ns0:val="CitaviBibliographyEntry"/>
            <ns0:rPr>
              <ns0:lang ns0:val="de-DE"/>
            </ns0:rPr>
          </ns0:pPr>
          <ns0:bookmarkStart ns0:id="98" ns0:name="_CTVL0019ce58c0e125c4d248eb592f0474da213"/>
          <ns0:r>
            <ns0:t xml:space="preserve">Poljanšek, Martin. </ns0:t>
          </ns0:r>
          <ns0:r ns0:rsidRPr="00895541">
            <ns0:rPr>
              <ns0:lang ns0:val="de-DE"/>
            </ns0:rPr>
            <ns0:t>„Building Information Modelling (BIM) standardization: Richtlinie (EU) 2019/1024.“ Letzte Aktualisierung 26.06.2017. https://eur-lex.europa.eu/legal-content/de/TXT/?uri=CELEX%3A32019L1024.</ns0:t>
          </ns0:r>
        </ns0:p>
        <ns0:p ns2:paraId="0B422557" ns2:textId="77777777" ns0:rsidR="00895541" ns0:rsidRDefault="00895541" ns0:rsidP="00895541">
          <ns0:pPr>
            <ns0:pStyle ns0:val="CitaviBibliographyEntry"/>
          </ns0:pPr>
          <ns0:bookmarkStart ns0:id="99" ns0:name="_CTVL001f35a06f01917463fab7ed6732fb9426b"/>
          <ns0:bookmarkEnd ns0:id="98"/>
          <ns0:r ns0:rsidRPr="00895541">
            <ns0:rPr>
              <ns0:lang ns0:val="de-DE"/>
            </ns0:rPr>
            <ns0:t>Schwarzwälder, Hannes.</ns0:t>
          </ns0:r>
          <ns0:bookmarkEnd ns0:id="99"/>
          <ns0:r ns0:rsidRPr="00895541">
            <ns0:rPr>
              <ns0:lang ns0:val="de-DE"/>
            </ns0:rPr>
            <ns0:t xml:space="preserve"> </ns0:t>
          </ns0:r>
          <ns0:r ns0:rsidRPr="00895541">
            <ns0:rPr>
              <ns0:i/>
              <ns0:lang ns0:val="de-DE"/>
            </ns0:rPr>
            <ns0:t>Die digitale Bauwirtschaft - Wege aus der Branchenlogik: Status Quo und Chancen der digitalen Transformation</ns0:t>
          </ns0:r>
          <ns0:r ns0:rsidRPr="00895541">
            <ns0:rPr>
              <ns0:lang ns0:val="de-DE"/>
            </ns0:rPr>
            <ns0:t xml:space="preserve">. </ns0:t>
          </ns0:r>
          <ns0:r ns0:rsidRPr="00895541">
            <ns0:t>Springer Vieweg, 2023. http://www.springer.com/.</ns0:t>
          </ns0:r>
        </ns0:p>
        <ns0:p ns2:paraId="1957D854" ns2:textId="77777777" ns0:rsidR="00895541" ns0:rsidRPr="00895541" ns0:rsidRDefault="00895541" ns0:rsidP="00895541">
          <ns0:pPr>
            <ns0:pStyle ns0:val="CitaviBibliographyEntry"/>
            <ns0:rPr>
              <ns0:lang ns0:val="de-DE"/>
            </ns0:rPr>
          </ns0:pPr>
          <ns0:bookmarkStart ns0:id="100" ns0:name="_CTVL0011c46c84fa83849299f688e8778db8d9b"/>
          <ns0:r>
            <ns0:t xml:space="preserve">The Nordic Sustainable COnstruction. </ns0:t>
          </ns0:r>
          <ns0:r ns0:rsidRPr="00895541">
            <ns0:rPr>
              <ns0:lang ns0:val="de-DE"/>
            </ns0:rPr>
            <ns0:t>„BIM4LCA Files.“ Letzte Aktualisierung 14.08.2024. https://www.nordicsustainableconstruction.com/knowledge/2024/august/bim4lca-files.</ns0:t>
          </ns0:r>
        </ns0:p>
        <ns0:p ns2:paraId="4A6F4222" ns2:textId="7A84E21A" ns0:rsidR="00B572FF" ns0:rsidRPr="00BF2EAC" ns0:rsidRDefault="00895541" ns0:rsidP="00895541">
          <ns0:pPr>
            <ns0:pStyle ns0:val="CitaviBibliographyEntry"/>
          </ns0:pPr>
          <ns0:bookmarkStart ns0:id="101" ns0:name="_CTVL001ac5efe2a45f44a95a4a38e0aec5165b2"/>
          <ns0:bookmarkEnd ns0:id="100"/>
          <ns0:r ns0:rsidRPr="00895541">
            <ns0:rPr>
              <ns0:lang ns0:val="de-DE"/>
            </ns0:rPr>
            <ns0:t>Tunstall, Lewis, Leandro von Werra, Thomas Wolf, und Aurélien Géron.</ns0:t>
          </ns0:r>
          <ns0:bookmarkEnd ns0:id="101"/>
          <ns0:r ns0:rsidRPr="00895541">
            <ns0:rPr>
              <ns0:lang ns0:val="de-DE"/>
            </ns0:rPr>
            <ns0:t xml:space="preserve"> </ns0:t>
          </ns0:r>
          <ns0:r ns0:rsidRPr="00895541">
            <ns0:rPr>
              <ns0:i/>
            </ns0:rPr>
            <ns0:t>Natural language processing with transformers: Building language applications with hugging face</ns0:t>
          </ns0:r>
          <ns0:r ns0:rsidRPr="00895541">
            <ns0:t>. Revised edition. O'Reilly, 2022.</ns0:t>
          </ns0:r>
          <ns0:r ns0:rsidR="00B572FF">
            <ns0:fldChar ns0:fldCharType="end"/>
          </ns0:r>
        </ns0:p>
      </ns0:sdtContent>
    </ns0:sdt>
    <ns0:p ns2:paraId="0E7896C4" ns2:textId="5A7E6FC9" ns0:rsidR="00B572FF" ns0:rsidRPr="00F072D6" ns0:rsidRDefault="00B572FF" ns0:rsidP="00B572FF">
      <ns0:pPr>
        <ns0:rPr>
          <ns0:lang ns0:val="en-US"/>
        </ns0:rPr>
      </ns0:pPr>
    </ns0:p>
    <ns0:sectPr ns0:rsidR="00B572FF" ns0:rsidRPr="00F072D6" ns0:rsidSect="009F7106">
      <ns0:headerReference ns0:type="default" ns11:id="rId39"/>
      <ns0:pgSz ns0:w="11906" ns0:h="16838"/>
      <ns0:pgMar ns0:top="1418" ns0:right="1134" ns0:bottom="1418" ns0:left="1701" ns0:header="709" ns0:footer="709" ns0:gutter="0"/>
      <ns0:cols ns0:space="708"/>
      <ns0:docGrid ns0:linePitch="360"/>
    </ns0:sectPr>
  </ns0:body>
</ns0:document>
</file>

<file path=word/comments.xml><?xml version="1.0" encoding="utf-8"?>
<w:comments xmlns:w="http://schemas.openxmlformats.org/wordprocessingml/2006/main">
  <w:comment w:id="0" w:author="Max Tester" w:date="2025-01-22T14:00:00Z" w:initials="MT">
    <w:p>
      <w:pPr>
        <w:pStyle w:val="CommentText"/>
      </w:pPr>
      <w:r>
        <w:rPr>
          <w:rFonts w:ascii="Segoe UI" w:hAnsi="Segoe UI"/>
          <w:sz w:val="18"/>
          <w:color w:val="E36C0A"/>
        </w:rPr>
        <w:t>TEST: Dies ist ein definierter Kommentar-Inhalt von Max Tes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ns0:Relationships xmlns:ns0="http://schemas.openxmlformats.org/package/2006/relationships"><ns0:Relationship Id="rId8" Type="http://schemas.openxmlformats.org/officeDocument/2006/relationships/settings" Target="settings.xml" /><ns0:Relationship Id="rId13" Type="http://schemas.openxmlformats.org/officeDocument/2006/relationships/header" Target="header2.xml" /><ns0:Relationship Id="rId18" Type="http://schemas.openxmlformats.org/officeDocument/2006/relationships/image" Target="media/image1.png" /><ns0:Relationship Id="rId26" Type="http://schemas.openxmlformats.org/officeDocument/2006/relationships/image" Target="media/image9.png" /><ns0:Relationship Id="rId39" Type="http://schemas.openxmlformats.org/officeDocument/2006/relationships/header" Target="header3.xml" /><ns0:Relationship Id="rId3" Type="http://schemas.openxmlformats.org/officeDocument/2006/relationships/customXml" Target="../customXml/item3.xml" /><ns0:Relationship Id="rId21" Type="http://schemas.openxmlformats.org/officeDocument/2006/relationships/image" Target="media/image4.png" /><ns0:Relationship Id="rId34" Type="http://schemas.openxmlformats.org/officeDocument/2006/relationships/image" Target="media/image17.png" /><ns0:Relationship Id="rId42" Type="http://schemas.openxmlformats.org/officeDocument/2006/relationships/glossaryDocument" Target="glossary/document.xml" /><ns0:Relationship Id="rId7" Type="http://schemas.openxmlformats.org/officeDocument/2006/relationships/styles" Target="styles.xml" /><ns0:Relationship Id="rId12" Type="http://schemas.openxmlformats.org/officeDocument/2006/relationships/header" Target="header1.xml" /><ns0:Relationship Id="rId17" Type="http://schemas.microsoft.com/office/2018/08/relationships/commentsExtensible" Target="commentsExtensible.xml" /><ns0:Relationship Id="rId25" Type="http://schemas.openxmlformats.org/officeDocument/2006/relationships/image" Target="media/image8.png" /><ns0:Relationship Id="rId33" Type="http://schemas.openxmlformats.org/officeDocument/2006/relationships/image" Target="media/image16.png" /><ns0:Relationship Id="rId38" Type="http://schemas.openxmlformats.org/officeDocument/2006/relationships/image" Target="media/image21.png" /><ns0:Relationship Id="rId2" Type="http://schemas.openxmlformats.org/officeDocument/2006/relationships/customXml" Target="../customXml/item2.xml" /><ns0:Relationship Id="rId16" Type="http://schemas.microsoft.com/office/2016/09/relationships/commentsIds" Target="commentsIds.xml" /><ns0:Relationship Id="rId20" Type="http://schemas.openxmlformats.org/officeDocument/2006/relationships/image" Target="media/image3.png" /><ns0:Relationship Id="rId29" Type="http://schemas.openxmlformats.org/officeDocument/2006/relationships/image" Target="media/image12.png" /><ns0:Relationship Id="rId41" Type="http://schemas.microsoft.com/office/2011/relationships/people" Target="people.xml" /><ns0:Relationship Id="rId1" Type="http://schemas.openxmlformats.org/officeDocument/2006/relationships/customXml" Target="../customXml/item1.xml" /><ns0:Relationship Id="rId6" Type="http://schemas.openxmlformats.org/officeDocument/2006/relationships/numbering" Target="numbering.xml" /><ns0:Relationship Id="rId11" Type="http://schemas.openxmlformats.org/officeDocument/2006/relationships/endnotes" Target="endnotes.xml" /><ns0:Relationship Id="rId24" Type="http://schemas.openxmlformats.org/officeDocument/2006/relationships/image" Target="media/image7.png" /><ns0:Relationship Id="rId32" Type="http://schemas.openxmlformats.org/officeDocument/2006/relationships/image" Target="media/image15.png" /><ns0:Relationship Id="rId37" Type="http://schemas.openxmlformats.org/officeDocument/2006/relationships/image" Target="media/image20.jpeg" /><ns0:Relationship Id="rId40" Type="http://schemas.openxmlformats.org/officeDocument/2006/relationships/fontTable" Target="fontTable.xml" /><ns0:Relationship Id="rId5" Type="http://schemas.openxmlformats.org/officeDocument/2006/relationships/customXml" Target="../customXml/item5.xml" /><ns0:Relationship Id="rId15" Type="http://schemas.microsoft.com/office/2011/relationships/commentsExtended" Target="commentsExtended.xml" /><ns0:Relationship Id="rId23" Type="http://schemas.openxmlformats.org/officeDocument/2006/relationships/image" Target="media/image6.png" /><ns0:Relationship Id="rId28" Type="http://schemas.openxmlformats.org/officeDocument/2006/relationships/image" Target="media/image11.png" /><ns0:Relationship Id="rId36" Type="http://schemas.openxmlformats.org/officeDocument/2006/relationships/image" Target="media/image19.png" /><ns0:Relationship Id="rId10" Type="http://schemas.openxmlformats.org/officeDocument/2006/relationships/footnotes" Target="footnotes.xml" /><ns0:Relationship Id="rId19" Type="http://schemas.openxmlformats.org/officeDocument/2006/relationships/image" Target="media/image2.png" /><ns0:Relationship Id="rId31" Type="http://schemas.openxmlformats.org/officeDocument/2006/relationships/image" Target="media/image14.png" /><ns0:Relationship Id="rId44" Type="http://schemas.microsoft.com/office/2020/10/relationships/intelligence" Target="intelligence2.xml" /><ns0:Relationship Id="rId4" Type="http://schemas.openxmlformats.org/officeDocument/2006/relationships/customXml" Target="../customXml/item4.xml" /><ns0:Relationship Id="rId9" Type="http://schemas.openxmlformats.org/officeDocument/2006/relationships/webSettings" Target="webSettings.xml" /><ns0:Relationship Id="rId14" Type="http://schemas.openxmlformats.org/officeDocument/2006/relationships/comments" Target="comments.xml" /><ns0:Relationship Id="rId22" Type="http://schemas.openxmlformats.org/officeDocument/2006/relationships/image" Target="media/image5.png" /><ns0:Relationship Id="rId27" Type="http://schemas.openxmlformats.org/officeDocument/2006/relationships/image" Target="media/image10.png" /><ns0:Relationship Id="rId30" Type="http://schemas.openxmlformats.org/officeDocument/2006/relationships/image" Target="media/image13.png" /><ns0:Relationship Id="rId35" Type="http://schemas.openxmlformats.org/officeDocument/2006/relationships/image" Target="media/image18.png" /><ns0:Relationship Id="rId43" Type="http://schemas.openxmlformats.org/officeDocument/2006/relationships/theme" Target="theme/theme1.xml" /><Relationship Id="rId1" Type="http://schemas.openxmlformats.org/officeDocument/2006/relationships/comments" Target="comments.xml" /></ns0: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